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41DB88" w14:textId="77777777" w:rsidR="00C900FD" w:rsidRDefault="00C900FD" w:rsidP="0052071E">
      <w:pPr>
        <w:pStyle w:val="normarNoFirst"/>
      </w:pPr>
    </w:p>
    <w:p w14:paraId="49696C2F" w14:textId="000D6E01" w:rsidR="00371AC4" w:rsidRPr="00B24CE7" w:rsidRDefault="00371AC4" w:rsidP="00B24CE7">
      <w:pPr>
        <w:pStyle w:val="normarNoFirst"/>
        <w:jc w:val="center"/>
        <w:rPr>
          <w:b/>
          <w:bCs w:val="0"/>
        </w:rPr>
      </w:pPr>
      <w:r w:rsidRPr="00B24CE7">
        <w:rPr>
          <w:b/>
          <w:bCs w:val="0"/>
        </w:rPr>
        <w:t>BỘ GIÁO DỤC VÀ ĐÀO TẠO</w:t>
      </w:r>
    </w:p>
    <w:p w14:paraId="6C6813CC" w14:textId="77777777" w:rsidR="00371AC4" w:rsidRPr="00B24CE7" w:rsidRDefault="00371AC4" w:rsidP="00B24CE7">
      <w:pPr>
        <w:pStyle w:val="normarNoFirst"/>
        <w:jc w:val="center"/>
        <w:rPr>
          <w:b/>
          <w:bCs w:val="0"/>
        </w:rPr>
      </w:pPr>
      <w:r w:rsidRPr="00B24CE7">
        <w:rPr>
          <w:b/>
          <w:bCs w:val="0"/>
        </w:rPr>
        <w:t>TRƯỜNG ĐẠI HỌC CẦN THƠ</w:t>
      </w:r>
    </w:p>
    <w:p w14:paraId="71D59F5E" w14:textId="547582E7" w:rsidR="00371AC4" w:rsidRPr="00B24CE7" w:rsidRDefault="00C900FD" w:rsidP="00B24CE7">
      <w:pPr>
        <w:pStyle w:val="normarNoFirst"/>
        <w:jc w:val="center"/>
        <w:rPr>
          <w:b/>
          <w:bCs w:val="0"/>
        </w:rPr>
      </w:pPr>
      <w:r w:rsidRPr="00B24CE7">
        <w:rPr>
          <w:b/>
          <w:bCs w:val="0"/>
          <w:noProof/>
          <w:sz w:val="32"/>
        </w:rPr>
        <w:drawing>
          <wp:anchor distT="0" distB="0" distL="114300" distR="114300" simplePos="0" relativeHeight="251658240" behindDoc="0" locked="0" layoutInCell="1" allowOverlap="1" wp14:anchorId="2C4901D2" wp14:editId="3B2BAD30">
            <wp:simplePos x="0" y="0"/>
            <wp:positionH relativeFrom="margin">
              <wp:align>center</wp:align>
            </wp:positionH>
            <wp:positionV relativeFrom="paragraph">
              <wp:posOffset>285750</wp:posOffset>
            </wp:positionV>
            <wp:extent cx="1464945" cy="1460500"/>
            <wp:effectExtent l="0" t="0" r="1905" b="6350"/>
            <wp:wrapSquare wrapText="bothSides"/>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4945" cy="1460500"/>
                    </a:xfrm>
                    <a:prstGeom prst="rect">
                      <a:avLst/>
                    </a:prstGeom>
                  </pic:spPr>
                </pic:pic>
              </a:graphicData>
            </a:graphic>
          </wp:anchor>
        </w:drawing>
      </w:r>
      <w:r w:rsidR="00371AC4" w:rsidRPr="00B24CE7">
        <w:rPr>
          <w:b/>
          <w:bCs w:val="0"/>
        </w:rPr>
        <w:t>TRƯỜNG CÔNG NGHỆ THÔNG TIN &amp; TRUYỀN THÔNG</w:t>
      </w:r>
    </w:p>
    <w:p w14:paraId="714E2856" w14:textId="2A09C91F" w:rsidR="00FE4DEB" w:rsidRPr="00B24CE7" w:rsidRDefault="00C900FD" w:rsidP="00B24CE7">
      <w:pPr>
        <w:pStyle w:val="normarNoFirst"/>
        <w:jc w:val="center"/>
        <w:rPr>
          <w:b/>
          <w:bCs w:val="0"/>
          <w:sz w:val="32"/>
        </w:rPr>
      </w:pPr>
      <w:r w:rsidRPr="00B24CE7">
        <w:rPr>
          <w:b/>
          <w:bCs w:val="0"/>
          <w:sz w:val="32"/>
        </w:rPr>
        <w:br w:type="textWrapping" w:clear="all"/>
      </w:r>
    </w:p>
    <w:p w14:paraId="33811C86" w14:textId="5F8FA89A" w:rsidR="00371AC4" w:rsidRPr="00B24CE7" w:rsidRDefault="00371AC4" w:rsidP="00B24CE7">
      <w:pPr>
        <w:pStyle w:val="normarNoFirst"/>
        <w:jc w:val="center"/>
        <w:rPr>
          <w:b/>
          <w:bCs w:val="0"/>
          <w:sz w:val="24"/>
          <w:szCs w:val="24"/>
        </w:rPr>
      </w:pPr>
      <w:r w:rsidRPr="00B24CE7">
        <w:rPr>
          <w:b/>
          <w:bCs w:val="0"/>
          <w:sz w:val="28"/>
          <w:szCs w:val="28"/>
        </w:rPr>
        <w:t>LUẬN VĂN TỐT NGHIỆP ĐẠI HỌC</w:t>
      </w:r>
    </w:p>
    <w:p w14:paraId="7B3007A2" w14:textId="77777777" w:rsidR="00371AC4" w:rsidRPr="00B24CE7" w:rsidRDefault="00371AC4" w:rsidP="00B24CE7">
      <w:pPr>
        <w:pStyle w:val="normarNoFirst"/>
        <w:jc w:val="center"/>
        <w:rPr>
          <w:b/>
          <w:bCs w:val="0"/>
          <w:sz w:val="24"/>
          <w:szCs w:val="24"/>
        </w:rPr>
      </w:pPr>
      <w:r w:rsidRPr="00B24CE7">
        <w:rPr>
          <w:b/>
          <w:bCs w:val="0"/>
          <w:sz w:val="30"/>
          <w:szCs w:val="30"/>
        </w:rPr>
        <w:t>NGÀNH CÔNG NGHỆ THÔNG TIN</w:t>
      </w:r>
    </w:p>
    <w:p w14:paraId="4CC0CA4C" w14:textId="39D1E393" w:rsidR="00336D72" w:rsidRPr="00B24CE7" w:rsidRDefault="00336D72" w:rsidP="00B24CE7">
      <w:pPr>
        <w:pStyle w:val="normarNoFirst"/>
        <w:jc w:val="center"/>
        <w:rPr>
          <w:b/>
          <w:bCs w:val="0"/>
          <w:sz w:val="32"/>
        </w:rPr>
      </w:pPr>
    </w:p>
    <w:p w14:paraId="23B5B4F3" w14:textId="77777777" w:rsidR="00371AC4" w:rsidRPr="00B24CE7" w:rsidRDefault="00371AC4" w:rsidP="00B24CE7">
      <w:pPr>
        <w:pStyle w:val="normarNoFirst"/>
        <w:jc w:val="center"/>
        <w:rPr>
          <w:b/>
          <w:bCs w:val="0"/>
          <w:sz w:val="24"/>
          <w:szCs w:val="24"/>
        </w:rPr>
      </w:pPr>
      <w:r w:rsidRPr="00B24CE7">
        <w:rPr>
          <w:b/>
          <w:bCs w:val="0"/>
        </w:rPr>
        <w:t>Đề tài</w:t>
      </w:r>
    </w:p>
    <w:p w14:paraId="0CEB8940" w14:textId="77777777" w:rsidR="00371AC4" w:rsidRPr="00B24CE7" w:rsidRDefault="00371AC4" w:rsidP="00B24CE7">
      <w:pPr>
        <w:pStyle w:val="normarNoFirst"/>
        <w:jc w:val="center"/>
        <w:rPr>
          <w:b/>
          <w:bCs w:val="0"/>
          <w:sz w:val="24"/>
          <w:szCs w:val="24"/>
        </w:rPr>
      </w:pPr>
    </w:p>
    <w:p w14:paraId="42FD0DDA" w14:textId="196DCD84" w:rsidR="00371AC4" w:rsidRPr="00B24CE7" w:rsidRDefault="003620E9" w:rsidP="00B24CE7">
      <w:pPr>
        <w:pStyle w:val="normarNoFirst"/>
        <w:jc w:val="center"/>
        <w:rPr>
          <w:b/>
          <w:bCs w:val="0"/>
          <w:sz w:val="24"/>
          <w:szCs w:val="24"/>
        </w:rPr>
      </w:pPr>
      <w:r w:rsidRPr="00B24CE7">
        <w:rPr>
          <w:b/>
          <w:bCs w:val="0"/>
          <w:sz w:val="40"/>
          <w:szCs w:val="40"/>
        </w:rPr>
        <w:t>XÂY DỰNG WEBSITE ĐẶT TOUR DU LỊCH</w:t>
      </w:r>
    </w:p>
    <w:p w14:paraId="0109477B" w14:textId="4C8C3835" w:rsidR="00371AC4" w:rsidRPr="00B24CE7" w:rsidRDefault="003620E9" w:rsidP="00B24CE7">
      <w:pPr>
        <w:pStyle w:val="normarNoFirst"/>
        <w:jc w:val="center"/>
        <w:rPr>
          <w:b/>
          <w:bCs w:val="0"/>
          <w:sz w:val="24"/>
          <w:szCs w:val="24"/>
        </w:rPr>
      </w:pPr>
      <w:r w:rsidRPr="00B24CE7">
        <w:rPr>
          <w:b/>
          <w:bCs w:val="0"/>
          <w:sz w:val="40"/>
          <w:szCs w:val="40"/>
        </w:rPr>
        <w:t>BUILDING A TOURISM BOOKING WEBSITE</w:t>
      </w:r>
    </w:p>
    <w:p w14:paraId="5C07E0A5" w14:textId="3265C8D5" w:rsidR="00371AC4" w:rsidRPr="00B24CE7" w:rsidRDefault="00371AC4" w:rsidP="00B24CE7">
      <w:pPr>
        <w:pStyle w:val="normarNoFirst"/>
        <w:jc w:val="center"/>
        <w:rPr>
          <w:b/>
          <w:bCs w:val="0"/>
          <w:sz w:val="24"/>
          <w:szCs w:val="24"/>
        </w:rPr>
      </w:pPr>
      <w:r w:rsidRPr="00B24CE7">
        <w:rPr>
          <w:b/>
          <w:bCs w:val="0"/>
          <w:sz w:val="24"/>
          <w:szCs w:val="24"/>
        </w:rPr>
        <w:br/>
      </w:r>
    </w:p>
    <w:p w14:paraId="3542052A" w14:textId="6F71308C" w:rsidR="00371AC4" w:rsidRPr="00B24CE7" w:rsidRDefault="00371AC4" w:rsidP="00B24CE7">
      <w:pPr>
        <w:pStyle w:val="normarNoFirst"/>
        <w:jc w:val="center"/>
        <w:rPr>
          <w:b/>
          <w:bCs w:val="0"/>
          <w:sz w:val="24"/>
          <w:szCs w:val="24"/>
        </w:rPr>
      </w:pPr>
      <w:r w:rsidRPr="00B24CE7">
        <w:rPr>
          <w:b/>
          <w:bCs w:val="0"/>
          <w:sz w:val="30"/>
          <w:szCs w:val="30"/>
        </w:rPr>
        <w:t xml:space="preserve">Sinh viên: </w:t>
      </w:r>
      <w:r w:rsidR="003620E9" w:rsidRPr="00B24CE7">
        <w:rPr>
          <w:b/>
          <w:bCs w:val="0"/>
          <w:sz w:val="30"/>
          <w:szCs w:val="30"/>
        </w:rPr>
        <w:t>Phan Đài Cát</w:t>
      </w:r>
    </w:p>
    <w:p w14:paraId="40CCFECA" w14:textId="48C0EF42" w:rsidR="00371AC4" w:rsidRPr="00B24CE7" w:rsidRDefault="00371AC4" w:rsidP="00B24CE7">
      <w:pPr>
        <w:pStyle w:val="normarNoFirst"/>
        <w:jc w:val="center"/>
        <w:rPr>
          <w:b/>
          <w:bCs w:val="0"/>
          <w:sz w:val="24"/>
          <w:szCs w:val="24"/>
        </w:rPr>
      </w:pPr>
      <w:r w:rsidRPr="00B24CE7">
        <w:rPr>
          <w:b/>
          <w:bCs w:val="0"/>
          <w:sz w:val="30"/>
          <w:szCs w:val="30"/>
        </w:rPr>
        <w:t xml:space="preserve">Mã số: </w:t>
      </w:r>
      <w:r w:rsidR="003620E9" w:rsidRPr="00B24CE7">
        <w:rPr>
          <w:b/>
          <w:bCs w:val="0"/>
          <w:sz w:val="30"/>
          <w:szCs w:val="30"/>
        </w:rPr>
        <w:t>B2014730</w:t>
      </w:r>
    </w:p>
    <w:p w14:paraId="13575FC1" w14:textId="6AFBF577" w:rsidR="00371AC4" w:rsidRPr="00B24CE7" w:rsidRDefault="00371AC4" w:rsidP="00B24CE7">
      <w:pPr>
        <w:pStyle w:val="normarNoFirst"/>
        <w:jc w:val="center"/>
        <w:rPr>
          <w:b/>
          <w:bCs w:val="0"/>
          <w:sz w:val="24"/>
          <w:szCs w:val="24"/>
        </w:rPr>
      </w:pPr>
      <w:r w:rsidRPr="00B24CE7">
        <w:rPr>
          <w:b/>
          <w:bCs w:val="0"/>
          <w:sz w:val="30"/>
          <w:szCs w:val="30"/>
        </w:rPr>
        <w:t xml:space="preserve">Khóa: </w:t>
      </w:r>
      <w:r w:rsidR="003620E9" w:rsidRPr="00B24CE7">
        <w:rPr>
          <w:b/>
          <w:bCs w:val="0"/>
          <w:sz w:val="30"/>
          <w:szCs w:val="30"/>
        </w:rPr>
        <w:t>46</w:t>
      </w:r>
    </w:p>
    <w:p w14:paraId="53D19FE8" w14:textId="77777777" w:rsidR="00FE4DEB" w:rsidRPr="00195DC3" w:rsidRDefault="00FE4DEB" w:rsidP="0052071E">
      <w:pPr>
        <w:pStyle w:val="normarNoFirst"/>
        <w:rPr>
          <w:sz w:val="20"/>
        </w:rPr>
      </w:pPr>
    </w:p>
    <w:p w14:paraId="2BF06458" w14:textId="007F29FF" w:rsidR="00AE61DE" w:rsidRPr="000F098F" w:rsidRDefault="00371AC4" w:rsidP="000F098F">
      <w:pPr>
        <w:jc w:val="center"/>
        <w:rPr>
          <w:b/>
          <w:bCs/>
          <w:sz w:val="40"/>
        </w:rPr>
      </w:pPr>
      <w:r w:rsidRPr="000F098F">
        <w:rPr>
          <w:b/>
          <w:bCs/>
        </w:rPr>
        <w:t xml:space="preserve">Cần Thơ, </w:t>
      </w:r>
      <w:r w:rsidR="003620E9" w:rsidRPr="000F098F">
        <w:rPr>
          <w:b/>
          <w:bCs/>
        </w:rPr>
        <w:t>05</w:t>
      </w:r>
      <w:r w:rsidRPr="000F098F">
        <w:rPr>
          <w:b/>
          <w:bCs/>
        </w:rPr>
        <w:t>/202</w:t>
      </w:r>
      <w:r w:rsidR="003620E9" w:rsidRPr="000F098F">
        <w:rPr>
          <w:b/>
          <w:bCs/>
        </w:rPr>
        <w:t>4</w:t>
      </w:r>
    </w:p>
    <w:p w14:paraId="061B0597" w14:textId="77777777" w:rsidR="007F030A" w:rsidRDefault="007F030A">
      <w:pPr>
        <w:ind w:firstLine="0"/>
        <w:jc w:val="center"/>
        <w:rPr>
          <w:rFonts w:cs="Times New Roman"/>
        </w:rPr>
      </w:pPr>
    </w:p>
    <w:p w14:paraId="728E0B73" w14:textId="77777777" w:rsidR="001417FC" w:rsidRPr="007D06C0" w:rsidRDefault="001417FC" w:rsidP="007D06C0">
      <w:pPr>
        <w:jc w:val="center"/>
        <w:rPr>
          <w:b/>
          <w:bCs/>
        </w:rPr>
      </w:pPr>
      <w:r w:rsidRPr="007D06C0">
        <w:rPr>
          <w:b/>
          <w:bCs/>
        </w:rPr>
        <w:t>BỘ GIÁO DỤC VÀ ĐÀO TẠO</w:t>
      </w:r>
    </w:p>
    <w:p w14:paraId="4E5A31FD" w14:textId="77777777" w:rsidR="001417FC" w:rsidRPr="007D06C0" w:rsidRDefault="001417FC" w:rsidP="007D06C0">
      <w:pPr>
        <w:jc w:val="center"/>
        <w:rPr>
          <w:b/>
          <w:bCs/>
        </w:rPr>
      </w:pPr>
      <w:r w:rsidRPr="007D06C0">
        <w:rPr>
          <w:b/>
          <w:bCs/>
        </w:rPr>
        <w:t>TRƯỜNG ĐẠI HỌC CẦN THƠ</w:t>
      </w:r>
    </w:p>
    <w:p w14:paraId="30F1113A" w14:textId="2C4A9326" w:rsidR="007F030A" w:rsidRPr="007D06C0" w:rsidRDefault="001417FC" w:rsidP="007D06C0">
      <w:pPr>
        <w:jc w:val="center"/>
        <w:rPr>
          <w:b/>
          <w:bCs/>
        </w:rPr>
      </w:pPr>
      <w:r w:rsidRPr="007D06C0">
        <w:rPr>
          <w:b/>
          <w:bCs/>
        </w:rPr>
        <w:t>TRƯỜNG CÔNG NGHỆ THÔNG TIN &amp; TRUYỀN THÔNG</w:t>
      </w:r>
    </w:p>
    <w:p w14:paraId="364A45BF" w14:textId="0E9200BD" w:rsidR="007F030A" w:rsidRPr="007D06C0" w:rsidRDefault="001417FC" w:rsidP="007D06C0">
      <w:pPr>
        <w:jc w:val="center"/>
        <w:rPr>
          <w:b/>
          <w:bCs/>
        </w:rPr>
      </w:pPr>
      <w:r w:rsidRPr="007D06C0">
        <w:rPr>
          <w:b/>
          <w:bCs/>
          <w:noProof/>
          <w:sz w:val="32"/>
        </w:rPr>
        <w:drawing>
          <wp:anchor distT="0" distB="0" distL="114300" distR="114300" simplePos="0" relativeHeight="251660288" behindDoc="0" locked="0" layoutInCell="1" allowOverlap="1" wp14:anchorId="1599B102" wp14:editId="12331C51">
            <wp:simplePos x="0" y="0"/>
            <wp:positionH relativeFrom="margin">
              <wp:align>center</wp:align>
            </wp:positionH>
            <wp:positionV relativeFrom="paragraph">
              <wp:posOffset>125095</wp:posOffset>
            </wp:positionV>
            <wp:extent cx="1464945" cy="1460500"/>
            <wp:effectExtent l="0" t="0" r="1905" b="6350"/>
            <wp:wrapSquare wrapText="bothSides"/>
            <wp:docPr id="1345893259" name="image1.png" descr="A blue diamond with a logo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893259" name="image1.png" descr="A blue diamond with a logo and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4945" cy="1460500"/>
                    </a:xfrm>
                    <a:prstGeom prst="rect">
                      <a:avLst/>
                    </a:prstGeom>
                  </pic:spPr>
                </pic:pic>
              </a:graphicData>
            </a:graphic>
          </wp:anchor>
        </w:drawing>
      </w:r>
    </w:p>
    <w:p w14:paraId="0ECB625C" w14:textId="6D77234C" w:rsidR="007F030A" w:rsidRPr="007D06C0" w:rsidRDefault="007F030A" w:rsidP="007D06C0">
      <w:pPr>
        <w:jc w:val="center"/>
        <w:rPr>
          <w:b/>
          <w:bCs/>
        </w:rPr>
      </w:pPr>
    </w:p>
    <w:p w14:paraId="48A1804D" w14:textId="108518A4" w:rsidR="007F030A" w:rsidRPr="007D06C0" w:rsidRDefault="007F030A" w:rsidP="007D06C0">
      <w:pPr>
        <w:jc w:val="center"/>
        <w:rPr>
          <w:b/>
          <w:bCs/>
        </w:rPr>
      </w:pPr>
    </w:p>
    <w:p w14:paraId="520AAB20" w14:textId="77777777" w:rsidR="007F030A" w:rsidRPr="007D06C0" w:rsidRDefault="007F030A" w:rsidP="007D06C0">
      <w:pPr>
        <w:jc w:val="center"/>
        <w:rPr>
          <w:b/>
          <w:bCs/>
        </w:rPr>
      </w:pPr>
    </w:p>
    <w:p w14:paraId="47FAAA68" w14:textId="77777777" w:rsidR="007F030A" w:rsidRPr="007D06C0" w:rsidRDefault="007F030A" w:rsidP="00AE133E">
      <w:pPr>
        <w:ind w:firstLine="0"/>
        <w:rPr>
          <w:b/>
          <w:bCs/>
        </w:rPr>
      </w:pPr>
    </w:p>
    <w:p w14:paraId="43F4FC22" w14:textId="77777777" w:rsidR="001417FC" w:rsidRPr="007D06C0" w:rsidRDefault="001417FC" w:rsidP="007D06C0">
      <w:pPr>
        <w:jc w:val="center"/>
        <w:rPr>
          <w:b/>
          <w:bCs/>
        </w:rPr>
      </w:pPr>
      <w:r w:rsidRPr="007D06C0">
        <w:rPr>
          <w:b/>
          <w:bCs/>
        </w:rPr>
        <w:t>LUẬN VĂN TỐT NGHIỆP ĐẠI HỌC</w:t>
      </w:r>
    </w:p>
    <w:p w14:paraId="28796D7C" w14:textId="77777777" w:rsidR="001417FC" w:rsidRPr="007D06C0" w:rsidRDefault="001417FC" w:rsidP="007D06C0">
      <w:pPr>
        <w:jc w:val="center"/>
        <w:rPr>
          <w:b/>
          <w:bCs/>
        </w:rPr>
      </w:pPr>
      <w:r w:rsidRPr="007D06C0">
        <w:rPr>
          <w:b/>
          <w:bCs/>
        </w:rPr>
        <w:t>NGÀNH CÔNG NGHỆ THÔNG TIN</w:t>
      </w:r>
    </w:p>
    <w:p w14:paraId="2643FDD1" w14:textId="77777777" w:rsidR="00AE133E" w:rsidRPr="001417FC" w:rsidRDefault="00AE133E" w:rsidP="001417FC">
      <w:pPr>
        <w:ind w:firstLine="0"/>
        <w:jc w:val="center"/>
        <w:rPr>
          <w:rFonts w:cs="Times New Roman"/>
        </w:rPr>
      </w:pPr>
    </w:p>
    <w:p w14:paraId="5B9B90BA" w14:textId="77777777" w:rsidR="001417FC" w:rsidRPr="007D06C0" w:rsidRDefault="001417FC" w:rsidP="001417FC">
      <w:pPr>
        <w:ind w:firstLine="0"/>
        <w:jc w:val="center"/>
        <w:rPr>
          <w:rFonts w:cs="Times New Roman"/>
          <w:b/>
          <w:bCs/>
        </w:rPr>
      </w:pPr>
      <w:r w:rsidRPr="007D06C0">
        <w:rPr>
          <w:rFonts w:cs="Times New Roman"/>
          <w:b/>
          <w:bCs/>
        </w:rPr>
        <w:t>Đề tài</w:t>
      </w:r>
    </w:p>
    <w:p w14:paraId="7A0C1D56" w14:textId="77777777" w:rsidR="001417FC" w:rsidRPr="001417FC" w:rsidRDefault="001417FC" w:rsidP="001417FC">
      <w:pPr>
        <w:ind w:firstLine="0"/>
        <w:jc w:val="center"/>
        <w:rPr>
          <w:rFonts w:cs="Times New Roman"/>
          <w:sz w:val="32"/>
          <w:szCs w:val="32"/>
        </w:rPr>
      </w:pPr>
    </w:p>
    <w:p w14:paraId="3DCE706B" w14:textId="77777777" w:rsidR="001417FC" w:rsidRPr="001417FC" w:rsidRDefault="001417FC" w:rsidP="001417FC">
      <w:pPr>
        <w:ind w:firstLine="0"/>
        <w:jc w:val="center"/>
        <w:rPr>
          <w:rFonts w:cs="Times New Roman"/>
          <w:b/>
          <w:bCs/>
          <w:sz w:val="40"/>
          <w:szCs w:val="40"/>
        </w:rPr>
      </w:pPr>
      <w:r w:rsidRPr="001417FC">
        <w:rPr>
          <w:rFonts w:cs="Times New Roman"/>
          <w:b/>
          <w:bCs/>
          <w:sz w:val="40"/>
          <w:szCs w:val="40"/>
        </w:rPr>
        <w:t>XÂY DỰNG WEBSITE ĐẶT TOUR DU LỊCH</w:t>
      </w:r>
    </w:p>
    <w:p w14:paraId="14252AE1" w14:textId="33BB7C3C" w:rsidR="007F030A" w:rsidRDefault="001417FC" w:rsidP="001417FC">
      <w:pPr>
        <w:ind w:firstLine="0"/>
        <w:jc w:val="center"/>
        <w:rPr>
          <w:rFonts w:cs="Times New Roman"/>
          <w:b/>
          <w:bCs/>
          <w:sz w:val="40"/>
          <w:szCs w:val="40"/>
        </w:rPr>
      </w:pPr>
      <w:r w:rsidRPr="001417FC">
        <w:rPr>
          <w:rFonts w:cs="Times New Roman"/>
          <w:b/>
          <w:bCs/>
          <w:sz w:val="40"/>
          <w:szCs w:val="40"/>
        </w:rPr>
        <w:t>BUILDING A TOURISM BOOKING WEBSITE</w:t>
      </w:r>
    </w:p>
    <w:p w14:paraId="7AB7C6F6" w14:textId="77777777" w:rsidR="00AE133E" w:rsidRPr="001417FC" w:rsidRDefault="00AE133E" w:rsidP="001417FC">
      <w:pPr>
        <w:ind w:firstLine="0"/>
        <w:jc w:val="center"/>
        <w:rPr>
          <w:rFonts w:cs="Times New Roman"/>
          <w:sz w:val="40"/>
          <w:szCs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1417FC" w14:paraId="4F5B1FEA" w14:textId="77777777" w:rsidTr="00AE133E">
        <w:tc>
          <w:tcPr>
            <w:tcW w:w="4389" w:type="dxa"/>
          </w:tcPr>
          <w:p w14:paraId="7AF54F3D" w14:textId="53D99901" w:rsidR="001417FC" w:rsidRPr="00AE133E" w:rsidRDefault="001417FC">
            <w:pPr>
              <w:ind w:firstLine="0"/>
              <w:jc w:val="center"/>
              <w:rPr>
                <w:rFonts w:cs="Times New Roman"/>
                <w:b/>
                <w:bCs/>
              </w:rPr>
            </w:pPr>
            <w:r w:rsidRPr="00AE133E">
              <w:rPr>
                <w:rFonts w:cs="Times New Roman"/>
                <w:b/>
                <w:bCs/>
              </w:rPr>
              <w:t>Người hướng dẫn</w:t>
            </w:r>
          </w:p>
        </w:tc>
        <w:tc>
          <w:tcPr>
            <w:tcW w:w="4389" w:type="dxa"/>
          </w:tcPr>
          <w:p w14:paraId="2FEDC2E9" w14:textId="16024CD3" w:rsidR="001417FC" w:rsidRPr="00AE133E" w:rsidRDefault="001417FC">
            <w:pPr>
              <w:ind w:firstLine="0"/>
              <w:jc w:val="center"/>
              <w:rPr>
                <w:rFonts w:cs="Times New Roman"/>
                <w:b/>
                <w:bCs/>
              </w:rPr>
            </w:pPr>
            <w:r w:rsidRPr="00AE133E">
              <w:rPr>
                <w:rFonts w:cs="Times New Roman"/>
                <w:b/>
                <w:bCs/>
              </w:rPr>
              <w:t>Sinh viên thực hiện</w:t>
            </w:r>
          </w:p>
        </w:tc>
      </w:tr>
      <w:tr w:rsidR="001417FC" w14:paraId="3A5A815E" w14:textId="77777777" w:rsidTr="00AE133E">
        <w:trPr>
          <w:trHeight w:val="1488"/>
        </w:trPr>
        <w:tc>
          <w:tcPr>
            <w:tcW w:w="4389" w:type="dxa"/>
          </w:tcPr>
          <w:p w14:paraId="75E4217B" w14:textId="7DEA76F1" w:rsidR="001417FC" w:rsidRPr="00432874" w:rsidRDefault="00432874">
            <w:pPr>
              <w:ind w:firstLine="0"/>
              <w:jc w:val="center"/>
              <w:rPr>
                <w:rFonts w:cs="Times New Roman"/>
                <w:b/>
                <w:bCs/>
              </w:rPr>
            </w:pPr>
            <w:r w:rsidRPr="00432874">
              <w:rPr>
                <w:rFonts w:cs="Times New Roman"/>
                <w:b/>
                <w:bCs/>
              </w:rPr>
              <w:t>ThS.Trần Công Án</w:t>
            </w:r>
          </w:p>
        </w:tc>
        <w:tc>
          <w:tcPr>
            <w:tcW w:w="4389" w:type="dxa"/>
          </w:tcPr>
          <w:p w14:paraId="2749DC19" w14:textId="77777777" w:rsidR="001417FC" w:rsidRPr="00AE133E" w:rsidRDefault="001417FC">
            <w:pPr>
              <w:ind w:firstLine="0"/>
              <w:jc w:val="center"/>
              <w:rPr>
                <w:rFonts w:cs="Times New Roman"/>
                <w:b/>
                <w:bCs/>
              </w:rPr>
            </w:pPr>
            <w:r w:rsidRPr="00AE133E">
              <w:rPr>
                <w:rFonts w:cs="Times New Roman"/>
                <w:b/>
                <w:bCs/>
              </w:rPr>
              <w:t>Họ và tên : Phan Đài Cát</w:t>
            </w:r>
          </w:p>
          <w:p w14:paraId="71840F66" w14:textId="77777777" w:rsidR="001417FC" w:rsidRPr="00AE133E" w:rsidRDefault="001417FC">
            <w:pPr>
              <w:ind w:firstLine="0"/>
              <w:jc w:val="center"/>
              <w:rPr>
                <w:rFonts w:cs="Times New Roman"/>
                <w:b/>
                <w:bCs/>
              </w:rPr>
            </w:pPr>
            <w:r w:rsidRPr="00AE133E">
              <w:rPr>
                <w:rFonts w:cs="Times New Roman"/>
                <w:b/>
                <w:bCs/>
              </w:rPr>
              <w:t>Mã sổ : B2014730</w:t>
            </w:r>
          </w:p>
          <w:p w14:paraId="4BE564D8" w14:textId="61527FCC" w:rsidR="001417FC" w:rsidRDefault="001417FC">
            <w:pPr>
              <w:ind w:firstLine="0"/>
              <w:jc w:val="center"/>
              <w:rPr>
                <w:rFonts w:cs="Times New Roman"/>
              </w:rPr>
            </w:pPr>
            <w:r w:rsidRPr="00AE133E">
              <w:rPr>
                <w:rFonts w:cs="Times New Roman"/>
                <w:b/>
                <w:bCs/>
              </w:rPr>
              <w:t>Khóa : 46</w:t>
            </w:r>
          </w:p>
        </w:tc>
      </w:tr>
    </w:tbl>
    <w:p w14:paraId="7E2B3467" w14:textId="77777777" w:rsidR="001417FC" w:rsidRPr="007D06C0" w:rsidRDefault="001417FC" w:rsidP="00AE133E">
      <w:pPr>
        <w:ind w:firstLine="0"/>
        <w:rPr>
          <w:rFonts w:cs="Times New Roman"/>
          <w:b/>
          <w:bCs/>
        </w:rPr>
      </w:pPr>
    </w:p>
    <w:p w14:paraId="39F1A00C" w14:textId="1038D04B" w:rsidR="007F030A" w:rsidRPr="007D06C0" w:rsidRDefault="001417FC">
      <w:pPr>
        <w:ind w:firstLine="0"/>
        <w:jc w:val="center"/>
        <w:rPr>
          <w:rFonts w:cs="Times New Roman"/>
          <w:b/>
          <w:bCs/>
        </w:rPr>
      </w:pPr>
      <w:r w:rsidRPr="007D06C0">
        <w:rPr>
          <w:rFonts w:cs="Times New Roman"/>
          <w:b/>
          <w:bCs/>
        </w:rPr>
        <w:t>Cần Thơ , 05/202</w:t>
      </w:r>
    </w:p>
    <w:p w14:paraId="489215AC" w14:textId="77777777" w:rsidR="000F098F" w:rsidRDefault="000F098F" w:rsidP="00536003">
      <w:pPr>
        <w:ind w:firstLine="0"/>
        <w:rPr>
          <w:rFonts w:cs="Times New Roman"/>
        </w:rPr>
      </w:pPr>
    </w:p>
    <w:p w14:paraId="00D93F07" w14:textId="77777777" w:rsidR="00AE133E" w:rsidRPr="00246ECF" w:rsidRDefault="00AE133E" w:rsidP="00536003">
      <w:pPr>
        <w:ind w:firstLine="0"/>
        <w:rPr>
          <w:rFonts w:cs="Times New Roman"/>
        </w:rPr>
        <w:sectPr w:rsidR="00AE133E" w:rsidRPr="00246ECF" w:rsidSect="008F01BE">
          <w:footerReference w:type="default" r:id="rId9"/>
          <w:pgSz w:w="11907" w:h="16839" w:code="9"/>
          <w:pgMar w:top="1701" w:right="1134" w:bottom="1701" w:left="1985" w:header="720" w:footer="374" w:gutter="0"/>
          <w:pgBorders>
            <w:top w:val="thinThickThinSmallGap" w:sz="24" w:space="0" w:color="000000" w:themeColor="text1"/>
            <w:left w:val="thinThickThinSmallGap" w:sz="24" w:space="0" w:color="000000" w:themeColor="text1"/>
            <w:bottom w:val="thinThickThinSmallGap" w:sz="24" w:space="0" w:color="000000" w:themeColor="text1"/>
            <w:right w:val="thinThickThinSmallGap" w:sz="24" w:space="0" w:color="000000" w:themeColor="text1"/>
          </w:pgBorders>
          <w:cols w:space="720"/>
          <w:docGrid w:linePitch="360"/>
        </w:sectPr>
      </w:pPr>
    </w:p>
    <w:p w14:paraId="587611E2" w14:textId="4498F0EE" w:rsidR="00620477" w:rsidRPr="00620477" w:rsidRDefault="00446BB5" w:rsidP="00620477">
      <w:pPr>
        <w:pStyle w:val="Heading1"/>
        <w:numPr>
          <w:ilvl w:val="0"/>
          <w:numId w:val="0"/>
        </w:numPr>
        <w:ind w:left="432"/>
      </w:pPr>
      <w:bookmarkStart w:id="0" w:name="_Toc166355154"/>
      <w:bookmarkStart w:id="1" w:name="_Toc166355649"/>
      <w:r>
        <w:rPr>
          <w:lang w:val="vi-VN"/>
        </w:rPr>
        <w:lastRenderedPageBreak/>
        <w:t>NHẬN XÉT CỦA GIẢNG VIÊN</w:t>
      </w:r>
      <w:bookmarkEnd w:id="0"/>
      <w:bookmarkEnd w:id="1"/>
    </w:p>
    <w:p w14:paraId="30C37945"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56100ADB"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407D55A4"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234B4581"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19B61FEF"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7AF3E4E5"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79A1138F"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33784438"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27DDE825"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071F9814"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6219F96D"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1982B35A"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462734A0"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691AA90D"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3ED44A23"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712D0890"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67AE7312"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2A8175FF" w14:textId="77777777" w:rsidR="00446BB5" w:rsidRDefault="00446BB5" w:rsidP="00446BB5">
      <w:pPr>
        <w:tabs>
          <w:tab w:val="left" w:leader="dot" w:pos="9072"/>
        </w:tabs>
        <w:rPr>
          <w:rFonts w:cs="Times New Roman"/>
          <w:sz w:val="28"/>
          <w:szCs w:val="28"/>
          <w:lang w:val="vi-VN"/>
        </w:rPr>
      </w:pPr>
      <w:r>
        <w:rPr>
          <w:rFonts w:cs="Times New Roman"/>
          <w:sz w:val="28"/>
          <w:szCs w:val="28"/>
          <w:lang w:val="vi-VN"/>
        </w:rPr>
        <w:tab/>
      </w:r>
    </w:p>
    <w:p w14:paraId="25CC20A8" w14:textId="77777777" w:rsidR="00446BB5" w:rsidRDefault="00446BB5">
      <w:r>
        <w:br w:type="page"/>
      </w:r>
    </w:p>
    <w:p w14:paraId="230DA3F3" w14:textId="77777777" w:rsidR="00446BB5" w:rsidRPr="00BD7E54" w:rsidRDefault="00446BB5" w:rsidP="00446BB5">
      <w:pPr>
        <w:pStyle w:val="Heading1"/>
        <w:numPr>
          <w:ilvl w:val="0"/>
          <w:numId w:val="0"/>
        </w:numPr>
        <w:ind w:left="432" w:right="567"/>
        <w:rPr>
          <w:szCs w:val="32"/>
        </w:rPr>
      </w:pPr>
      <w:bookmarkStart w:id="2" w:name="_Toc166355155"/>
      <w:bookmarkStart w:id="3" w:name="_Toc166355650"/>
      <w:r w:rsidRPr="00BD7E54">
        <w:rPr>
          <w:szCs w:val="32"/>
        </w:rPr>
        <w:lastRenderedPageBreak/>
        <w:t>LỜI</w:t>
      </w:r>
      <w:r w:rsidRPr="00BD7E54">
        <w:rPr>
          <w:spacing w:val="-3"/>
          <w:szCs w:val="32"/>
        </w:rPr>
        <w:t xml:space="preserve"> </w:t>
      </w:r>
      <w:r w:rsidRPr="00BD7E54">
        <w:rPr>
          <w:szCs w:val="32"/>
        </w:rPr>
        <w:t>CẢM</w:t>
      </w:r>
      <w:r w:rsidRPr="00BD7E54">
        <w:rPr>
          <w:spacing w:val="-3"/>
          <w:szCs w:val="32"/>
        </w:rPr>
        <w:t xml:space="preserve"> </w:t>
      </w:r>
      <w:r w:rsidRPr="00BD7E54">
        <w:rPr>
          <w:szCs w:val="32"/>
        </w:rPr>
        <w:t>ƠN</w:t>
      </w:r>
      <w:bookmarkEnd w:id="2"/>
      <w:bookmarkEnd w:id="3"/>
    </w:p>
    <w:p w14:paraId="5D576FBA" w14:textId="25A257AF" w:rsidR="00446BB5" w:rsidRPr="00BD7E54" w:rsidRDefault="00446BB5" w:rsidP="00B24CE7">
      <w:pPr>
        <w:pStyle w:val="normarNoFirst"/>
        <w:rPr>
          <w:lang w:val="vi-VN"/>
        </w:rPr>
      </w:pPr>
      <w:r w:rsidRPr="00BD7E54">
        <w:rPr>
          <w:lang w:val="vi-VN"/>
        </w:rPr>
        <w:t>Kính chào thầy</w:t>
      </w:r>
      <w:r w:rsidR="00C900FD">
        <w:t xml:space="preserve"> </w:t>
      </w:r>
      <w:r w:rsidR="00C900FD" w:rsidRPr="00C900FD">
        <w:rPr>
          <w:b/>
        </w:rPr>
        <w:t>Trần Công Án</w:t>
      </w:r>
      <w:r w:rsidRPr="00BD7E54">
        <w:rPr>
          <w:lang w:val="vi-VN"/>
        </w:rPr>
        <w:t>,</w:t>
      </w:r>
    </w:p>
    <w:p w14:paraId="2D41E4ED" w14:textId="4E041D9E" w:rsidR="00C900FD" w:rsidRDefault="00C900FD" w:rsidP="00B24CE7">
      <w:pPr>
        <w:pStyle w:val="normarNoFirst"/>
      </w:pPr>
      <w:r>
        <w:t xml:space="preserve"> Em xin gửi lời cảm ơn sâu sắc đến thầy đã dành thời gian và tâm huyết để hướng dẫn và hỗ trợ em trong quá trình thực hiện đề tài luận văn của em về chủ đề "</w:t>
      </w:r>
      <w:r w:rsidRPr="00C900FD">
        <w:rPr>
          <w:b/>
        </w:rPr>
        <w:t>Xây dựng website đặt tour du lịch</w:t>
      </w:r>
      <w:r>
        <w:t xml:space="preserve">".  </w:t>
      </w:r>
    </w:p>
    <w:p w14:paraId="53F81DA1" w14:textId="77777777" w:rsidR="00C900FD" w:rsidRDefault="00C900FD" w:rsidP="00B24CE7">
      <w:pPr>
        <w:pStyle w:val="normarNoFirst"/>
      </w:pPr>
      <w:r>
        <w:t xml:space="preserve">Thầy đã truyền đạt cho em rất nhiều kiến thức và kinh nghiệm quý báu trong quá trình làm việc, giúp em hiểu sâu hơn về lý thuyết cũng như thực tiễn trong lĩnh vực xây dựng hệ thống đặt vé xem phim. Thầy cũng luôn sẵn sàng giải đáp các thắc mắc của em, hỗ trợ em trong mọi khía cạnh để em có thể hoàn thành đề tài một cách tốt nhất. </w:t>
      </w:r>
    </w:p>
    <w:p w14:paraId="709598E7" w14:textId="77777777" w:rsidR="00C900FD" w:rsidRDefault="00C900FD" w:rsidP="00B24CE7">
      <w:pPr>
        <w:pStyle w:val="normarNoFirst"/>
      </w:pPr>
      <w:r>
        <w:t>Bên cạnh những kết quả em đạt được, không thể tránh những sai sót, em kính mong thầy thông cảm và chỉ bảo thêm cho em. Em rất mong nhận được sự thông cảm, những đóng góp của thầy để em có thể trau dồi và học hỏi thêm kinh nghiệm cho con đường sau này của em.</w:t>
      </w:r>
    </w:p>
    <w:p w14:paraId="5A8BE3F9" w14:textId="3617D9F1" w:rsidR="00446BB5" w:rsidRPr="00C900FD" w:rsidRDefault="00C900FD" w:rsidP="00B24CE7">
      <w:pPr>
        <w:pStyle w:val="normarNoFirst"/>
      </w:pPr>
      <w:r>
        <w:t>Em cảm thấy rất may mắn và biết ơn khi được học và làm việc với thầy, và sẽ luôn nhớ đến những bài học quý giá mà thầy đã truyền đạt cho em. Em xin chân thành cảm ơn và chúc thầy dồi dào sức khoẻ, thành công trong công việc.</w:t>
      </w:r>
    </w:p>
    <w:p w14:paraId="43B5A7E4" w14:textId="77777777" w:rsidR="00446BB5" w:rsidRPr="00BD7E54" w:rsidRDefault="00446BB5" w:rsidP="00620477">
      <w:pPr>
        <w:ind w:firstLine="0"/>
        <w:jc w:val="both"/>
        <w:rPr>
          <w:rFonts w:cs="Times New Roman"/>
          <w:sz w:val="28"/>
          <w:szCs w:val="28"/>
          <w:lang w:val="vi-VN"/>
        </w:rPr>
      </w:pPr>
      <w:r w:rsidRPr="00BD7E54">
        <w:rPr>
          <w:rFonts w:cs="Times New Roman"/>
          <w:sz w:val="28"/>
          <w:szCs w:val="28"/>
          <w:lang w:val="vi-VN"/>
        </w:rPr>
        <w:t>Trân trọ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D03AF0" w14:paraId="2C50EA50" w14:textId="77777777" w:rsidTr="00D03AF0">
        <w:tc>
          <w:tcPr>
            <w:tcW w:w="4389" w:type="dxa"/>
          </w:tcPr>
          <w:p w14:paraId="6359B450" w14:textId="77777777" w:rsidR="00D03AF0" w:rsidRDefault="00D03AF0" w:rsidP="00446BB5">
            <w:pPr>
              <w:ind w:firstLine="0"/>
            </w:pPr>
          </w:p>
        </w:tc>
        <w:tc>
          <w:tcPr>
            <w:tcW w:w="4389" w:type="dxa"/>
          </w:tcPr>
          <w:p w14:paraId="2A266011" w14:textId="77777777" w:rsidR="00D03AF0" w:rsidRDefault="00D03AF0" w:rsidP="00D03AF0">
            <w:pPr>
              <w:ind w:firstLine="0"/>
              <w:jc w:val="center"/>
            </w:pPr>
            <w:r>
              <w:t>Cần Thơ , tháng 5 năm 2024</w:t>
            </w:r>
          </w:p>
          <w:p w14:paraId="626C2FDF" w14:textId="77777777" w:rsidR="00D03AF0" w:rsidRDefault="00D03AF0" w:rsidP="00D03AF0">
            <w:pPr>
              <w:ind w:firstLine="0"/>
              <w:jc w:val="center"/>
            </w:pPr>
          </w:p>
          <w:p w14:paraId="7370F1A3" w14:textId="77777777" w:rsidR="00D03AF0" w:rsidRDefault="00D03AF0" w:rsidP="00D03AF0">
            <w:pPr>
              <w:ind w:firstLine="0"/>
              <w:jc w:val="center"/>
            </w:pPr>
            <w:r>
              <w:t>Sinh viên thực hiện</w:t>
            </w:r>
          </w:p>
          <w:p w14:paraId="67F7DBD0" w14:textId="77777777" w:rsidR="00D03AF0" w:rsidRDefault="00D03AF0" w:rsidP="00D03AF0">
            <w:pPr>
              <w:ind w:firstLine="0"/>
              <w:jc w:val="center"/>
            </w:pPr>
          </w:p>
          <w:p w14:paraId="14A8DEF7" w14:textId="77777777" w:rsidR="00D03AF0" w:rsidRPr="00D03AF0" w:rsidRDefault="00D03AF0" w:rsidP="00D03AF0">
            <w:pPr>
              <w:ind w:firstLine="0"/>
              <w:jc w:val="center"/>
              <w:rPr>
                <w:b/>
                <w:bCs/>
              </w:rPr>
            </w:pPr>
            <w:r w:rsidRPr="00D03AF0">
              <w:rPr>
                <w:b/>
                <w:bCs/>
              </w:rPr>
              <w:t>Phan Đài Cát</w:t>
            </w:r>
          </w:p>
          <w:p w14:paraId="03674865" w14:textId="3436E856" w:rsidR="00D03AF0" w:rsidRDefault="00D03AF0" w:rsidP="00D03AF0">
            <w:pPr>
              <w:ind w:firstLine="0"/>
              <w:jc w:val="center"/>
            </w:pPr>
          </w:p>
        </w:tc>
      </w:tr>
    </w:tbl>
    <w:p w14:paraId="3FC51822" w14:textId="77777777" w:rsidR="00446BB5" w:rsidRDefault="00446BB5" w:rsidP="00446BB5">
      <w:r>
        <w:br w:type="page"/>
      </w:r>
    </w:p>
    <w:p w14:paraId="69EC584B" w14:textId="1AA0AF27" w:rsidR="000022EF" w:rsidRDefault="000022EF" w:rsidP="000022EF">
      <w:pPr>
        <w:pStyle w:val="Heading1"/>
        <w:numPr>
          <w:ilvl w:val="0"/>
          <w:numId w:val="0"/>
        </w:numPr>
      </w:pPr>
      <w:r>
        <w:lastRenderedPageBreak/>
        <w:t>MỤC LỤC</w:t>
      </w:r>
    </w:p>
    <w:sdt>
      <w:sdtPr>
        <w:id w:val="-630558895"/>
        <w:docPartObj>
          <w:docPartGallery w:val="Table of Contents"/>
          <w:docPartUnique/>
        </w:docPartObj>
      </w:sdtPr>
      <w:sdtEndPr>
        <w:rPr>
          <w:rFonts w:cs="Times New Roman"/>
          <w:b/>
          <w:bCs/>
          <w:noProof/>
          <w:szCs w:val="26"/>
        </w:rPr>
      </w:sdtEndPr>
      <w:sdtContent>
        <w:p w14:paraId="29D4716C" w14:textId="3F2AD9A5" w:rsidR="00620477" w:rsidRPr="00A92769" w:rsidRDefault="00620477" w:rsidP="000022EF">
          <w:pPr>
            <w:ind w:firstLine="0"/>
          </w:pPr>
        </w:p>
        <w:p w14:paraId="10CC0933" w14:textId="6250AE45" w:rsidR="00620477" w:rsidRPr="00A92769" w:rsidRDefault="00620477">
          <w:pPr>
            <w:pStyle w:val="TOC1"/>
            <w:tabs>
              <w:tab w:val="right" w:leader="dot" w:pos="8778"/>
            </w:tabs>
            <w:rPr>
              <w:rFonts w:ascii="Times New Roman" w:hAnsi="Times New Roman"/>
              <w:noProof/>
              <w:kern w:val="2"/>
              <w:szCs w:val="26"/>
              <w14:ligatures w14:val="standardContextual"/>
            </w:rPr>
          </w:pPr>
          <w:r w:rsidRPr="00A92769">
            <w:rPr>
              <w:rFonts w:ascii="Times New Roman" w:hAnsi="Times New Roman"/>
              <w:szCs w:val="26"/>
            </w:rPr>
            <w:fldChar w:fldCharType="begin"/>
          </w:r>
          <w:r w:rsidRPr="00A92769">
            <w:rPr>
              <w:rFonts w:ascii="Times New Roman" w:hAnsi="Times New Roman"/>
              <w:szCs w:val="26"/>
            </w:rPr>
            <w:instrText xml:space="preserve"> TOC \o "1-3" \h \z \u </w:instrText>
          </w:r>
          <w:r w:rsidRPr="00A92769">
            <w:rPr>
              <w:rFonts w:ascii="Times New Roman" w:hAnsi="Times New Roman"/>
              <w:szCs w:val="26"/>
            </w:rPr>
            <w:fldChar w:fldCharType="separate"/>
          </w:r>
          <w:hyperlink w:anchor="_Toc166355649" w:history="1">
            <w:r w:rsidRPr="00A92769">
              <w:rPr>
                <w:rStyle w:val="Hyperlink"/>
                <w:rFonts w:ascii="Times New Roman" w:hAnsi="Times New Roman"/>
                <w:noProof/>
                <w:szCs w:val="26"/>
                <w:lang w:val="vi-VN"/>
              </w:rPr>
              <w:t>NHẬN XÉT CỦA GIẢNG VIÊ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49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i</w:t>
            </w:r>
            <w:r w:rsidRPr="00A92769">
              <w:rPr>
                <w:rFonts w:ascii="Times New Roman" w:hAnsi="Times New Roman"/>
                <w:noProof/>
                <w:webHidden/>
                <w:szCs w:val="26"/>
              </w:rPr>
              <w:fldChar w:fldCharType="end"/>
            </w:r>
          </w:hyperlink>
        </w:p>
        <w:p w14:paraId="7E89A252" w14:textId="55007CD8"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0" w:history="1">
            <w:r w:rsidRPr="00A92769">
              <w:rPr>
                <w:rStyle w:val="Hyperlink"/>
                <w:rFonts w:ascii="Times New Roman" w:hAnsi="Times New Roman"/>
                <w:noProof/>
                <w:szCs w:val="26"/>
              </w:rPr>
              <w:t>LỜI</w:t>
            </w:r>
            <w:r w:rsidRPr="00A92769">
              <w:rPr>
                <w:rStyle w:val="Hyperlink"/>
                <w:rFonts w:ascii="Times New Roman" w:hAnsi="Times New Roman"/>
                <w:noProof/>
                <w:spacing w:val="-3"/>
                <w:szCs w:val="26"/>
              </w:rPr>
              <w:t xml:space="preserve"> </w:t>
            </w:r>
            <w:r w:rsidRPr="00A92769">
              <w:rPr>
                <w:rStyle w:val="Hyperlink"/>
                <w:rFonts w:ascii="Times New Roman" w:hAnsi="Times New Roman"/>
                <w:noProof/>
                <w:szCs w:val="26"/>
              </w:rPr>
              <w:t>CẢM</w:t>
            </w:r>
            <w:r w:rsidRPr="00A92769">
              <w:rPr>
                <w:rStyle w:val="Hyperlink"/>
                <w:rFonts w:ascii="Times New Roman" w:hAnsi="Times New Roman"/>
                <w:noProof/>
                <w:spacing w:val="-3"/>
                <w:szCs w:val="26"/>
              </w:rPr>
              <w:t xml:space="preserve"> </w:t>
            </w:r>
            <w:r w:rsidRPr="00A92769">
              <w:rPr>
                <w:rStyle w:val="Hyperlink"/>
                <w:rFonts w:ascii="Times New Roman" w:hAnsi="Times New Roman"/>
                <w:noProof/>
                <w:szCs w:val="26"/>
              </w:rPr>
              <w:t>Ơ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0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ii</w:t>
            </w:r>
            <w:r w:rsidRPr="00A92769">
              <w:rPr>
                <w:rFonts w:ascii="Times New Roman" w:hAnsi="Times New Roman"/>
                <w:noProof/>
                <w:webHidden/>
                <w:szCs w:val="26"/>
              </w:rPr>
              <w:fldChar w:fldCharType="end"/>
            </w:r>
          </w:hyperlink>
        </w:p>
        <w:p w14:paraId="012517DB" w14:textId="7C098FD7"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1" w:history="1">
            <w:r w:rsidRPr="00A92769">
              <w:rPr>
                <w:rStyle w:val="Hyperlink"/>
                <w:rFonts w:ascii="Times New Roman" w:hAnsi="Times New Roman"/>
                <w:noProof/>
                <w:szCs w:val="26"/>
                <w:lang w:val="vi-VN"/>
              </w:rPr>
              <w:t>DANH MỤC HÌNH</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1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iv</w:t>
            </w:r>
            <w:r w:rsidRPr="00A92769">
              <w:rPr>
                <w:rFonts w:ascii="Times New Roman" w:hAnsi="Times New Roman"/>
                <w:noProof/>
                <w:webHidden/>
                <w:szCs w:val="26"/>
              </w:rPr>
              <w:fldChar w:fldCharType="end"/>
            </w:r>
          </w:hyperlink>
        </w:p>
        <w:p w14:paraId="0710EDFA" w14:textId="32D14189"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2" w:history="1">
            <w:r w:rsidRPr="00A92769">
              <w:rPr>
                <w:rStyle w:val="Hyperlink"/>
                <w:rFonts w:ascii="Times New Roman" w:hAnsi="Times New Roman"/>
                <w:noProof/>
                <w:szCs w:val="26"/>
                <w:lang w:val="vi-VN"/>
              </w:rPr>
              <w:t>DANH MỤC BẢNG</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2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vi</w:t>
            </w:r>
            <w:r w:rsidRPr="00A92769">
              <w:rPr>
                <w:rFonts w:ascii="Times New Roman" w:hAnsi="Times New Roman"/>
                <w:noProof/>
                <w:webHidden/>
                <w:szCs w:val="26"/>
              </w:rPr>
              <w:fldChar w:fldCharType="end"/>
            </w:r>
          </w:hyperlink>
        </w:p>
        <w:p w14:paraId="2F8632E4" w14:textId="31B3F782"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3" w:history="1">
            <w:r w:rsidRPr="00A92769">
              <w:rPr>
                <w:rStyle w:val="Hyperlink"/>
                <w:rFonts w:ascii="Times New Roman" w:hAnsi="Times New Roman"/>
                <w:noProof/>
                <w:szCs w:val="26"/>
              </w:rPr>
              <w:t>DOANH MỤC THUẬT NGỮ VÀ VIẾT TẮT</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3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vii</w:t>
            </w:r>
            <w:r w:rsidRPr="00A92769">
              <w:rPr>
                <w:rFonts w:ascii="Times New Roman" w:hAnsi="Times New Roman"/>
                <w:noProof/>
                <w:webHidden/>
                <w:szCs w:val="26"/>
              </w:rPr>
              <w:fldChar w:fldCharType="end"/>
            </w:r>
          </w:hyperlink>
        </w:p>
        <w:p w14:paraId="4A5B141B" w14:textId="40E9D8F5"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4" w:history="1">
            <w:r w:rsidRPr="00A92769">
              <w:rPr>
                <w:rStyle w:val="Hyperlink"/>
                <w:rFonts w:ascii="Times New Roman" w:hAnsi="Times New Roman"/>
                <w:noProof/>
                <w:szCs w:val="26"/>
              </w:rPr>
              <w:t>TÓM TẮT</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4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viii</w:t>
            </w:r>
            <w:r w:rsidRPr="00A92769">
              <w:rPr>
                <w:rFonts w:ascii="Times New Roman" w:hAnsi="Times New Roman"/>
                <w:noProof/>
                <w:webHidden/>
                <w:szCs w:val="26"/>
              </w:rPr>
              <w:fldChar w:fldCharType="end"/>
            </w:r>
          </w:hyperlink>
        </w:p>
        <w:p w14:paraId="231F25A4" w14:textId="49288218"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5" w:history="1">
            <w:r w:rsidRPr="00A92769">
              <w:rPr>
                <w:rStyle w:val="Hyperlink"/>
                <w:rFonts w:ascii="Times New Roman" w:hAnsi="Times New Roman"/>
                <w:noProof/>
                <w:szCs w:val="26"/>
              </w:rPr>
              <w:t>ABSTRACT</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5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ix</w:t>
            </w:r>
            <w:r w:rsidRPr="00A92769">
              <w:rPr>
                <w:rFonts w:ascii="Times New Roman" w:hAnsi="Times New Roman"/>
                <w:noProof/>
                <w:webHidden/>
                <w:szCs w:val="26"/>
              </w:rPr>
              <w:fldChar w:fldCharType="end"/>
            </w:r>
          </w:hyperlink>
        </w:p>
        <w:p w14:paraId="7CF3CDDB" w14:textId="19BE393C"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56" w:history="1">
            <w:r w:rsidRPr="00A92769">
              <w:rPr>
                <w:rStyle w:val="Hyperlink"/>
                <w:rFonts w:ascii="Times New Roman" w:hAnsi="Times New Roman"/>
                <w:noProof/>
                <w:szCs w:val="26"/>
                <w:lang w:val="vi-VN"/>
              </w:rPr>
              <w:t>Phần 1:</w:t>
            </w:r>
            <w:r w:rsidRPr="00A92769">
              <w:rPr>
                <w:rStyle w:val="Hyperlink"/>
                <w:rFonts w:ascii="Times New Roman" w:hAnsi="Times New Roman"/>
                <w:noProof/>
                <w:szCs w:val="26"/>
              </w:rPr>
              <w:t xml:space="preserve"> GIỚI THIỆ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6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1</w:t>
            </w:r>
            <w:r w:rsidRPr="00A92769">
              <w:rPr>
                <w:rFonts w:ascii="Times New Roman" w:hAnsi="Times New Roman"/>
                <w:noProof/>
                <w:webHidden/>
                <w:szCs w:val="26"/>
              </w:rPr>
              <w:fldChar w:fldCharType="end"/>
            </w:r>
          </w:hyperlink>
        </w:p>
        <w:p w14:paraId="302D3D20" w14:textId="7E777C2D"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57" w:history="1">
            <w:r w:rsidRPr="00A92769">
              <w:rPr>
                <w:rStyle w:val="Hyperlink"/>
                <w:rFonts w:ascii="Times New Roman" w:hAnsi="Times New Roman"/>
                <w:noProof/>
                <w:szCs w:val="26"/>
              </w:rPr>
              <w:t>1. Đặt vấn đề</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7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1</w:t>
            </w:r>
            <w:r w:rsidRPr="00A92769">
              <w:rPr>
                <w:rFonts w:ascii="Times New Roman" w:hAnsi="Times New Roman"/>
                <w:noProof/>
                <w:webHidden/>
                <w:szCs w:val="26"/>
              </w:rPr>
              <w:fldChar w:fldCharType="end"/>
            </w:r>
          </w:hyperlink>
        </w:p>
        <w:p w14:paraId="528EC420" w14:textId="1D141701"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58" w:history="1">
            <w:r w:rsidRPr="00A92769">
              <w:rPr>
                <w:rStyle w:val="Hyperlink"/>
                <w:rFonts w:ascii="Times New Roman" w:hAnsi="Times New Roman"/>
                <w:noProof/>
                <w:szCs w:val="26"/>
              </w:rPr>
              <w:t>2. Những nghiên cứu liên qua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8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2</w:t>
            </w:r>
            <w:r w:rsidRPr="00A92769">
              <w:rPr>
                <w:rFonts w:ascii="Times New Roman" w:hAnsi="Times New Roman"/>
                <w:noProof/>
                <w:webHidden/>
                <w:szCs w:val="26"/>
              </w:rPr>
              <w:fldChar w:fldCharType="end"/>
            </w:r>
          </w:hyperlink>
        </w:p>
        <w:p w14:paraId="4A06CEC0" w14:textId="4CFAAB09"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59" w:history="1">
            <w:r w:rsidRPr="00A92769">
              <w:rPr>
                <w:rStyle w:val="Hyperlink"/>
                <w:rFonts w:ascii="Times New Roman" w:hAnsi="Times New Roman"/>
                <w:noProof/>
                <w:szCs w:val="26"/>
              </w:rPr>
              <w:t>3. Mục tiêu đề tài</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59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2</w:t>
            </w:r>
            <w:r w:rsidRPr="00A92769">
              <w:rPr>
                <w:rFonts w:ascii="Times New Roman" w:hAnsi="Times New Roman"/>
                <w:noProof/>
                <w:webHidden/>
                <w:szCs w:val="26"/>
              </w:rPr>
              <w:fldChar w:fldCharType="end"/>
            </w:r>
          </w:hyperlink>
        </w:p>
        <w:p w14:paraId="02366E66" w14:textId="1B1B8387"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0" w:history="1">
            <w:r w:rsidRPr="00A92769">
              <w:rPr>
                <w:rStyle w:val="Hyperlink"/>
                <w:rFonts w:ascii="Times New Roman" w:hAnsi="Times New Roman"/>
                <w:noProof/>
                <w:szCs w:val="26"/>
              </w:rPr>
              <w:t>4. Đối tượng và phạm vi nghiên cứ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0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3</w:t>
            </w:r>
            <w:r w:rsidRPr="00A92769">
              <w:rPr>
                <w:rFonts w:ascii="Times New Roman" w:hAnsi="Times New Roman"/>
                <w:noProof/>
                <w:webHidden/>
                <w:szCs w:val="26"/>
              </w:rPr>
              <w:fldChar w:fldCharType="end"/>
            </w:r>
          </w:hyperlink>
        </w:p>
        <w:p w14:paraId="7D35FFF0" w14:textId="42FD239C"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1" w:history="1">
            <w:r w:rsidRPr="00A92769">
              <w:rPr>
                <w:rStyle w:val="Hyperlink"/>
                <w:rFonts w:ascii="Times New Roman" w:hAnsi="Times New Roman"/>
                <w:noProof/>
                <w:szCs w:val="26"/>
              </w:rPr>
              <w:t>5. Phương pháp nghiên cứ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1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4</w:t>
            </w:r>
            <w:r w:rsidRPr="00A92769">
              <w:rPr>
                <w:rFonts w:ascii="Times New Roman" w:hAnsi="Times New Roman"/>
                <w:noProof/>
                <w:webHidden/>
                <w:szCs w:val="26"/>
              </w:rPr>
              <w:fldChar w:fldCharType="end"/>
            </w:r>
          </w:hyperlink>
        </w:p>
        <w:p w14:paraId="1BA8A5EF" w14:textId="1E2C603F"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2" w:history="1">
            <w:r w:rsidRPr="00A92769">
              <w:rPr>
                <w:rStyle w:val="Hyperlink"/>
                <w:rFonts w:ascii="Times New Roman" w:hAnsi="Times New Roman"/>
                <w:noProof/>
                <w:szCs w:val="26"/>
              </w:rPr>
              <w:t>6. Nội dung nghiên cứ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2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4</w:t>
            </w:r>
            <w:r w:rsidRPr="00A92769">
              <w:rPr>
                <w:rFonts w:ascii="Times New Roman" w:hAnsi="Times New Roman"/>
                <w:noProof/>
                <w:webHidden/>
                <w:szCs w:val="26"/>
              </w:rPr>
              <w:fldChar w:fldCharType="end"/>
            </w:r>
          </w:hyperlink>
        </w:p>
        <w:p w14:paraId="2FF28317" w14:textId="626D9037"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3" w:history="1">
            <w:r w:rsidRPr="00A92769">
              <w:rPr>
                <w:rStyle w:val="Hyperlink"/>
                <w:rFonts w:ascii="Times New Roman" w:hAnsi="Times New Roman"/>
                <w:noProof/>
                <w:szCs w:val="26"/>
              </w:rPr>
              <w:t>7. Bố cục của quyển luận vă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3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w:t>
            </w:r>
            <w:r w:rsidRPr="00A92769">
              <w:rPr>
                <w:rFonts w:ascii="Times New Roman" w:hAnsi="Times New Roman"/>
                <w:noProof/>
                <w:webHidden/>
                <w:szCs w:val="26"/>
              </w:rPr>
              <w:fldChar w:fldCharType="end"/>
            </w:r>
          </w:hyperlink>
        </w:p>
        <w:p w14:paraId="059BC4DA" w14:textId="69931046"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64" w:history="1">
            <w:r w:rsidRPr="00A92769">
              <w:rPr>
                <w:rStyle w:val="Hyperlink"/>
                <w:rFonts w:ascii="Times New Roman" w:hAnsi="Times New Roman"/>
                <w:noProof/>
                <w:szCs w:val="26"/>
              </w:rPr>
              <w:t>Phần 2: NỘI DUNG</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4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w:t>
            </w:r>
            <w:r w:rsidRPr="00A92769">
              <w:rPr>
                <w:rFonts w:ascii="Times New Roman" w:hAnsi="Times New Roman"/>
                <w:noProof/>
                <w:webHidden/>
                <w:szCs w:val="26"/>
              </w:rPr>
              <w:fldChar w:fldCharType="end"/>
            </w:r>
          </w:hyperlink>
        </w:p>
        <w:p w14:paraId="43DB9B37" w14:textId="7A310194" w:rsidR="00620477" w:rsidRPr="00A92769" w:rsidRDefault="00620477">
          <w:pPr>
            <w:pStyle w:val="TOC2"/>
            <w:tabs>
              <w:tab w:val="left" w:pos="2186"/>
              <w:tab w:val="right" w:leader="dot" w:pos="8778"/>
            </w:tabs>
            <w:rPr>
              <w:rFonts w:ascii="Times New Roman" w:hAnsi="Times New Roman"/>
              <w:noProof/>
              <w:kern w:val="2"/>
              <w:szCs w:val="26"/>
              <w14:ligatures w14:val="standardContextual"/>
            </w:rPr>
          </w:pPr>
          <w:hyperlink w:anchor="_Toc166355665" w:history="1">
            <w:r w:rsidRPr="00A92769">
              <w:rPr>
                <w:rStyle w:val="Hyperlink"/>
                <w:rFonts w:ascii="Times New Roman" w:hAnsi="Times New Roman"/>
                <w:noProof/>
                <w:szCs w:val="26"/>
              </w:rPr>
              <w:t>Chương 1.</w:t>
            </w:r>
            <w:r w:rsidRPr="00A92769">
              <w:rPr>
                <w:rFonts w:ascii="Times New Roman" w:hAnsi="Times New Roman"/>
                <w:noProof/>
                <w:kern w:val="2"/>
                <w:szCs w:val="26"/>
                <w14:ligatures w14:val="standardContextual"/>
              </w:rPr>
              <w:tab/>
            </w:r>
            <w:r w:rsidRPr="00A92769">
              <w:rPr>
                <w:rStyle w:val="Hyperlink"/>
                <w:rFonts w:ascii="Times New Roman" w:hAnsi="Times New Roman"/>
                <w:noProof/>
                <w:szCs w:val="26"/>
              </w:rPr>
              <w:t>ĐẶT TẢ YÊU CẦ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5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w:t>
            </w:r>
            <w:r w:rsidRPr="00A92769">
              <w:rPr>
                <w:rFonts w:ascii="Times New Roman" w:hAnsi="Times New Roman"/>
                <w:noProof/>
                <w:webHidden/>
                <w:szCs w:val="26"/>
              </w:rPr>
              <w:fldChar w:fldCharType="end"/>
            </w:r>
          </w:hyperlink>
        </w:p>
        <w:p w14:paraId="5ADE5369" w14:textId="2C4FCCF3" w:rsidR="00620477" w:rsidRPr="00A92769" w:rsidRDefault="00620477">
          <w:pPr>
            <w:pStyle w:val="TOC2"/>
            <w:tabs>
              <w:tab w:val="left" w:pos="2186"/>
              <w:tab w:val="right" w:leader="dot" w:pos="8778"/>
            </w:tabs>
            <w:rPr>
              <w:rFonts w:ascii="Times New Roman" w:hAnsi="Times New Roman"/>
              <w:noProof/>
              <w:kern w:val="2"/>
              <w:szCs w:val="26"/>
              <w14:ligatures w14:val="standardContextual"/>
            </w:rPr>
          </w:pPr>
          <w:hyperlink w:anchor="_Toc166355666" w:history="1">
            <w:r w:rsidRPr="00A92769">
              <w:rPr>
                <w:rStyle w:val="Hyperlink"/>
                <w:rFonts w:ascii="Times New Roman" w:hAnsi="Times New Roman"/>
                <w:noProof/>
                <w:szCs w:val="26"/>
              </w:rPr>
              <w:t>Chương 2.</w:t>
            </w:r>
            <w:r w:rsidRPr="00A92769">
              <w:rPr>
                <w:rFonts w:ascii="Times New Roman" w:hAnsi="Times New Roman"/>
                <w:noProof/>
                <w:kern w:val="2"/>
                <w:szCs w:val="26"/>
                <w14:ligatures w14:val="standardContextual"/>
              </w:rPr>
              <w:tab/>
            </w:r>
            <w:r w:rsidRPr="00A92769">
              <w:rPr>
                <w:rStyle w:val="Hyperlink"/>
                <w:rFonts w:ascii="Times New Roman" w:hAnsi="Times New Roman"/>
                <w:noProof/>
                <w:szCs w:val="26"/>
              </w:rPr>
              <w:t>THIẾT KẾ GIẢI PHÁP</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6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7</w:t>
            </w:r>
            <w:r w:rsidRPr="00A92769">
              <w:rPr>
                <w:rFonts w:ascii="Times New Roman" w:hAnsi="Times New Roman"/>
                <w:noProof/>
                <w:webHidden/>
                <w:szCs w:val="26"/>
              </w:rPr>
              <w:fldChar w:fldCharType="end"/>
            </w:r>
          </w:hyperlink>
        </w:p>
        <w:p w14:paraId="1E32D975" w14:textId="390D3F73"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7" w:history="1">
            <w:r w:rsidRPr="00A92769">
              <w:rPr>
                <w:rStyle w:val="Hyperlink"/>
                <w:rFonts w:ascii="Times New Roman" w:hAnsi="Times New Roman"/>
                <w:noProof/>
                <w:szCs w:val="26"/>
              </w:rPr>
              <w:t>1. Cơ sở lý thuyết</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7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7</w:t>
            </w:r>
            <w:r w:rsidRPr="00A92769">
              <w:rPr>
                <w:rFonts w:ascii="Times New Roman" w:hAnsi="Times New Roman"/>
                <w:noProof/>
                <w:webHidden/>
                <w:szCs w:val="26"/>
              </w:rPr>
              <w:fldChar w:fldCharType="end"/>
            </w:r>
          </w:hyperlink>
        </w:p>
        <w:p w14:paraId="1FCD3014" w14:textId="5F4A0B08"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8" w:history="1">
            <w:r w:rsidRPr="00A92769">
              <w:rPr>
                <w:rStyle w:val="Hyperlink"/>
                <w:rFonts w:ascii="Times New Roman" w:hAnsi="Times New Roman"/>
                <w:noProof/>
                <w:szCs w:val="26"/>
              </w:rPr>
              <w:t>2. Phân tích thiết kế hệ thống</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8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11</w:t>
            </w:r>
            <w:r w:rsidRPr="00A92769">
              <w:rPr>
                <w:rFonts w:ascii="Times New Roman" w:hAnsi="Times New Roman"/>
                <w:noProof/>
                <w:webHidden/>
                <w:szCs w:val="26"/>
              </w:rPr>
              <w:fldChar w:fldCharType="end"/>
            </w:r>
          </w:hyperlink>
        </w:p>
        <w:p w14:paraId="1DBA2930" w14:textId="746D7058"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69" w:history="1">
            <w:r w:rsidRPr="00A92769">
              <w:rPr>
                <w:rStyle w:val="Hyperlink"/>
                <w:rFonts w:ascii="Times New Roman" w:hAnsi="Times New Roman"/>
                <w:noProof/>
                <w:szCs w:val="26"/>
              </w:rPr>
              <w:t>3. Mô hình bảng dữ liệu</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69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21</w:t>
            </w:r>
            <w:r w:rsidRPr="00A92769">
              <w:rPr>
                <w:rFonts w:ascii="Times New Roman" w:hAnsi="Times New Roman"/>
                <w:noProof/>
                <w:webHidden/>
                <w:szCs w:val="26"/>
              </w:rPr>
              <w:fldChar w:fldCharType="end"/>
            </w:r>
          </w:hyperlink>
        </w:p>
        <w:p w14:paraId="09CAD994" w14:textId="6B31A3DF"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0" w:history="1">
            <w:r w:rsidRPr="00A92769">
              <w:rPr>
                <w:rStyle w:val="Hyperlink"/>
                <w:rFonts w:ascii="Times New Roman" w:hAnsi="Times New Roman"/>
                <w:noProof/>
                <w:szCs w:val="26"/>
              </w:rPr>
              <w:t>4. Sơ đồ phân rã chức năng</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0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29</w:t>
            </w:r>
            <w:r w:rsidRPr="00A92769">
              <w:rPr>
                <w:rFonts w:ascii="Times New Roman" w:hAnsi="Times New Roman"/>
                <w:noProof/>
                <w:webHidden/>
                <w:szCs w:val="26"/>
              </w:rPr>
              <w:fldChar w:fldCharType="end"/>
            </w:r>
          </w:hyperlink>
        </w:p>
        <w:p w14:paraId="4609ACA7" w14:textId="64044221" w:rsidR="00620477" w:rsidRPr="00A92769" w:rsidRDefault="00620477">
          <w:pPr>
            <w:pStyle w:val="TOC2"/>
            <w:tabs>
              <w:tab w:val="left" w:pos="2186"/>
              <w:tab w:val="right" w:leader="dot" w:pos="8778"/>
            </w:tabs>
            <w:rPr>
              <w:rFonts w:ascii="Times New Roman" w:hAnsi="Times New Roman"/>
              <w:noProof/>
              <w:kern w:val="2"/>
              <w:szCs w:val="26"/>
              <w14:ligatures w14:val="standardContextual"/>
            </w:rPr>
          </w:pPr>
          <w:hyperlink w:anchor="_Toc166355671" w:history="1">
            <w:r w:rsidRPr="00A92769">
              <w:rPr>
                <w:rStyle w:val="Hyperlink"/>
                <w:rFonts w:ascii="Times New Roman" w:hAnsi="Times New Roman"/>
                <w:noProof/>
                <w:szCs w:val="26"/>
              </w:rPr>
              <w:t>Chương 3.</w:t>
            </w:r>
            <w:r w:rsidRPr="00A92769">
              <w:rPr>
                <w:rFonts w:ascii="Times New Roman" w:hAnsi="Times New Roman"/>
                <w:noProof/>
                <w:kern w:val="2"/>
                <w:szCs w:val="26"/>
                <w14:ligatures w14:val="standardContextual"/>
              </w:rPr>
              <w:tab/>
            </w:r>
            <w:r w:rsidRPr="00A92769">
              <w:rPr>
                <w:rStyle w:val="Hyperlink"/>
                <w:rFonts w:ascii="Times New Roman" w:hAnsi="Times New Roman"/>
                <w:noProof/>
                <w:szCs w:val="26"/>
              </w:rPr>
              <w:t>CÀI ĐẶT GIẢI PHÁP</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1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30</w:t>
            </w:r>
            <w:r w:rsidRPr="00A92769">
              <w:rPr>
                <w:rFonts w:ascii="Times New Roman" w:hAnsi="Times New Roman"/>
                <w:noProof/>
                <w:webHidden/>
                <w:szCs w:val="26"/>
              </w:rPr>
              <w:fldChar w:fldCharType="end"/>
            </w:r>
          </w:hyperlink>
        </w:p>
        <w:p w14:paraId="7C314ABF" w14:textId="329BC165"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2" w:history="1">
            <w:r w:rsidRPr="00A92769">
              <w:rPr>
                <w:rStyle w:val="Hyperlink"/>
                <w:rFonts w:ascii="Times New Roman" w:hAnsi="Times New Roman"/>
                <w:noProof/>
                <w:szCs w:val="26"/>
              </w:rPr>
              <w:t>1. Cài đặt phía khách hàng</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2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30</w:t>
            </w:r>
            <w:r w:rsidRPr="00A92769">
              <w:rPr>
                <w:rFonts w:ascii="Times New Roman" w:hAnsi="Times New Roman"/>
                <w:noProof/>
                <w:webHidden/>
                <w:szCs w:val="26"/>
              </w:rPr>
              <w:fldChar w:fldCharType="end"/>
            </w:r>
          </w:hyperlink>
        </w:p>
        <w:p w14:paraId="0A0D778D" w14:textId="16E056CF"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3" w:history="1">
            <w:r w:rsidRPr="00A92769">
              <w:rPr>
                <w:rStyle w:val="Hyperlink"/>
                <w:rFonts w:ascii="Times New Roman" w:hAnsi="Times New Roman"/>
                <w:noProof/>
                <w:szCs w:val="26"/>
              </w:rPr>
              <w:t>2. Cài đặt phía người quản trị</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3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48</w:t>
            </w:r>
            <w:r w:rsidRPr="00A92769">
              <w:rPr>
                <w:rFonts w:ascii="Times New Roman" w:hAnsi="Times New Roman"/>
                <w:noProof/>
                <w:webHidden/>
                <w:szCs w:val="26"/>
              </w:rPr>
              <w:fldChar w:fldCharType="end"/>
            </w:r>
          </w:hyperlink>
        </w:p>
        <w:p w14:paraId="41B020EF" w14:textId="00DF1572" w:rsidR="00620477" w:rsidRPr="00A92769" w:rsidRDefault="00620477">
          <w:pPr>
            <w:pStyle w:val="TOC2"/>
            <w:tabs>
              <w:tab w:val="left" w:pos="2186"/>
              <w:tab w:val="right" w:leader="dot" w:pos="8778"/>
            </w:tabs>
            <w:rPr>
              <w:rFonts w:ascii="Times New Roman" w:hAnsi="Times New Roman"/>
              <w:noProof/>
              <w:kern w:val="2"/>
              <w:szCs w:val="26"/>
              <w14:ligatures w14:val="standardContextual"/>
            </w:rPr>
          </w:pPr>
          <w:hyperlink w:anchor="_Toc166355674" w:history="1">
            <w:r w:rsidRPr="00A92769">
              <w:rPr>
                <w:rStyle w:val="Hyperlink"/>
                <w:rFonts w:ascii="Times New Roman" w:hAnsi="Times New Roman"/>
                <w:noProof/>
                <w:szCs w:val="26"/>
              </w:rPr>
              <w:t>Chương 4.</w:t>
            </w:r>
            <w:r w:rsidRPr="00A92769">
              <w:rPr>
                <w:rFonts w:ascii="Times New Roman" w:hAnsi="Times New Roman"/>
                <w:noProof/>
                <w:kern w:val="2"/>
                <w:szCs w:val="26"/>
                <w14:ligatures w14:val="standardContextual"/>
              </w:rPr>
              <w:tab/>
            </w:r>
            <w:r w:rsidRPr="00A92769">
              <w:rPr>
                <w:rStyle w:val="Hyperlink"/>
                <w:rFonts w:ascii="Times New Roman" w:hAnsi="Times New Roman"/>
                <w:noProof/>
                <w:szCs w:val="26"/>
              </w:rPr>
              <w:t>ĐÁNH GIÁ KIỂM THỬ</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4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58</w:t>
            </w:r>
            <w:r w:rsidRPr="00A92769">
              <w:rPr>
                <w:rFonts w:ascii="Times New Roman" w:hAnsi="Times New Roman"/>
                <w:noProof/>
                <w:webHidden/>
                <w:szCs w:val="26"/>
              </w:rPr>
              <w:fldChar w:fldCharType="end"/>
            </w:r>
          </w:hyperlink>
        </w:p>
        <w:p w14:paraId="1CEC39F5" w14:textId="4A679C04"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5" w:history="1">
            <w:r w:rsidRPr="00A92769">
              <w:rPr>
                <w:rStyle w:val="Hyperlink"/>
                <w:rFonts w:ascii="Times New Roman" w:hAnsi="Times New Roman"/>
                <w:noProof/>
                <w:szCs w:val="26"/>
              </w:rPr>
              <w:t>1. Mục tiêu kiểm thử</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5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58</w:t>
            </w:r>
            <w:r w:rsidRPr="00A92769">
              <w:rPr>
                <w:rFonts w:ascii="Times New Roman" w:hAnsi="Times New Roman"/>
                <w:noProof/>
                <w:webHidden/>
                <w:szCs w:val="26"/>
              </w:rPr>
              <w:fldChar w:fldCharType="end"/>
            </w:r>
          </w:hyperlink>
        </w:p>
        <w:p w14:paraId="2D782A45" w14:textId="35ED974D"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6" w:history="1">
            <w:r w:rsidRPr="00A92769">
              <w:rPr>
                <w:rStyle w:val="Hyperlink"/>
                <w:rFonts w:ascii="Times New Roman" w:hAnsi="Times New Roman"/>
                <w:noProof/>
                <w:szCs w:val="26"/>
              </w:rPr>
              <w:t>2. Kịch bản kiểm thử và kết quả kiểm thử</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6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59</w:t>
            </w:r>
            <w:r w:rsidRPr="00A92769">
              <w:rPr>
                <w:rFonts w:ascii="Times New Roman" w:hAnsi="Times New Roman"/>
                <w:noProof/>
                <w:webHidden/>
                <w:szCs w:val="26"/>
              </w:rPr>
              <w:fldChar w:fldCharType="end"/>
            </w:r>
          </w:hyperlink>
        </w:p>
        <w:p w14:paraId="75FA70BB" w14:textId="20FE40E0"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77" w:history="1">
            <w:r w:rsidRPr="00A92769">
              <w:rPr>
                <w:rStyle w:val="Hyperlink"/>
                <w:rFonts w:ascii="Times New Roman" w:hAnsi="Times New Roman"/>
                <w:noProof/>
                <w:szCs w:val="26"/>
              </w:rPr>
              <w:t>Phần 3: PHẦN KẾT LUẬ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7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3</w:t>
            </w:r>
            <w:r w:rsidRPr="00A92769">
              <w:rPr>
                <w:rFonts w:ascii="Times New Roman" w:hAnsi="Times New Roman"/>
                <w:noProof/>
                <w:webHidden/>
                <w:szCs w:val="26"/>
              </w:rPr>
              <w:fldChar w:fldCharType="end"/>
            </w:r>
          </w:hyperlink>
        </w:p>
        <w:p w14:paraId="23C3A3B5" w14:textId="7B75AFC2"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8" w:history="1">
            <w:r w:rsidRPr="00A92769">
              <w:rPr>
                <w:rStyle w:val="Hyperlink"/>
                <w:rFonts w:ascii="Times New Roman" w:hAnsi="Times New Roman"/>
                <w:noProof/>
                <w:szCs w:val="26"/>
              </w:rPr>
              <w:t>1. Kết quả đạt được</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8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3</w:t>
            </w:r>
            <w:r w:rsidRPr="00A92769">
              <w:rPr>
                <w:rFonts w:ascii="Times New Roman" w:hAnsi="Times New Roman"/>
                <w:noProof/>
                <w:webHidden/>
                <w:szCs w:val="26"/>
              </w:rPr>
              <w:fldChar w:fldCharType="end"/>
            </w:r>
          </w:hyperlink>
        </w:p>
        <w:p w14:paraId="236C0E47" w14:textId="4A545BD9"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79" w:history="1">
            <w:r w:rsidRPr="00A92769">
              <w:rPr>
                <w:rStyle w:val="Hyperlink"/>
                <w:rFonts w:ascii="Times New Roman" w:hAnsi="Times New Roman"/>
                <w:noProof/>
                <w:szCs w:val="26"/>
              </w:rPr>
              <w:t>2. Hạn chế</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79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4</w:t>
            </w:r>
            <w:r w:rsidRPr="00A92769">
              <w:rPr>
                <w:rFonts w:ascii="Times New Roman" w:hAnsi="Times New Roman"/>
                <w:noProof/>
                <w:webHidden/>
                <w:szCs w:val="26"/>
              </w:rPr>
              <w:fldChar w:fldCharType="end"/>
            </w:r>
          </w:hyperlink>
        </w:p>
        <w:p w14:paraId="036C8420" w14:textId="3AD5A177" w:rsidR="00620477" w:rsidRPr="00A92769" w:rsidRDefault="00620477">
          <w:pPr>
            <w:pStyle w:val="TOC3"/>
            <w:tabs>
              <w:tab w:val="right" w:leader="dot" w:pos="8778"/>
            </w:tabs>
            <w:rPr>
              <w:rFonts w:ascii="Times New Roman" w:hAnsi="Times New Roman"/>
              <w:noProof/>
              <w:kern w:val="2"/>
              <w:szCs w:val="26"/>
              <w14:ligatures w14:val="standardContextual"/>
            </w:rPr>
          </w:pPr>
          <w:hyperlink w:anchor="_Toc166355680" w:history="1">
            <w:r w:rsidRPr="00A92769">
              <w:rPr>
                <w:rStyle w:val="Hyperlink"/>
                <w:rFonts w:ascii="Times New Roman" w:hAnsi="Times New Roman"/>
                <w:noProof/>
                <w:szCs w:val="26"/>
              </w:rPr>
              <w:t>3. Hướng phát triển</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80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4</w:t>
            </w:r>
            <w:r w:rsidRPr="00A92769">
              <w:rPr>
                <w:rFonts w:ascii="Times New Roman" w:hAnsi="Times New Roman"/>
                <w:noProof/>
                <w:webHidden/>
                <w:szCs w:val="26"/>
              </w:rPr>
              <w:fldChar w:fldCharType="end"/>
            </w:r>
          </w:hyperlink>
        </w:p>
        <w:p w14:paraId="75157A4A" w14:textId="52D70AAE" w:rsidR="00620477" w:rsidRPr="00A92769" w:rsidRDefault="00620477">
          <w:pPr>
            <w:pStyle w:val="TOC1"/>
            <w:tabs>
              <w:tab w:val="right" w:leader="dot" w:pos="8778"/>
            </w:tabs>
            <w:rPr>
              <w:rFonts w:ascii="Times New Roman" w:hAnsi="Times New Roman"/>
              <w:noProof/>
              <w:kern w:val="2"/>
              <w:szCs w:val="26"/>
              <w14:ligatures w14:val="standardContextual"/>
            </w:rPr>
          </w:pPr>
          <w:hyperlink w:anchor="_Toc166355681" w:history="1">
            <w:r w:rsidRPr="00A92769">
              <w:rPr>
                <w:rStyle w:val="Hyperlink"/>
                <w:rFonts w:ascii="Times New Roman" w:hAnsi="Times New Roman"/>
                <w:noProof/>
                <w:szCs w:val="26"/>
                <w:lang w:val="vi-VN"/>
              </w:rPr>
              <w:t>TÀI LIỆU THAM KHẢO</w:t>
            </w:r>
            <w:r w:rsidRPr="00A92769">
              <w:rPr>
                <w:rFonts w:ascii="Times New Roman" w:hAnsi="Times New Roman"/>
                <w:noProof/>
                <w:webHidden/>
                <w:szCs w:val="26"/>
              </w:rPr>
              <w:tab/>
            </w:r>
            <w:r w:rsidRPr="00A92769">
              <w:rPr>
                <w:rFonts w:ascii="Times New Roman" w:hAnsi="Times New Roman"/>
                <w:noProof/>
                <w:webHidden/>
                <w:szCs w:val="26"/>
              </w:rPr>
              <w:fldChar w:fldCharType="begin"/>
            </w:r>
            <w:r w:rsidRPr="00A92769">
              <w:rPr>
                <w:rFonts w:ascii="Times New Roman" w:hAnsi="Times New Roman"/>
                <w:noProof/>
                <w:webHidden/>
                <w:szCs w:val="26"/>
              </w:rPr>
              <w:instrText xml:space="preserve"> PAGEREF _Toc166355681 \h </w:instrText>
            </w:r>
            <w:r w:rsidRPr="00A92769">
              <w:rPr>
                <w:rFonts w:ascii="Times New Roman" w:hAnsi="Times New Roman"/>
                <w:noProof/>
                <w:webHidden/>
                <w:szCs w:val="26"/>
              </w:rPr>
            </w:r>
            <w:r w:rsidRPr="00A92769">
              <w:rPr>
                <w:rFonts w:ascii="Times New Roman" w:hAnsi="Times New Roman"/>
                <w:noProof/>
                <w:webHidden/>
                <w:szCs w:val="26"/>
              </w:rPr>
              <w:fldChar w:fldCharType="separate"/>
            </w:r>
            <w:r w:rsidRPr="00A92769">
              <w:rPr>
                <w:rFonts w:ascii="Times New Roman" w:hAnsi="Times New Roman"/>
                <w:noProof/>
                <w:webHidden/>
                <w:szCs w:val="26"/>
              </w:rPr>
              <w:t>64</w:t>
            </w:r>
            <w:r w:rsidRPr="00A92769">
              <w:rPr>
                <w:rFonts w:ascii="Times New Roman" w:hAnsi="Times New Roman"/>
                <w:noProof/>
                <w:webHidden/>
                <w:szCs w:val="26"/>
              </w:rPr>
              <w:fldChar w:fldCharType="end"/>
            </w:r>
          </w:hyperlink>
        </w:p>
        <w:p w14:paraId="561007B0" w14:textId="1EC1A981" w:rsidR="00620477" w:rsidRDefault="00620477">
          <w:r w:rsidRPr="00A92769">
            <w:rPr>
              <w:rFonts w:cs="Times New Roman"/>
              <w:b/>
              <w:bCs/>
              <w:noProof/>
              <w:szCs w:val="26"/>
            </w:rPr>
            <w:fldChar w:fldCharType="end"/>
          </w:r>
        </w:p>
      </w:sdtContent>
    </w:sdt>
    <w:p w14:paraId="25EFD26C" w14:textId="30D6B9A6" w:rsidR="00117F18" w:rsidRPr="00E50AD8" w:rsidRDefault="00117F18" w:rsidP="00620477">
      <w:pPr>
        <w:pStyle w:val="TOCHeading"/>
        <w:rPr>
          <w:rFonts w:cs="Times New Roman"/>
          <w:szCs w:val="26"/>
        </w:rPr>
      </w:pPr>
    </w:p>
    <w:p w14:paraId="7C68479B" w14:textId="77777777" w:rsidR="00C810E3" w:rsidRDefault="00C810E3">
      <w:pPr>
        <w:rPr>
          <w:rFonts w:eastAsia="Times New Roman" w:cs="Times New Roman"/>
          <w:b/>
          <w:bCs/>
          <w:szCs w:val="26"/>
          <w:lang w:val="vi-VN"/>
        </w:rPr>
      </w:pPr>
      <w:bookmarkStart w:id="4" w:name="_Toc132286298"/>
      <w:r>
        <w:rPr>
          <w:szCs w:val="26"/>
          <w:lang w:val="vi-VN"/>
        </w:rPr>
        <w:br w:type="page"/>
      </w:r>
    </w:p>
    <w:p w14:paraId="4790055C" w14:textId="77777777" w:rsidR="00117F18" w:rsidRPr="00B2769D" w:rsidRDefault="00117F18" w:rsidP="000251EE">
      <w:pPr>
        <w:pStyle w:val="Heading1"/>
        <w:numPr>
          <w:ilvl w:val="0"/>
          <w:numId w:val="0"/>
        </w:numPr>
        <w:ind w:left="432"/>
        <w:rPr>
          <w:szCs w:val="32"/>
          <w:lang w:val="vi-VN"/>
        </w:rPr>
      </w:pPr>
      <w:bookmarkStart w:id="5" w:name="_Toc166355156"/>
      <w:bookmarkStart w:id="6" w:name="_Toc166355651"/>
      <w:r w:rsidRPr="00B2769D">
        <w:rPr>
          <w:szCs w:val="32"/>
          <w:lang w:val="vi-VN"/>
        </w:rPr>
        <w:lastRenderedPageBreak/>
        <w:t>DANH MỤC HÌNH</w:t>
      </w:r>
      <w:bookmarkEnd w:id="4"/>
      <w:bookmarkEnd w:id="5"/>
      <w:bookmarkEnd w:id="6"/>
    </w:p>
    <w:p w14:paraId="28473952" w14:textId="75D3482C" w:rsidR="006F14BE" w:rsidRDefault="00F7519D">
      <w:pPr>
        <w:pStyle w:val="TableofFigures"/>
        <w:tabs>
          <w:tab w:val="right" w:leader="dot" w:pos="8778"/>
        </w:tabs>
        <w:rPr>
          <w:rFonts w:asciiTheme="minorHAnsi" w:eastAsiaTheme="minorEastAsia" w:hAnsiTheme="minorHAnsi" w:cstheme="minorBidi"/>
          <w:noProof/>
          <w:kern w:val="2"/>
          <w:sz w:val="24"/>
          <w:szCs w:val="24"/>
          <w14:ligatures w14:val="standardContextual"/>
        </w:rPr>
      </w:pPr>
      <w:r>
        <w:rPr>
          <w:rFonts w:cs="Times New Roman"/>
          <w:lang w:val="vi-VN"/>
        </w:rPr>
        <w:fldChar w:fldCharType="begin"/>
      </w:r>
      <w:r>
        <w:rPr>
          <w:rFonts w:cs="Times New Roman"/>
          <w:lang w:val="vi-VN"/>
        </w:rPr>
        <w:instrText xml:space="preserve"> TOC \h \z \c "Hình" </w:instrText>
      </w:r>
      <w:r>
        <w:rPr>
          <w:rFonts w:cs="Times New Roman"/>
          <w:lang w:val="vi-VN"/>
        </w:rPr>
        <w:fldChar w:fldCharType="separate"/>
      </w:r>
      <w:hyperlink w:anchor="_Toc166355191" w:history="1">
        <w:r w:rsidR="006F14BE" w:rsidRPr="008D6556">
          <w:rPr>
            <w:rStyle w:val="Hyperlink"/>
            <w:noProof/>
          </w:rPr>
          <w:t>Hình 2</w:t>
        </w:r>
        <w:r w:rsidR="006F14BE" w:rsidRPr="008D6556">
          <w:rPr>
            <w:rStyle w:val="Hyperlink"/>
            <w:noProof/>
          </w:rPr>
          <w:noBreakHyphen/>
          <w:t>1: nodejs</w:t>
        </w:r>
        <w:r w:rsidR="006F14BE">
          <w:rPr>
            <w:noProof/>
            <w:webHidden/>
          </w:rPr>
          <w:tab/>
        </w:r>
        <w:r w:rsidR="006F14BE">
          <w:rPr>
            <w:noProof/>
            <w:webHidden/>
          </w:rPr>
          <w:fldChar w:fldCharType="begin"/>
        </w:r>
        <w:r w:rsidR="006F14BE">
          <w:rPr>
            <w:noProof/>
            <w:webHidden/>
          </w:rPr>
          <w:instrText xml:space="preserve"> PAGEREF _Toc166355191 \h </w:instrText>
        </w:r>
        <w:r w:rsidR="006F14BE">
          <w:rPr>
            <w:noProof/>
            <w:webHidden/>
          </w:rPr>
        </w:r>
        <w:r w:rsidR="006F14BE">
          <w:rPr>
            <w:noProof/>
            <w:webHidden/>
          </w:rPr>
          <w:fldChar w:fldCharType="separate"/>
        </w:r>
        <w:r w:rsidR="006F14BE">
          <w:rPr>
            <w:noProof/>
            <w:webHidden/>
          </w:rPr>
          <w:t>8</w:t>
        </w:r>
        <w:r w:rsidR="006F14BE">
          <w:rPr>
            <w:noProof/>
            <w:webHidden/>
          </w:rPr>
          <w:fldChar w:fldCharType="end"/>
        </w:r>
      </w:hyperlink>
    </w:p>
    <w:p w14:paraId="4F6ED734" w14:textId="254E5DA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2" w:history="1">
        <w:r w:rsidRPr="008D6556">
          <w:rPr>
            <w:rStyle w:val="Hyperlink"/>
            <w:noProof/>
          </w:rPr>
          <w:t>Hình 2</w:t>
        </w:r>
        <w:r w:rsidRPr="008D6556">
          <w:rPr>
            <w:rStyle w:val="Hyperlink"/>
            <w:noProof/>
          </w:rPr>
          <w:noBreakHyphen/>
          <w:t>2:thư viện reactjs</w:t>
        </w:r>
        <w:r>
          <w:rPr>
            <w:noProof/>
            <w:webHidden/>
          </w:rPr>
          <w:tab/>
        </w:r>
        <w:r>
          <w:rPr>
            <w:noProof/>
            <w:webHidden/>
          </w:rPr>
          <w:fldChar w:fldCharType="begin"/>
        </w:r>
        <w:r>
          <w:rPr>
            <w:noProof/>
            <w:webHidden/>
          </w:rPr>
          <w:instrText xml:space="preserve"> PAGEREF _Toc166355192 \h </w:instrText>
        </w:r>
        <w:r>
          <w:rPr>
            <w:noProof/>
            <w:webHidden/>
          </w:rPr>
        </w:r>
        <w:r>
          <w:rPr>
            <w:noProof/>
            <w:webHidden/>
          </w:rPr>
          <w:fldChar w:fldCharType="separate"/>
        </w:r>
        <w:r>
          <w:rPr>
            <w:noProof/>
            <w:webHidden/>
          </w:rPr>
          <w:t>8</w:t>
        </w:r>
        <w:r>
          <w:rPr>
            <w:noProof/>
            <w:webHidden/>
          </w:rPr>
          <w:fldChar w:fldCharType="end"/>
        </w:r>
      </w:hyperlink>
    </w:p>
    <w:p w14:paraId="6A42CC9D" w14:textId="38B401C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3" w:history="1">
        <w:r w:rsidRPr="008D6556">
          <w:rPr>
            <w:rStyle w:val="Hyperlink"/>
            <w:noProof/>
          </w:rPr>
          <w:t>Hình 2</w:t>
        </w:r>
        <w:r w:rsidRPr="008D6556">
          <w:rPr>
            <w:rStyle w:val="Hyperlink"/>
            <w:noProof/>
          </w:rPr>
          <w:noBreakHyphen/>
          <w:t>3: framework expressjs.</w:t>
        </w:r>
        <w:r>
          <w:rPr>
            <w:noProof/>
            <w:webHidden/>
          </w:rPr>
          <w:tab/>
        </w:r>
        <w:r>
          <w:rPr>
            <w:noProof/>
            <w:webHidden/>
          </w:rPr>
          <w:fldChar w:fldCharType="begin"/>
        </w:r>
        <w:r>
          <w:rPr>
            <w:noProof/>
            <w:webHidden/>
          </w:rPr>
          <w:instrText xml:space="preserve"> PAGEREF _Toc166355193 \h </w:instrText>
        </w:r>
        <w:r>
          <w:rPr>
            <w:noProof/>
            <w:webHidden/>
          </w:rPr>
        </w:r>
        <w:r>
          <w:rPr>
            <w:noProof/>
            <w:webHidden/>
          </w:rPr>
          <w:fldChar w:fldCharType="separate"/>
        </w:r>
        <w:r>
          <w:rPr>
            <w:noProof/>
            <w:webHidden/>
          </w:rPr>
          <w:t>9</w:t>
        </w:r>
        <w:r>
          <w:rPr>
            <w:noProof/>
            <w:webHidden/>
          </w:rPr>
          <w:fldChar w:fldCharType="end"/>
        </w:r>
      </w:hyperlink>
    </w:p>
    <w:p w14:paraId="1FB0A45D" w14:textId="35B78071"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4" w:history="1">
        <w:r w:rsidRPr="008D6556">
          <w:rPr>
            <w:rStyle w:val="Hyperlink"/>
            <w:noProof/>
          </w:rPr>
          <w:t>Hình 2</w:t>
        </w:r>
        <w:r w:rsidRPr="008D6556">
          <w:rPr>
            <w:rStyle w:val="Hyperlink"/>
            <w:noProof/>
          </w:rPr>
          <w:noBreakHyphen/>
          <w:t>4: mysql.</w:t>
        </w:r>
        <w:r>
          <w:rPr>
            <w:noProof/>
            <w:webHidden/>
          </w:rPr>
          <w:tab/>
        </w:r>
        <w:r>
          <w:rPr>
            <w:noProof/>
            <w:webHidden/>
          </w:rPr>
          <w:fldChar w:fldCharType="begin"/>
        </w:r>
        <w:r>
          <w:rPr>
            <w:noProof/>
            <w:webHidden/>
          </w:rPr>
          <w:instrText xml:space="preserve"> PAGEREF _Toc166355194 \h </w:instrText>
        </w:r>
        <w:r>
          <w:rPr>
            <w:noProof/>
            <w:webHidden/>
          </w:rPr>
        </w:r>
        <w:r>
          <w:rPr>
            <w:noProof/>
            <w:webHidden/>
          </w:rPr>
          <w:fldChar w:fldCharType="separate"/>
        </w:r>
        <w:r>
          <w:rPr>
            <w:noProof/>
            <w:webHidden/>
          </w:rPr>
          <w:t>10</w:t>
        </w:r>
        <w:r>
          <w:rPr>
            <w:noProof/>
            <w:webHidden/>
          </w:rPr>
          <w:fldChar w:fldCharType="end"/>
        </w:r>
      </w:hyperlink>
    </w:p>
    <w:p w14:paraId="569E4AE4" w14:textId="66955BF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5" w:history="1">
        <w:r w:rsidRPr="008D6556">
          <w:rPr>
            <w:rStyle w:val="Hyperlink"/>
            <w:noProof/>
          </w:rPr>
          <w:t>Hình 2</w:t>
        </w:r>
        <w:r w:rsidRPr="008D6556">
          <w:rPr>
            <w:rStyle w:val="Hyperlink"/>
            <w:noProof/>
          </w:rPr>
          <w:noBreakHyphen/>
          <w:t>5: thư viện ant design.</w:t>
        </w:r>
        <w:r>
          <w:rPr>
            <w:noProof/>
            <w:webHidden/>
          </w:rPr>
          <w:tab/>
        </w:r>
        <w:r>
          <w:rPr>
            <w:noProof/>
            <w:webHidden/>
          </w:rPr>
          <w:fldChar w:fldCharType="begin"/>
        </w:r>
        <w:r>
          <w:rPr>
            <w:noProof/>
            <w:webHidden/>
          </w:rPr>
          <w:instrText xml:space="preserve"> PAGEREF _Toc166355195 \h </w:instrText>
        </w:r>
        <w:r>
          <w:rPr>
            <w:noProof/>
            <w:webHidden/>
          </w:rPr>
        </w:r>
        <w:r>
          <w:rPr>
            <w:noProof/>
            <w:webHidden/>
          </w:rPr>
          <w:fldChar w:fldCharType="separate"/>
        </w:r>
        <w:r>
          <w:rPr>
            <w:noProof/>
            <w:webHidden/>
          </w:rPr>
          <w:t>11</w:t>
        </w:r>
        <w:r>
          <w:rPr>
            <w:noProof/>
            <w:webHidden/>
          </w:rPr>
          <w:fldChar w:fldCharType="end"/>
        </w:r>
      </w:hyperlink>
    </w:p>
    <w:p w14:paraId="11ABF522" w14:textId="578000C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6" w:history="1">
        <w:r w:rsidRPr="008D6556">
          <w:rPr>
            <w:rStyle w:val="Hyperlink"/>
            <w:noProof/>
          </w:rPr>
          <w:t>Hình 2</w:t>
        </w:r>
        <w:r w:rsidRPr="008D6556">
          <w:rPr>
            <w:rStyle w:val="Hyperlink"/>
            <w:noProof/>
          </w:rPr>
          <w:noBreakHyphen/>
          <w:t>6: kiến trúc tổng thể của hệ thống.</w:t>
        </w:r>
        <w:r>
          <w:rPr>
            <w:noProof/>
            <w:webHidden/>
          </w:rPr>
          <w:tab/>
        </w:r>
        <w:r>
          <w:rPr>
            <w:noProof/>
            <w:webHidden/>
          </w:rPr>
          <w:fldChar w:fldCharType="begin"/>
        </w:r>
        <w:r>
          <w:rPr>
            <w:noProof/>
            <w:webHidden/>
          </w:rPr>
          <w:instrText xml:space="preserve"> PAGEREF _Toc166355196 \h </w:instrText>
        </w:r>
        <w:r>
          <w:rPr>
            <w:noProof/>
            <w:webHidden/>
          </w:rPr>
        </w:r>
        <w:r>
          <w:rPr>
            <w:noProof/>
            <w:webHidden/>
          </w:rPr>
          <w:fldChar w:fldCharType="separate"/>
        </w:r>
        <w:r>
          <w:rPr>
            <w:noProof/>
            <w:webHidden/>
          </w:rPr>
          <w:t>11</w:t>
        </w:r>
        <w:r>
          <w:rPr>
            <w:noProof/>
            <w:webHidden/>
          </w:rPr>
          <w:fldChar w:fldCharType="end"/>
        </w:r>
      </w:hyperlink>
    </w:p>
    <w:p w14:paraId="0CE7C6D6" w14:textId="1359216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7" w:history="1">
        <w:r w:rsidRPr="008D6556">
          <w:rPr>
            <w:rStyle w:val="Hyperlink"/>
            <w:noProof/>
          </w:rPr>
          <w:t>Hình 2</w:t>
        </w:r>
        <w:r w:rsidRPr="008D6556">
          <w:rPr>
            <w:rStyle w:val="Hyperlink"/>
            <w:noProof/>
          </w:rPr>
          <w:noBreakHyphen/>
          <w:t>7: Sơ đồ CMD của hệ thống.</w:t>
        </w:r>
        <w:r>
          <w:rPr>
            <w:noProof/>
            <w:webHidden/>
          </w:rPr>
          <w:tab/>
        </w:r>
        <w:r>
          <w:rPr>
            <w:noProof/>
            <w:webHidden/>
          </w:rPr>
          <w:fldChar w:fldCharType="begin"/>
        </w:r>
        <w:r>
          <w:rPr>
            <w:noProof/>
            <w:webHidden/>
          </w:rPr>
          <w:instrText xml:space="preserve"> PAGEREF _Toc166355197 \h </w:instrText>
        </w:r>
        <w:r>
          <w:rPr>
            <w:noProof/>
            <w:webHidden/>
          </w:rPr>
        </w:r>
        <w:r>
          <w:rPr>
            <w:noProof/>
            <w:webHidden/>
          </w:rPr>
          <w:fldChar w:fldCharType="separate"/>
        </w:r>
        <w:r>
          <w:rPr>
            <w:noProof/>
            <w:webHidden/>
          </w:rPr>
          <w:t>14</w:t>
        </w:r>
        <w:r>
          <w:rPr>
            <w:noProof/>
            <w:webHidden/>
          </w:rPr>
          <w:fldChar w:fldCharType="end"/>
        </w:r>
      </w:hyperlink>
    </w:p>
    <w:p w14:paraId="32C3BD09" w14:textId="5DA7EE0E"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8" w:history="1">
        <w:r w:rsidRPr="008D6556">
          <w:rPr>
            <w:rStyle w:val="Hyperlink"/>
            <w:noProof/>
          </w:rPr>
          <w:t>Hình 2</w:t>
        </w:r>
        <w:r w:rsidRPr="008D6556">
          <w:rPr>
            <w:rStyle w:val="Hyperlink"/>
            <w:noProof/>
          </w:rPr>
          <w:noBreakHyphen/>
          <w:t>8: Sơ đồ PDM .</w:t>
        </w:r>
        <w:r>
          <w:rPr>
            <w:noProof/>
            <w:webHidden/>
          </w:rPr>
          <w:tab/>
        </w:r>
        <w:r>
          <w:rPr>
            <w:noProof/>
            <w:webHidden/>
          </w:rPr>
          <w:fldChar w:fldCharType="begin"/>
        </w:r>
        <w:r>
          <w:rPr>
            <w:noProof/>
            <w:webHidden/>
          </w:rPr>
          <w:instrText xml:space="preserve"> PAGEREF _Toc166355198 \h </w:instrText>
        </w:r>
        <w:r>
          <w:rPr>
            <w:noProof/>
            <w:webHidden/>
          </w:rPr>
        </w:r>
        <w:r>
          <w:rPr>
            <w:noProof/>
            <w:webHidden/>
          </w:rPr>
          <w:fldChar w:fldCharType="separate"/>
        </w:r>
        <w:r>
          <w:rPr>
            <w:noProof/>
            <w:webHidden/>
          </w:rPr>
          <w:t>15</w:t>
        </w:r>
        <w:r>
          <w:rPr>
            <w:noProof/>
            <w:webHidden/>
          </w:rPr>
          <w:fldChar w:fldCharType="end"/>
        </w:r>
      </w:hyperlink>
    </w:p>
    <w:p w14:paraId="1A37CC14" w14:textId="573BDD79"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199" w:history="1">
        <w:r w:rsidRPr="008D6556">
          <w:rPr>
            <w:rStyle w:val="Hyperlink"/>
            <w:noProof/>
          </w:rPr>
          <w:t>Hình 2</w:t>
        </w:r>
        <w:r w:rsidRPr="008D6556">
          <w:rPr>
            <w:rStyle w:val="Hyperlink"/>
            <w:noProof/>
          </w:rPr>
          <w:noBreakHyphen/>
          <w:t>9: Sơ đồ usecase tổng quát</w:t>
        </w:r>
        <w:r>
          <w:rPr>
            <w:noProof/>
            <w:webHidden/>
          </w:rPr>
          <w:tab/>
        </w:r>
        <w:r>
          <w:rPr>
            <w:noProof/>
            <w:webHidden/>
          </w:rPr>
          <w:fldChar w:fldCharType="begin"/>
        </w:r>
        <w:r>
          <w:rPr>
            <w:noProof/>
            <w:webHidden/>
          </w:rPr>
          <w:instrText xml:space="preserve"> PAGEREF _Toc166355199 \h </w:instrText>
        </w:r>
        <w:r>
          <w:rPr>
            <w:noProof/>
            <w:webHidden/>
          </w:rPr>
        </w:r>
        <w:r>
          <w:rPr>
            <w:noProof/>
            <w:webHidden/>
          </w:rPr>
          <w:fldChar w:fldCharType="separate"/>
        </w:r>
        <w:r>
          <w:rPr>
            <w:noProof/>
            <w:webHidden/>
          </w:rPr>
          <w:t>16</w:t>
        </w:r>
        <w:r>
          <w:rPr>
            <w:noProof/>
            <w:webHidden/>
          </w:rPr>
          <w:fldChar w:fldCharType="end"/>
        </w:r>
      </w:hyperlink>
    </w:p>
    <w:p w14:paraId="699CCB84" w14:textId="03D5DB95"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0" w:history="1">
        <w:r w:rsidRPr="008D6556">
          <w:rPr>
            <w:rStyle w:val="Hyperlink"/>
            <w:noProof/>
          </w:rPr>
          <w:t>Hình 2</w:t>
        </w:r>
        <w:r w:rsidRPr="008D6556">
          <w:rPr>
            <w:rStyle w:val="Hyperlink"/>
            <w:noProof/>
          </w:rPr>
          <w:noBreakHyphen/>
          <w:t>10:Sơ đồ usecase của khách vãng lai</w:t>
        </w:r>
        <w:r>
          <w:rPr>
            <w:noProof/>
            <w:webHidden/>
          </w:rPr>
          <w:tab/>
        </w:r>
        <w:r>
          <w:rPr>
            <w:noProof/>
            <w:webHidden/>
          </w:rPr>
          <w:fldChar w:fldCharType="begin"/>
        </w:r>
        <w:r>
          <w:rPr>
            <w:noProof/>
            <w:webHidden/>
          </w:rPr>
          <w:instrText xml:space="preserve"> PAGEREF _Toc166355200 \h </w:instrText>
        </w:r>
        <w:r>
          <w:rPr>
            <w:noProof/>
            <w:webHidden/>
          </w:rPr>
        </w:r>
        <w:r>
          <w:rPr>
            <w:noProof/>
            <w:webHidden/>
          </w:rPr>
          <w:fldChar w:fldCharType="separate"/>
        </w:r>
        <w:r>
          <w:rPr>
            <w:noProof/>
            <w:webHidden/>
          </w:rPr>
          <w:t>17</w:t>
        </w:r>
        <w:r>
          <w:rPr>
            <w:noProof/>
            <w:webHidden/>
          </w:rPr>
          <w:fldChar w:fldCharType="end"/>
        </w:r>
      </w:hyperlink>
    </w:p>
    <w:p w14:paraId="3F388642" w14:textId="47FE873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1" w:history="1">
        <w:r w:rsidRPr="008D6556">
          <w:rPr>
            <w:rStyle w:val="Hyperlink"/>
            <w:noProof/>
          </w:rPr>
          <w:t>Hình 2</w:t>
        </w:r>
        <w:r w:rsidRPr="008D6556">
          <w:rPr>
            <w:rStyle w:val="Hyperlink"/>
            <w:noProof/>
          </w:rPr>
          <w:noBreakHyphen/>
          <w:t>11: Sơ đồ usecase khách hàng hệ thống</w:t>
        </w:r>
        <w:r>
          <w:rPr>
            <w:noProof/>
            <w:webHidden/>
          </w:rPr>
          <w:tab/>
        </w:r>
        <w:r>
          <w:rPr>
            <w:noProof/>
            <w:webHidden/>
          </w:rPr>
          <w:fldChar w:fldCharType="begin"/>
        </w:r>
        <w:r>
          <w:rPr>
            <w:noProof/>
            <w:webHidden/>
          </w:rPr>
          <w:instrText xml:space="preserve"> PAGEREF _Toc166355201 \h </w:instrText>
        </w:r>
        <w:r>
          <w:rPr>
            <w:noProof/>
            <w:webHidden/>
          </w:rPr>
        </w:r>
        <w:r>
          <w:rPr>
            <w:noProof/>
            <w:webHidden/>
          </w:rPr>
          <w:fldChar w:fldCharType="separate"/>
        </w:r>
        <w:r>
          <w:rPr>
            <w:noProof/>
            <w:webHidden/>
          </w:rPr>
          <w:t>18</w:t>
        </w:r>
        <w:r>
          <w:rPr>
            <w:noProof/>
            <w:webHidden/>
          </w:rPr>
          <w:fldChar w:fldCharType="end"/>
        </w:r>
      </w:hyperlink>
    </w:p>
    <w:p w14:paraId="76835CC1" w14:textId="037F0A9E"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2" w:history="1">
        <w:r w:rsidRPr="008D6556">
          <w:rPr>
            <w:rStyle w:val="Hyperlink"/>
            <w:noProof/>
          </w:rPr>
          <w:t>Hình 2</w:t>
        </w:r>
        <w:r w:rsidRPr="008D6556">
          <w:rPr>
            <w:rStyle w:val="Hyperlink"/>
            <w:noProof/>
          </w:rPr>
          <w:noBreakHyphen/>
          <w:t>12: Sơ đồ usecase admin</w:t>
        </w:r>
        <w:r>
          <w:rPr>
            <w:noProof/>
            <w:webHidden/>
          </w:rPr>
          <w:tab/>
        </w:r>
        <w:r>
          <w:rPr>
            <w:noProof/>
            <w:webHidden/>
          </w:rPr>
          <w:fldChar w:fldCharType="begin"/>
        </w:r>
        <w:r>
          <w:rPr>
            <w:noProof/>
            <w:webHidden/>
          </w:rPr>
          <w:instrText xml:space="preserve"> PAGEREF _Toc166355202 \h </w:instrText>
        </w:r>
        <w:r>
          <w:rPr>
            <w:noProof/>
            <w:webHidden/>
          </w:rPr>
        </w:r>
        <w:r>
          <w:rPr>
            <w:noProof/>
            <w:webHidden/>
          </w:rPr>
          <w:fldChar w:fldCharType="separate"/>
        </w:r>
        <w:r>
          <w:rPr>
            <w:noProof/>
            <w:webHidden/>
          </w:rPr>
          <w:t>20</w:t>
        </w:r>
        <w:r>
          <w:rPr>
            <w:noProof/>
            <w:webHidden/>
          </w:rPr>
          <w:fldChar w:fldCharType="end"/>
        </w:r>
      </w:hyperlink>
    </w:p>
    <w:p w14:paraId="288A3C98" w14:textId="044D8AB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3" w:history="1">
        <w:r w:rsidRPr="008D6556">
          <w:rPr>
            <w:rStyle w:val="Hyperlink"/>
            <w:noProof/>
          </w:rPr>
          <w:t>Hình 2</w:t>
        </w:r>
        <w:r w:rsidRPr="008D6556">
          <w:rPr>
            <w:rStyle w:val="Hyperlink"/>
            <w:noProof/>
          </w:rPr>
          <w:noBreakHyphen/>
          <w:t>13: Sơ đồ phân rã chức năng của admin</w:t>
        </w:r>
        <w:r>
          <w:rPr>
            <w:noProof/>
            <w:webHidden/>
          </w:rPr>
          <w:tab/>
        </w:r>
        <w:r>
          <w:rPr>
            <w:noProof/>
            <w:webHidden/>
          </w:rPr>
          <w:fldChar w:fldCharType="begin"/>
        </w:r>
        <w:r>
          <w:rPr>
            <w:noProof/>
            <w:webHidden/>
          </w:rPr>
          <w:instrText xml:space="preserve"> PAGEREF _Toc166355203 \h </w:instrText>
        </w:r>
        <w:r>
          <w:rPr>
            <w:noProof/>
            <w:webHidden/>
          </w:rPr>
        </w:r>
        <w:r>
          <w:rPr>
            <w:noProof/>
            <w:webHidden/>
          </w:rPr>
          <w:fldChar w:fldCharType="separate"/>
        </w:r>
        <w:r>
          <w:rPr>
            <w:noProof/>
            <w:webHidden/>
          </w:rPr>
          <w:t>29</w:t>
        </w:r>
        <w:r>
          <w:rPr>
            <w:noProof/>
            <w:webHidden/>
          </w:rPr>
          <w:fldChar w:fldCharType="end"/>
        </w:r>
      </w:hyperlink>
    </w:p>
    <w:p w14:paraId="5A435D06" w14:textId="729C55E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4" w:history="1">
        <w:r w:rsidRPr="008D6556">
          <w:rPr>
            <w:rStyle w:val="Hyperlink"/>
            <w:noProof/>
          </w:rPr>
          <w:t>Hình 2</w:t>
        </w:r>
        <w:r w:rsidRPr="008D6556">
          <w:rPr>
            <w:rStyle w:val="Hyperlink"/>
            <w:noProof/>
          </w:rPr>
          <w:noBreakHyphen/>
          <w:t>14: Sơ đồ phân rã chức năng của khách hàng đã có tài khoản.</w:t>
        </w:r>
        <w:r>
          <w:rPr>
            <w:noProof/>
            <w:webHidden/>
          </w:rPr>
          <w:tab/>
        </w:r>
        <w:r>
          <w:rPr>
            <w:noProof/>
            <w:webHidden/>
          </w:rPr>
          <w:fldChar w:fldCharType="begin"/>
        </w:r>
        <w:r>
          <w:rPr>
            <w:noProof/>
            <w:webHidden/>
          </w:rPr>
          <w:instrText xml:space="preserve"> PAGEREF _Toc166355204 \h </w:instrText>
        </w:r>
        <w:r>
          <w:rPr>
            <w:noProof/>
            <w:webHidden/>
          </w:rPr>
        </w:r>
        <w:r>
          <w:rPr>
            <w:noProof/>
            <w:webHidden/>
          </w:rPr>
          <w:fldChar w:fldCharType="separate"/>
        </w:r>
        <w:r>
          <w:rPr>
            <w:noProof/>
            <w:webHidden/>
          </w:rPr>
          <w:t>29</w:t>
        </w:r>
        <w:r>
          <w:rPr>
            <w:noProof/>
            <w:webHidden/>
          </w:rPr>
          <w:fldChar w:fldCharType="end"/>
        </w:r>
      </w:hyperlink>
    </w:p>
    <w:p w14:paraId="655485CB" w14:textId="55C42D88"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5" w:history="1">
        <w:r w:rsidRPr="008D6556">
          <w:rPr>
            <w:rStyle w:val="Hyperlink"/>
            <w:noProof/>
          </w:rPr>
          <w:t>Hình 2</w:t>
        </w:r>
        <w:r w:rsidRPr="008D6556">
          <w:rPr>
            <w:rStyle w:val="Hyperlink"/>
            <w:noProof/>
          </w:rPr>
          <w:noBreakHyphen/>
          <w:t>15: Sơ đồ phân rã chức năng của khách vãn lai</w:t>
        </w:r>
        <w:r>
          <w:rPr>
            <w:noProof/>
            <w:webHidden/>
          </w:rPr>
          <w:tab/>
        </w:r>
        <w:r>
          <w:rPr>
            <w:noProof/>
            <w:webHidden/>
          </w:rPr>
          <w:fldChar w:fldCharType="begin"/>
        </w:r>
        <w:r>
          <w:rPr>
            <w:noProof/>
            <w:webHidden/>
          </w:rPr>
          <w:instrText xml:space="preserve"> PAGEREF _Toc166355205 \h </w:instrText>
        </w:r>
        <w:r>
          <w:rPr>
            <w:noProof/>
            <w:webHidden/>
          </w:rPr>
        </w:r>
        <w:r>
          <w:rPr>
            <w:noProof/>
            <w:webHidden/>
          </w:rPr>
          <w:fldChar w:fldCharType="separate"/>
        </w:r>
        <w:r>
          <w:rPr>
            <w:noProof/>
            <w:webHidden/>
          </w:rPr>
          <w:t>30</w:t>
        </w:r>
        <w:r>
          <w:rPr>
            <w:noProof/>
            <w:webHidden/>
          </w:rPr>
          <w:fldChar w:fldCharType="end"/>
        </w:r>
      </w:hyperlink>
    </w:p>
    <w:p w14:paraId="769DBC0C" w14:textId="0797A056"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6" w:history="1">
        <w:r w:rsidRPr="008D6556">
          <w:rPr>
            <w:rStyle w:val="Hyperlink"/>
            <w:noProof/>
          </w:rPr>
          <w:t>Hình 3</w:t>
        </w:r>
        <w:r w:rsidRPr="008D6556">
          <w:rPr>
            <w:rStyle w:val="Hyperlink"/>
            <w:noProof/>
          </w:rPr>
          <w:noBreakHyphen/>
          <w:t>1: Giao diện và chức năng trang đăng ký</w:t>
        </w:r>
        <w:r>
          <w:rPr>
            <w:noProof/>
            <w:webHidden/>
          </w:rPr>
          <w:tab/>
        </w:r>
        <w:r>
          <w:rPr>
            <w:noProof/>
            <w:webHidden/>
          </w:rPr>
          <w:fldChar w:fldCharType="begin"/>
        </w:r>
        <w:r>
          <w:rPr>
            <w:noProof/>
            <w:webHidden/>
          </w:rPr>
          <w:instrText xml:space="preserve"> PAGEREF _Toc166355206 \h </w:instrText>
        </w:r>
        <w:r>
          <w:rPr>
            <w:noProof/>
            <w:webHidden/>
          </w:rPr>
        </w:r>
        <w:r>
          <w:rPr>
            <w:noProof/>
            <w:webHidden/>
          </w:rPr>
          <w:fldChar w:fldCharType="separate"/>
        </w:r>
        <w:r>
          <w:rPr>
            <w:noProof/>
            <w:webHidden/>
          </w:rPr>
          <w:t>30</w:t>
        </w:r>
        <w:r>
          <w:rPr>
            <w:noProof/>
            <w:webHidden/>
          </w:rPr>
          <w:fldChar w:fldCharType="end"/>
        </w:r>
      </w:hyperlink>
    </w:p>
    <w:p w14:paraId="1C440981" w14:textId="26D70539"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7" w:history="1">
        <w:r w:rsidRPr="008D6556">
          <w:rPr>
            <w:rStyle w:val="Hyperlink"/>
            <w:noProof/>
          </w:rPr>
          <w:t>Hình 3</w:t>
        </w:r>
        <w:r w:rsidRPr="008D6556">
          <w:rPr>
            <w:rStyle w:val="Hyperlink"/>
            <w:noProof/>
          </w:rPr>
          <w:noBreakHyphen/>
          <w:t>2: Giao diện và chức năng trang đăng nhập</w:t>
        </w:r>
        <w:r>
          <w:rPr>
            <w:noProof/>
            <w:webHidden/>
          </w:rPr>
          <w:tab/>
        </w:r>
        <w:r>
          <w:rPr>
            <w:noProof/>
            <w:webHidden/>
          </w:rPr>
          <w:fldChar w:fldCharType="begin"/>
        </w:r>
        <w:r>
          <w:rPr>
            <w:noProof/>
            <w:webHidden/>
          </w:rPr>
          <w:instrText xml:space="preserve"> PAGEREF _Toc166355207 \h </w:instrText>
        </w:r>
        <w:r>
          <w:rPr>
            <w:noProof/>
            <w:webHidden/>
          </w:rPr>
        </w:r>
        <w:r>
          <w:rPr>
            <w:noProof/>
            <w:webHidden/>
          </w:rPr>
          <w:fldChar w:fldCharType="separate"/>
        </w:r>
        <w:r>
          <w:rPr>
            <w:noProof/>
            <w:webHidden/>
          </w:rPr>
          <w:t>31</w:t>
        </w:r>
        <w:r>
          <w:rPr>
            <w:noProof/>
            <w:webHidden/>
          </w:rPr>
          <w:fldChar w:fldCharType="end"/>
        </w:r>
      </w:hyperlink>
    </w:p>
    <w:p w14:paraId="792D5820" w14:textId="4DF8E01C"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8" w:history="1">
        <w:r w:rsidRPr="008D6556">
          <w:rPr>
            <w:rStyle w:val="Hyperlink"/>
            <w:noProof/>
          </w:rPr>
          <w:t>Hình 3</w:t>
        </w:r>
        <w:r w:rsidRPr="008D6556">
          <w:rPr>
            <w:rStyle w:val="Hyperlink"/>
            <w:noProof/>
          </w:rPr>
          <w:noBreakHyphen/>
          <w:t>3: Giao diện và chức năng trang chủ.</w:t>
        </w:r>
        <w:r>
          <w:rPr>
            <w:noProof/>
            <w:webHidden/>
          </w:rPr>
          <w:tab/>
        </w:r>
        <w:r>
          <w:rPr>
            <w:noProof/>
            <w:webHidden/>
          </w:rPr>
          <w:fldChar w:fldCharType="begin"/>
        </w:r>
        <w:r>
          <w:rPr>
            <w:noProof/>
            <w:webHidden/>
          </w:rPr>
          <w:instrText xml:space="preserve"> PAGEREF _Toc166355208 \h </w:instrText>
        </w:r>
        <w:r>
          <w:rPr>
            <w:noProof/>
            <w:webHidden/>
          </w:rPr>
        </w:r>
        <w:r>
          <w:rPr>
            <w:noProof/>
            <w:webHidden/>
          </w:rPr>
          <w:fldChar w:fldCharType="separate"/>
        </w:r>
        <w:r>
          <w:rPr>
            <w:noProof/>
            <w:webHidden/>
          </w:rPr>
          <w:t>34</w:t>
        </w:r>
        <w:r>
          <w:rPr>
            <w:noProof/>
            <w:webHidden/>
          </w:rPr>
          <w:fldChar w:fldCharType="end"/>
        </w:r>
      </w:hyperlink>
    </w:p>
    <w:p w14:paraId="5B9AC1A7" w14:textId="2EA132D3"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09" w:history="1">
        <w:r w:rsidRPr="008D6556">
          <w:rPr>
            <w:rStyle w:val="Hyperlink"/>
            <w:noProof/>
          </w:rPr>
          <w:t>Hình 3</w:t>
        </w:r>
        <w:r w:rsidRPr="008D6556">
          <w:rPr>
            <w:rStyle w:val="Hyperlink"/>
            <w:noProof/>
          </w:rPr>
          <w:noBreakHyphen/>
          <w:t>4: Giao diện và chức năng trang tất cả các tour</w:t>
        </w:r>
        <w:r>
          <w:rPr>
            <w:noProof/>
            <w:webHidden/>
          </w:rPr>
          <w:tab/>
        </w:r>
        <w:r>
          <w:rPr>
            <w:noProof/>
            <w:webHidden/>
          </w:rPr>
          <w:fldChar w:fldCharType="begin"/>
        </w:r>
        <w:r>
          <w:rPr>
            <w:noProof/>
            <w:webHidden/>
          </w:rPr>
          <w:instrText xml:space="preserve"> PAGEREF _Toc166355209 \h </w:instrText>
        </w:r>
        <w:r>
          <w:rPr>
            <w:noProof/>
            <w:webHidden/>
          </w:rPr>
        </w:r>
        <w:r>
          <w:rPr>
            <w:noProof/>
            <w:webHidden/>
          </w:rPr>
          <w:fldChar w:fldCharType="separate"/>
        </w:r>
        <w:r>
          <w:rPr>
            <w:noProof/>
            <w:webHidden/>
          </w:rPr>
          <w:t>37</w:t>
        </w:r>
        <w:r>
          <w:rPr>
            <w:noProof/>
            <w:webHidden/>
          </w:rPr>
          <w:fldChar w:fldCharType="end"/>
        </w:r>
      </w:hyperlink>
    </w:p>
    <w:p w14:paraId="5B041196" w14:textId="30872DC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0" w:history="1">
        <w:r w:rsidRPr="008D6556">
          <w:rPr>
            <w:rStyle w:val="Hyperlink"/>
            <w:noProof/>
          </w:rPr>
          <w:t>Hình 3</w:t>
        </w:r>
        <w:r w:rsidRPr="008D6556">
          <w:rPr>
            <w:rStyle w:val="Hyperlink"/>
            <w:noProof/>
          </w:rPr>
          <w:noBreakHyphen/>
          <w:t>5: Giao diện và chức năng trang chủ đề tours.</w:t>
        </w:r>
        <w:r>
          <w:rPr>
            <w:noProof/>
            <w:webHidden/>
          </w:rPr>
          <w:tab/>
        </w:r>
        <w:r>
          <w:rPr>
            <w:noProof/>
            <w:webHidden/>
          </w:rPr>
          <w:fldChar w:fldCharType="begin"/>
        </w:r>
        <w:r>
          <w:rPr>
            <w:noProof/>
            <w:webHidden/>
          </w:rPr>
          <w:instrText xml:space="preserve"> PAGEREF _Toc166355210 \h </w:instrText>
        </w:r>
        <w:r>
          <w:rPr>
            <w:noProof/>
            <w:webHidden/>
          </w:rPr>
        </w:r>
        <w:r>
          <w:rPr>
            <w:noProof/>
            <w:webHidden/>
          </w:rPr>
          <w:fldChar w:fldCharType="separate"/>
        </w:r>
        <w:r>
          <w:rPr>
            <w:noProof/>
            <w:webHidden/>
          </w:rPr>
          <w:t>37</w:t>
        </w:r>
        <w:r>
          <w:rPr>
            <w:noProof/>
            <w:webHidden/>
          </w:rPr>
          <w:fldChar w:fldCharType="end"/>
        </w:r>
      </w:hyperlink>
    </w:p>
    <w:p w14:paraId="4623933D" w14:textId="49CB40E5"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1" w:history="1">
        <w:r w:rsidRPr="008D6556">
          <w:rPr>
            <w:rStyle w:val="Hyperlink"/>
            <w:noProof/>
          </w:rPr>
          <w:t>Hình 3</w:t>
        </w:r>
        <w:r w:rsidRPr="008D6556">
          <w:rPr>
            <w:rStyle w:val="Hyperlink"/>
            <w:noProof/>
          </w:rPr>
          <w:noBreakHyphen/>
          <w:t>6: Giao diện và chức năng trang tìm kiếm tour.</w:t>
        </w:r>
        <w:r>
          <w:rPr>
            <w:noProof/>
            <w:webHidden/>
          </w:rPr>
          <w:tab/>
        </w:r>
        <w:r>
          <w:rPr>
            <w:noProof/>
            <w:webHidden/>
          </w:rPr>
          <w:fldChar w:fldCharType="begin"/>
        </w:r>
        <w:r>
          <w:rPr>
            <w:noProof/>
            <w:webHidden/>
          </w:rPr>
          <w:instrText xml:space="preserve"> PAGEREF _Toc166355211 \h </w:instrText>
        </w:r>
        <w:r>
          <w:rPr>
            <w:noProof/>
            <w:webHidden/>
          </w:rPr>
        </w:r>
        <w:r>
          <w:rPr>
            <w:noProof/>
            <w:webHidden/>
          </w:rPr>
          <w:fldChar w:fldCharType="separate"/>
        </w:r>
        <w:r>
          <w:rPr>
            <w:noProof/>
            <w:webHidden/>
          </w:rPr>
          <w:t>38</w:t>
        </w:r>
        <w:r>
          <w:rPr>
            <w:noProof/>
            <w:webHidden/>
          </w:rPr>
          <w:fldChar w:fldCharType="end"/>
        </w:r>
      </w:hyperlink>
    </w:p>
    <w:p w14:paraId="5DD46CA4" w14:textId="57E7A485"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2" w:history="1">
        <w:r w:rsidRPr="008D6556">
          <w:rPr>
            <w:rStyle w:val="Hyperlink"/>
            <w:noProof/>
          </w:rPr>
          <w:t>Hình 3</w:t>
        </w:r>
        <w:r w:rsidRPr="008D6556">
          <w:rPr>
            <w:rStyle w:val="Hyperlink"/>
            <w:noProof/>
          </w:rPr>
          <w:noBreakHyphen/>
          <w:t>7: Giao diện và chức năng trang tìm kiếm tour theo khoảng giá.</w:t>
        </w:r>
        <w:r>
          <w:rPr>
            <w:noProof/>
            <w:webHidden/>
          </w:rPr>
          <w:tab/>
        </w:r>
        <w:r>
          <w:rPr>
            <w:noProof/>
            <w:webHidden/>
          </w:rPr>
          <w:fldChar w:fldCharType="begin"/>
        </w:r>
        <w:r>
          <w:rPr>
            <w:noProof/>
            <w:webHidden/>
          </w:rPr>
          <w:instrText xml:space="preserve"> PAGEREF _Toc166355212 \h </w:instrText>
        </w:r>
        <w:r>
          <w:rPr>
            <w:noProof/>
            <w:webHidden/>
          </w:rPr>
        </w:r>
        <w:r>
          <w:rPr>
            <w:noProof/>
            <w:webHidden/>
          </w:rPr>
          <w:fldChar w:fldCharType="separate"/>
        </w:r>
        <w:r>
          <w:rPr>
            <w:noProof/>
            <w:webHidden/>
          </w:rPr>
          <w:t>38</w:t>
        </w:r>
        <w:r>
          <w:rPr>
            <w:noProof/>
            <w:webHidden/>
          </w:rPr>
          <w:fldChar w:fldCharType="end"/>
        </w:r>
      </w:hyperlink>
    </w:p>
    <w:p w14:paraId="3958B57B" w14:textId="7D094B2E"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3" w:history="1">
        <w:r w:rsidRPr="008D6556">
          <w:rPr>
            <w:rStyle w:val="Hyperlink"/>
            <w:noProof/>
          </w:rPr>
          <w:t>Hình 3</w:t>
        </w:r>
        <w:r w:rsidRPr="008D6556">
          <w:rPr>
            <w:rStyle w:val="Hyperlink"/>
            <w:noProof/>
          </w:rPr>
          <w:noBreakHyphen/>
          <w:t>8: Giao diện và chức năng trang địa điểm.</w:t>
        </w:r>
        <w:r>
          <w:rPr>
            <w:noProof/>
            <w:webHidden/>
          </w:rPr>
          <w:tab/>
        </w:r>
        <w:r>
          <w:rPr>
            <w:noProof/>
            <w:webHidden/>
          </w:rPr>
          <w:fldChar w:fldCharType="begin"/>
        </w:r>
        <w:r>
          <w:rPr>
            <w:noProof/>
            <w:webHidden/>
          </w:rPr>
          <w:instrText xml:space="preserve"> PAGEREF _Toc166355213 \h </w:instrText>
        </w:r>
        <w:r>
          <w:rPr>
            <w:noProof/>
            <w:webHidden/>
          </w:rPr>
        </w:r>
        <w:r>
          <w:rPr>
            <w:noProof/>
            <w:webHidden/>
          </w:rPr>
          <w:fldChar w:fldCharType="separate"/>
        </w:r>
        <w:r>
          <w:rPr>
            <w:noProof/>
            <w:webHidden/>
          </w:rPr>
          <w:t>39</w:t>
        </w:r>
        <w:r>
          <w:rPr>
            <w:noProof/>
            <w:webHidden/>
          </w:rPr>
          <w:fldChar w:fldCharType="end"/>
        </w:r>
      </w:hyperlink>
    </w:p>
    <w:p w14:paraId="1B370AB9" w14:textId="598C91B1"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4" w:history="1">
        <w:r w:rsidRPr="008D6556">
          <w:rPr>
            <w:rStyle w:val="Hyperlink"/>
            <w:noProof/>
          </w:rPr>
          <w:t>Hình 3</w:t>
        </w:r>
        <w:r w:rsidRPr="008D6556">
          <w:rPr>
            <w:rStyle w:val="Hyperlink"/>
            <w:noProof/>
          </w:rPr>
          <w:noBreakHyphen/>
          <w:t>9: Giao diện và chức năng trang chủ đè.</w:t>
        </w:r>
        <w:r>
          <w:rPr>
            <w:noProof/>
            <w:webHidden/>
          </w:rPr>
          <w:tab/>
        </w:r>
        <w:r>
          <w:rPr>
            <w:noProof/>
            <w:webHidden/>
          </w:rPr>
          <w:fldChar w:fldCharType="begin"/>
        </w:r>
        <w:r>
          <w:rPr>
            <w:noProof/>
            <w:webHidden/>
          </w:rPr>
          <w:instrText xml:space="preserve"> PAGEREF _Toc166355214 \h </w:instrText>
        </w:r>
        <w:r>
          <w:rPr>
            <w:noProof/>
            <w:webHidden/>
          </w:rPr>
        </w:r>
        <w:r>
          <w:rPr>
            <w:noProof/>
            <w:webHidden/>
          </w:rPr>
          <w:fldChar w:fldCharType="separate"/>
        </w:r>
        <w:r>
          <w:rPr>
            <w:noProof/>
            <w:webHidden/>
          </w:rPr>
          <w:t>40</w:t>
        </w:r>
        <w:r>
          <w:rPr>
            <w:noProof/>
            <w:webHidden/>
          </w:rPr>
          <w:fldChar w:fldCharType="end"/>
        </w:r>
      </w:hyperlink>
    </w:p>
    <w:p w14:paraId="29A32949" w14:textId="2AC3BEE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5" w:history="1">
        <w:r w:rsidRPr="008D6556">
          <w:rPr>
            <w:rStyle w:val="Hyperlink"/>
            <w:noProof/>
          </w:rPr>
          <w:t>Hình 3</w:t>
        </w:r>
        <w:r w:rsidRPr="008D6556">
          <w:rPr>
            <w:rStyle w:val="Hyperlink"/>
            <w:noProof/>
          </w:rPr>
          <w:noBreakHyphen/>
          <w:t>10: Giao diện và chức năng trang khuyến mãi .</w:t>
        </w:r>
        <w:r>
          <w:rPr>
            <w:noProof/>
            <w:webHidden/>
          </w:rPr>
          <w:tab/>
        </w:r>
        <w:r>
          <w:rPr>
            <w:noProof/>
            <w:webHidden/>
          </w:rPr>
          <w:fldChar w:fldCharType="begin"/>
        </w:r>
        <w:r>
          <w:rPr>
            <w:noProof/>
            <w:webHidden/>
          </w:rPr>
          <w:instrText xml:space="preserve"> PAGEREF _Toc166355215 \h </w:instrText>
        </w:r>
        <w:r>
          <w:rPr>
            <w:noProof/>
            <w:webHidden/>
          </w:rPr>
        </w:r>
        <w:r>
          <w:rPr>
            <w:noProof/>
            <w:webHidden/>
          </w:rPr>
          <w:fldChar w:fldCharType="separate"/>
        </w:r>
        <w:r>
          <w:rPr>
            <w:noProof/>
            <w:webHidden/>
          </w:rPr>
          <w:t>41</w:t>
        </w:r>
        <w:r>
          <w:rPr>
            <w:noProof/>
            <w:webHidden/>
          </w:rPr>
          <w:fldChar w:fldCharType="end"/>
        </w:r>
      </w:hyperlink>
    </w:p>
    <w:p w14:paraId="73739355" w14:textId="7B024D5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6" w:history="1">
        <w:r w:rsidRPr="008D6556">
          <w:rPr>
            <w:rStyle w:val="Hyperlink"/>
            <w:noProof/>
          </w:rPr>
          <w:t>Hình 3</w:t>
        </w:r>
        <w:r w:rsidRPr="008D6556">
          <w:rPr>
            <w:rStyle w:val="Hyperlink"/>
            <w:noProof/>
          </w:rPr>
          <w:noBreakHyphen/>
          <w:t>11: Giao diện và chức năng trang chat.</w:t>
        </w:r>
        <w:r>
          <w:rPr>
            <w:noProof/>
            <w:webHidden/>
          </w:rPr>
          <w:tab/>
        </w:r>
        <w:r>
          <w:rPr>
            <w:noProof/>
            <w:webHidden/>
          </w:rPr>
          <w:fldChar w:fldCharType="begin"/>
        </w:r>
        <w:r>
          <w:rPr>
            <w:noProof/>
            <w:webHidden/>
          </w:rPr>
          <w:instrText xml:space="preserve"> PAGEREF _Toc166355216 \h </w:instrText>
        </w:r>
        <w:r>
          <w:rPr>
            <w:noProof/>
            <w:webHidden/>
          </w:rPr>
        </w:r>
        <w:r>
          <w:rPr>
            <w:noProof/>
            <w:webHidden/>
          </w:rPr>
          <w:fldChar w:fldCharType="separate"/>
        </w:r>
        <w:r>
          <w:rPr>
            <w:noProof/>
            <w:webHidden/>
          </w:rPr>
          <w:t>41</w:t>
        </w:r>
        <w:r>
          <w:rPr>
            <w:noProof/>
            <w:webHidden/>
          </w:rPr>
          <w:fldChar w:fldCharType="end"/>
        </w:r>
      </w:hyperlink>
    </w:p>
    <w:p w14:paraId="33E81E76" w14:textId="61290102"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7" w:history="1">
        <w:r w:rsidRPr="008D6556">
          <w:rPr>
            <w:rStyle w:val="Hyperlink"/>
            <w:noProof/>
          </w:rPr>
          <w:t>Hình 3</w:t>
        </w:r>
        <w:r w:rsidRPr="008D6556">
          <w:rPr>
            <w:rStyle w:val="Hyperlink"/>
            <w:noProof/>
          </w:rPr>
          <w:noBreakHyphen/>
          <w:t>12: Giao diện và chức năng trang cập nhật thông tin cá nhân.</w:t>
        </w:r>
        <w:r>
          <w:rPr>
            <w:noProof/>
            <w:webHidden/>
          </w:rPr>
          <w:tab/>
        </w:r>
        <w:r>
          <w:rPr>
            <w:noProof/>
            <w:webHidden/>
          </w:rPr>
          <w:fldChar w:fldCharType="begin"/>
        </w:r>
        <w:r>
          <w:rPr>
            <w:noProof/>
            <w:webHidden/>
          </w:rPr>
          <w:instrText xml:space="preserve"> PAGEREF _Toc166355217 \h </w:instrText>
        </w:r>
        <w:r>
          <w:rPr>
            <w:noProof/>
            <w:webHidden/>
          </w:rPr>
        </w:r>
        <w:r>
          <w:rPr>
            <w:noProof/>
            <w:webHidden/>
          </w:rPr>
          <w:fldChar w:fldCharType="separate"/>
        </w:r>
        <w:r>
          <w:rPr>
            <w:noProof/>
            <w:webHidden/>
          </w:rPr>
          <w:t>42</w:t>
        </w:r>
        <w:r>
          <w:rPr>
            <w:noProof/>
            <w:webHidden/>
          </w:rPr>
          <w:fldChar w:fldCharType="end"/>
        </w:r>
      </w:hyperlink>
    </w:p>
    <w:p w14:paraId="6AE574FF" w14:textId="566689C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8" w:history="1">
        <w:r w:rsidRPr="008D6556">
          <w:rPr>
            <w:rStyle w:val="Hyperlink"/>
            <w:noProof/>
          </w:rPr>
          <w:t>Hình 3</w:t>
        </w:r>
        <w:r w:rsidRPr="008D6556">
          <w:rPr>
            <w:rStyle w:val="Hyperlink"/>
            <w:noProof/>
          </w:rPr>
          <w:noBreakHyphen/>
          <w:t>13: Giao diện và chức năng trang voucher của tôi.</w:t>
        </w:r>
        <w:r>
          <w:rPr>
            <w:noProof/>
            <w:webHidden/>
          </w:rPr>
          <w:tab/>
        </w:r>
        <w:r>
          <w:rPr>
            <w:noProof/>
            <w:webHidden/>
          </w:rPr>
          <w:fldChar w:fldCharType="begin"/>
        </w:r>
        <w:r>
          <w:rPr>
            <w:noProof/>
            <w:webHidden/>
          </w:rPr>
          <w:instrText xml:space="preserve"> PAGEREF _Toc166355218 \h </w:instrText>
        </w:r>
        <w:r>
          <w:rPr>
            <w:noProof/>
            <w:webHidden/>
          </w:rPr>
        </w:r>
        <w:r>
          <w:rPr>
            <w:noProof/>
            <w:webHidden/>
          </w:rPr>
          <w:fldChar w:fldCharType="separate"/>
        </w:r>
        <w:r>
          <w:rPr>
            <w:noProof/>
            <w:webHidden/>
          </w:rPr>
          <w:t>42</w:t>
        </w:r>
        <w:r>
          <w:rPr>
            <w:noProof/>
            <w:webHidden/>
          </w:rPr>
          <w:fldChar w:fldCharType="end"/>
        </w:r>
      </w:hyperlink>
    </w:p>
    <w:p w14:paraId="7FC65C8F" w14:textId="61C23B6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19" w:history="1">
        <w:r w:rsidRPr="008D6556">
          <w:rPr>
            <w:rStyle w:val="Hyperlink"/>
            <w:noProof/>
          </w:rPr>
          <w:t>Hình 3</w:t>
        </w:r>
        <w:r w:rsidRPr="008D6556">
          <w:rPr>
            <w:rStyle w:val="Hyperlink"/>
            <w:noProof/>
          </w:rPr>
          <w:noBreakHyphen/>
          <w:t>14: Giao diện và chức năng trang đặt tour.</w:t>
        </w:r>
        <w:r>
          <w:rPr>
            <w:noProof/>
            <w:webHidden/>
          </w:rPr>
          <w:tab/>
        </w:r>
        <w:r>
          <w:rPr>
            <w:noProof/>
            <w:webHidden/>
          </w:rPr>
          <w:fldChar w:fldCharType="begin"/>
        </w:r>
        <w:r>
          <w:rPr>
            <w:noProof/>
            <w:webHidden/>
          </w:rPr>
          <w:instrText xml:space="preserve"> PAGEREF _Toc166355219 \h </w:instrText>
        </w:r>
        <w:r>
          <w:rPr>
            <w:noProof/>
            <w:webHidden/>
          </w:rPr>
        </w:r>
        <w:r>
          <w:rPr>
            <w:noProof/>
            <w:webHidden/>
          </w:rPr>
          <w:fldChar w:fldCharType="separate"/>
        </w:r>
        <w:r>
          <w:rPr>
            <w:noProof/>
            <w:webHidden/>
          </w:rPr>
          <w:t>43</w:t>
        </w:r>
        <w:r>
          <w:rPr>
            <w:noProof/>
            <w:webHidden/>
          </w:rPr>
          <w:fldChar w:fldCharType="end"/>
        </w:r>
      </w:hyperlink>
    </w:p>
    <w:p w14:paraId="77D9D8F3" w14:textId="779612D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0" w:history="1">
        <w:r w:rsidRPr="008D6556">
          <w:rPr>
            <w:rStyle w:val="Hyperlink"/>
            <w:noProof/>
          </w:rPr>
          <w:t>Hình 3</w:t>
        </w:r>
        <w:r w:rsidRPr="008D6556">
          <w:rPr>
            <w:rStyle w:val="Hyperlink"/>
            <w:noProof/>
          </w:rPr>
          <w:noBreakHyphen/>
          <w:t>15: Giao diện và chức năng trang thanh toán.</w:t>
        </w:r>
        <w:r>
          <w:rPr>
            <w:noProof/>
            <w:webHidden/>
          </w:rPr>
          <w:tab/>
        </w:r>
        <w:r>
          <w:rPr>
            <w:noProof/>
            <w:webHidden/>
          </w:rPr>
          <w:fldChar w:fldCharType="begin"/>
        </w:r>
        <w:r>
          <w:rPr>
            <w:noProof/>
            <w:webHidden/>
          </w:rPr>
          <w:instrText xml:space="preserve"> PAGEREF _Toc166355220 \h </w:instrText>
        </w:r>
        <w:r>
          <w:rPr>
            <w:noProof/>
            <w:webHidden/>
          </w:rPr>
        </w:r>
        <w:r>
          <w:rPr>
            <w:noProof/>
            <w:webHidden/>
          </w:rPr>
          <w:fldChar w:fldCharType="separate"/>
        </w:r>
        <w:r>
          <w:rPr>
            <w:noProof/>
            <w:webHidden/>
          </w:rPr>
          <w:t>43</w:t>
        </w:r>
        <w:r>
          <w:rPr>
            <w:noProof/>
            <w:webHidden/>
          </w:rPr>
          <w:fldChar w:fldCharType="end"/>
        </w:r>
      </w:hyperlink>
    </w:p>
    <w:p w14:paraId="7B64DDFB" w14:textId="62D82B7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1" w:history="1">
        <w:r w:rsidRPr="008D6556">
          <w:rPr>
            <w:rStyle w:val="Hyperlink"/>
            <w:noProof/>
          </w:rPr>
          <w:t>Hình 3</w:t>
        </w:r>
        <w:r w:rsidRPr="008D6556">
          <w:rPr>
            <w:rStyle w:val="Hyperlink"/>
            <w:noProof/>
          </w:rPr>
          <w:noBreakHyphen/>
          <w:t>16: Giao diện và chức năng trang thanh toán.</w:t>
        </w:r>
        <w:r>
          <w:rPr>
            <w:noProof/>
            <w:webHidden/>
          </w:rPr>
          <w:tab/>
        </w:r>
        <w:r>
          <w:rPr>
            <w:noProof/>
            <w:webHidden/>
          </w:rPr>
          <w:fldChar w:fldCharType="begin"/>
        </w:r>
        <w:r>
          <w:rPr>
            <w:noProof/>
            <w:webHidden/>
          </w:rPr>
          <w:instrText xml:space="preserve"> PAGEREF _Toc166355221 \h </w:instrText>
        </w:r>
        <w:r>
          <w:rPr>
            <w:noProof/>
            <w:webHidden/>
          </w:rPr>
        </w:r>
        <w:r>
          <w:rPr>
            <w:noProof/>
            <w:webHidden/>
          </w:rPr>
          <w:fldChar w:fldCharType="separate"/>
        </w:r>
        <w:r>
          <w:rPr>
            <w:noProof/>
            <w:webHidden/>
          </w:rPr>
          <w:t>44</w:t>
        </w:r>
        <w:r>
          <w:rPr>
            <w:noProof/>
            <w:webHidden/>
          </w:rPr>
          <w:fldChar w:fldCharType="end"/>
        </w:r>
      </w:hyperlink>
    </w:p>
    <w:p w14:paraId="67A4E230" w14:textId="327F498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2" w:history="1">
        <w:r w:rsidRPr="008D6556">
          <w:rPr>
            <w:rStyle w:val="Hyperlink"/>
            <w:noProof/>
          </w:rPr>
          <w:t>Hình 3</w:t>
        </w:r>
        <w:r w:rsidRPr="008D6556">
          <w:rPr>
            <w:rStyle w:val="Hyperlink"/>
            <w:noProof/>
          </w:rPr>
          <w:noBreakHyphen/>
          <w:t>17: Giao diện và chức năng trang xem lịch xử đơn hàng</w:t>
        </w:r>
        <w:r>
          <w:rPr>
            <w:noProof/>
            <w:webHidden/>
          </w:rPr>
          <w:tab/>
        </w:r>
        <w:r>
          <w:rPr>
            <w:noProof/>
            <w:webHidden/>
          </w:rPr>
          <w:fldChar w:fldCharType="begin"/>
        </w:r>
        <w:r>
          <w:rPr>
            <w:noProof/>
            <w:webHidden/>
          </w:rPr>
          <w:instrText xml:space="preserve"> PAGEREF _Toc166355222 \h </w:instrText>
        </w:r>
        <w:r>
          <w:rPr>
            <w:noProof/>
            <w:webHidden/>
          </w:rPr>
        </w:r>
        <w:r>
          <w:rPr>
            <w:noProof/>
            <w:webHidden/>
          </w:rPr>
          <w:fldChar w:fldCharType="separate"/>
        </w:r>
        <w:r>
          <w:rPr>
            <w:noProof/>
            <w:webHidden/>
          </w:rPr>
          <w:t>45</w:t>
        </w:r>
        <w:r>
          <w:rPr>
            <w:noProof/>
            <w:webHidden/>
          </w:rPr>
          <w:fldChar w:fldCharType="end"/>
        </w:r>
      </w:hyperlink>
    </w:p>
    <w:p w14:paraId="3B863CF4" w14:textId="042A1DD2"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3" w:history="1">
        <w:r w:rsidRPr="008D6556">
          <w:rPr>
            <w:rStyle w:val="Hyperlink"/>
            <w:noProof/>
          </w:rPr>
          <w:t>Hình 3</w:t>
        </w:r>
        <w:r w:rsidRPr="008D6556">
          <w:rPr>
            <w:rStyle w:val="Hyperlink"/>
            <w:noProof/>
          </w:rPr>
          <w:noBreakHyphen/>
          <w:t>18: Giao diện và chức năng trang xem lịch xử đơn tour đã hủy.</w:t>
        </w:r>
        <w:r>
          <w:rPr>
            <w:noProof/>
            <w:webHidden/>
          </w:rPr>
          <w:tab/>
        </w:r>
        <w:r>
          <w:rPr>
            <w:noProof/>
            <w:webHidden/>
          </w:rPr>
          <w:fldChar w:fldCharType="begin"/>
        </w:r>
        <w:r>
          <w:rPr>
            <w:noProof/>
            <w:webHidden/>
          </w:rPr>
          <w:instrText xml:space="preserve"> PAGEREF _Toc166355223 \h </w:instrText>
        </w:r>
        <w:r>
          <w:rPr>
            <w:noProof/>
            <w:webHidden/>
          </w:rPr>
        </w:r>
        <w:r>
          <w:rPr>
            <w:noProof/>
            <w:webHidden/>
          </w:rPr>
          <w:fldChar w:fldCharType="separate"/>
        </w:r>
        <w:r>
          <w:rPr>
            <w:noProof/>
            <w:webHidden/>
          </w:rPr>
          <w:t>45</w:t>
        </w:r>
        <w:r>
          <w:rPr>
            <w:noProof/>
            <w:webHidden/>
          </w:rPr>
          <w:fldChar w:fldCharType="end"/>
        </w:r>
      </w:hyperlink>
    </w:p>
    <w:p w14:paraId="27DD3D9A" w14:textId="1001D088"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4" w:history="1">
        <w:r w:rsidRPr="008D6556">
          <w:rPr>
            <w:rStyle w:val="Hyperlink"/>
            <w:noProof/>
          </w:rPr>
          <w:t>Hình 3</w:t>
        </w:r>
        <w:r w:rsidRPr="008D6556">
          <w:rPr>
            <w:rStyle w:val="Hyperlink"/>
            <w:noProof/>
          </w:rPr>
          <w:noBreakHyphen/>
          <w:t>19: Giao diện và chức năng trang chi tiết đặt tour.</w:t>
        </w:r>
        <w:r>
          <w:rPr>
            <w:noProof/>
            <w:webHidden/>
          </w:rPr>
          <w:tab/>
        </w:r>
        <w:r>
          <w:rPr>
            <w:noProof/>
            <w:webHidden/>
          </w:rPr>
          <w:fldChar w:fldCharType="begin"/>
        </w:r>
        <w:r>
          <w:rPr>
            <w:noProof/>
            <w:webHidden/>
          </w:rPr>
          <w:instrText xml:space="preserve"> PAGEREF _Toc166355224 \h </w:instrText>
        </w:r>
        <w:r>
          <w:rPr>
            <w:noProof/>
            <w:webHidden/>
          </w:rPr>
        </w:r>
        <w:r>
          <w:rPr>
            <w:noProof/>
            <w:webHidden/>
          </w:rPr>
          <w:fldChar w:fldCharType="separate"/>
        </w:r>
        <w:r>
          <w:rPr>
            <w:noProof/>
            <w:webHidden/>
          </w:rPr>
          <w:t>46</w:t>
        </w:r>
        <w:r>
          <w:rPr>
            <w:noProof/>
            <w:webHidden/>
          </w:rPr>
          <w:fldChar w:fldCharType="end"/>
        </w:r>
      </w:hyperlink>
    </w:p>
    <w:p w14:paraId="6D90F211" w14:textId="14ECB01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5" w:history="1">
        <w:r w:rsidRPr="008D6556">
          <w:rPr>
            <w:rStyle w:val="Hyperlink"/>
            <w:noProof/>
          </w:rPr>
          <w:t>Hình 3</w:t>
        </w:r>
        <w:r w:rsidRPr="008D6556">
          <w:rPr>
            <w:rStyle w:val="Hyperlink"/>
            <w:noProof/>
          </w:rPr>
          <w:noBreakHyphen/>
          <w:t>20: Giao diện và chức năng trang bill pdf.</w:t>
        </w:r>
        <w:r>
          <w:rPr>
            <w:noProof/>
            <w:webHidden/>
          </w:rPr>
          <w:tab/>
        </w:r>
        <w:r>
          <w:rPr>
            <w:noProof/>
            <w:webHidden/>
          </w:rPr>
          <w:fldChar w:fldCharType="begin"/>
        </w:r>
        <w:r>
          <w:rPr>
            <w:noProof/>
            <w:webHidden/>
          </w:rPr>
          <w:instrText xml:space="preserve"> PAGEREF _Toc166355225 \h </w:instrText>
        </w:r>
        <w:r>
          <w:rPr>
            <w:noProof/>
            <w:webHidden/>
          </w:rPr>
        </w:r>
        <w:r>
          <w:rPr>
            <w:noProof/>
            <w:webHidden/>
          </w:rPr>
          <w:fldChar w:fldCharType="separate"/>
        </w:r>
        <w:r>
          <w:rPr>
            <w:noProof/>
            <w:webHidden/>
          </w:rPr>
          <w:t>46</w:t>
        </w:r>
        <w:r>
          <w:rPr>
            <w:noProof/>
            <w:webHidden/>
          </w:rPr>
          <w:fldChar w:fldCharType="end"/>
        </w:r>
      </w:hyperlink>
    </w:p>
    <w:p w14:paraId="6CA36E0F" w14:textId="722E81E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6" w:history="1">
        <w:r w:rsidRPr="008D6556">
          <w:rPr>
            <w:rStyle w:val="Hyperlink"/>
            <w:noProof/>
          </w:rPr>
          <w:t>Hình 3</w:t>
        </w:r>
        <w:r w:rsidRPr="008D6556">
          <w:rPr>
            <w:rStyle w:val="Hyperlink"/>
            <w:noProof/>
          </w:rPr>
          <w:noBreakHyphen/>
          <w:t>21: Giao diện và chức năng trang hủy tour.</w:t>
        </w:r>
        <w:r>
          <w:rPr>
            <w:noProof/>
            <w:webHidden/>
          </w:rPr>
          <w:tab/>
        </w:r>
        <w:r>
          <w:rPr>
            <w:noProof/>
            <w:webHidden/>
          </w:rPr>
          <w:fldChar w:fldCharType="begin"/>
        </w:r>
        <w:r>
          <w:rPr>
            <w:noProof/>
            <w:webHidden/>
          </w:rPr>
          <w:instrText xml:space="preserve"> PAGEREF _Toc166355226 \h </w:instrText>
        </w:r>
        <w:r>
          <w:rPr>
            <w:noProof/>
            <w:webHidden/>
          </w:rPr>
        </w:r>
        <w:r>
          <w:rPr>
            <w:noProof/>
            <w:webHidden/>
          </w:rPr>
          <w:fldChar w:fldCharType="separate"/>
        </w:r>
        <w:r>
          <w:rPr>
            <w:noProof/>
            <w:webHidden/>
          </w:rPr>
          <w:t>47</w:t>
        </w:r>
        <w:r>
          <w:rPr>
            <w:noProof/>
            <w:webHidden/>
          </w:rPr>
          <w:fldChar w:fldCharType="end"/>
        </w:r>
      </w:hyperlink>
    </w:p>
    <w:p w14:paraId="54C22744" w14:textId="558C3522"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7" w:history="1">
        <w:r w:rsidRPr="008D6556">
          <w:rPr>
            <w:rStyle w:val="Hyperlink"/>
            <w:noProof/>
          </w:rPr>
          <w:t>Hình 3</w:t>
        </w:r>
        <w:r w:rsidRPr="008D6556">
          <w:rPr>
            <w:rStyle w:val="Hyperlink"/>
            <w:noProof/>
          </w:rPr>
          <w:noBreakHyphen/>
          <w:t>22: Giao diện và chức năng trang đánh giá tour.</w:t>
        </w:r>
        <w:r>
          <w:rPr>
            <w:noProof/>
            <w:webHidden/>
          </w:rPr>
          <w:tab/>
        </w:r>
        <w:r>
          <w:rPr>
            <w:noProof/>
            <w:webHidden/>
          </w:rPr>
          <w:fldChar w:fldCharType="begin"/>
        </w:r>
        <w:r>
          <w:rPr>
            <w:noProof/>
            <w:webHidden/>
          </w:rPr>
          <w:instrText xml:space="preserve"> PAGEREF _Toc166355227 \h </w:instrText>
        </w:r>
        <w:r>
          <w:rPr>
            <w:noProof/>
            <w:webHidden/>
          </w:rPr>
        </w:r>
        <w:r>
          <w:rPr>
            <w:noProof/>
            <w:webHidden/>
          </w:rPr>
          <w:fldChar w:fldCharType="separate"/>
        </w:r>
        <w:r>
          <w:rPr>
            <w:noProof/>
            <w:webHidden/>
          </w:rPr>
          <w:t>47</w:t>
        </w:r>
        <w:r>
          <w:rPr>
            <w:noProof/>
            <w:webHidden/>
          </w:rPr>
          <w:fldChar w:fldCharType="end"/>
        </w:r>
      </w:hyperlink>
    </w:p>
    <w:p w14:paraId="3769323F" w14:textId="79BD10B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8" w:history="1">
        <w:r w:rsidRPr="008D6556">
          <w:rPr>
            <w:rStyle w:val="Hyperlink"/>
            <w:noProof/>
          </w:rPr>
          <w:t>Hình 3</w:t>
        </w:r>
        <w:r w:rsidRPr="008D6556">
          <w:rPr>
            <w:rStyle w:val="Hyperlink"/>
            <w:noProof/>
          </w:rPr>
          <w:noBreakHyphen/>
          <w:t>23: Giao diện và chức năng trang đăng nhập admin.</w:t>
        </w:r>
        <w:r>
          <w:rPr>
            <w:noProof/>
            <w:webHidden/>
          </w:rPr>
          <w:tab/>
        </w:r>
        <w:r>
          <w:rPr>
            <w:noProof/>
            <w:webHidden/>
          </w:rPr>
          <w:fldChar w:fldCharType="begin"/>
        </w:r>
        <w:r>
          <w:rPr>
            <w:noProof/>
            <w:webHidden/>
          </w:rPr>
          <w:instrText xml:space="preserve"> PAGEREF _Toc166355228 \h </w:instrText>
        </w:r>
        <w:r>
          <w:rPr>
            <w:noProof/>
            <w:webHidden/>
          </w:rPr>
        </w:r>
        <w:r>
          <w:rPr>
            <w:noProof/>
            <w:webHidden/>
          </w:rPr>
          <w:fldChar w:fldCharType="separate"/>
        </w:r>
        <w:r>
          <w:rPr>
            <w:noProof/>
            <w:webHidden/>
          </w:rPr>
          <w:t>48</w:t>
        </w:r>
        <w:r>
          <w:rPr>
            <w:noProof/>
            <w:webHidden/>
          </w:rPr>
          <w:fldChar w:fldCharType="end"/>
        </w:r>
      </w:hyperlink>
    </w:p>
    <w:p w14:paraId="59B96CDB" w14:textId="2337A96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29" w:history="1">
        <w:r w:rsidRPr="008D6556">
          <w:rPr>
            <w:rStyle w:val="Hyperlink"/>
            <w:noProof/>
          </w:rPr>
          <w:t>Hình 3</w:t>
        </w:r>
        <w:r w:rsidRPr="008D6556">
          <w:rPr>
            <w:rStyle w:val="Hyperlink"/>
            <w:noProof/>
          </w:rPr>
          <w:noBreakHyphen/>
          <w:t>24: Giao diện và chức năng trang chủ của admin.</w:t>
        </w:r>
        <w:r>
          <w:rPr>
            <w:noProof/>
            <w:webHidden/>
          </w:rPr>
          <w:tab/>
        </w:r>
        <w:r>
          <w:rPr>
            <w:noProof/>
            <w:webHidden/>
          </w:rPr>
          <w:fldChar w:fldCharType="begin"/>
        </w:r>
        <w:r>
          <w:rPr>
            <w:noProof/>
            <w:webHidden/>
          </w:rPr>
          <w:instrText xml:space="preserve"> PAGEREF _Toc166355229 \h </w:instrText>
        </w:r>
        <w:r>
          <w:rPr>
            <w:noProof/>
            <w:webHidden/>
          </w:rPr>
        </w:r>
        <w:r>
          <w:rPr>
            <w:noProof/>
            <w:webHidden/>
          </w:rPr>
          <w:fldChar w:fldCharType="separate"/>
        </w:r>
        <w:r>
          <w:rPr>
            <w:noProof/>
            <w:webHidden/>
          </w:rPr>
          <w:t>48</w:t>
        </w:r>
        <w:r>
          <w:rPr>
            <w:noProof/>
            <w:webHidden/>
          </w:rPr>
          <w:fldChar w:fldCharType="end"/>
        </w:r>
      </w:hyperlink>
    </w:p>
    <w:p w14:paraId="399202D2" w14:textId="2879E28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0" w:history="1">
        <w:r w:rsidRPr="008D6556">
          <w:rPr>
            <w:rStyle w:val="Hyperlink"/>
            <w:noProof/>
          </w:rPr>
          <w:t>Hình 3</w:t>
        </w:r>
        <w:r w:rsidRPr="008D6556">
          <w:rPr>
            <w:rStyle w:val="Hyperlink"/>
            <w:noProof/>
          </w:rPr>
          <w:noBreakHyphen/>
          <w:t>25: Giao diện và chức năng trang tổng quan.</w:t>
        </w:r>
        <w:r>
          <w:rPr>
            <w:noProof/>
            <w:webHidden/>
          </w:rPr>
          <w:tab/>
        </w:r>
        <w:r>
          <w:rPr>
            <w:noProof/>
            <w:webHidden/>
          </w:rPr>
          <w:fldChar w:fldCharType="begin"/>
        </w:r>
        <w:r>
          <w:rPr>
            <w:noProof/>
            <w:webHidden/>
          </w:rPr>
          <w:instrText xml:space="preserve"> PAGEREF _Toc166355230 \h </w:instrText>
        </w:r>
        <w:r>
          <w:rPr>
            <w:noProof/>
            <w:webHidden/>
          </w:rPr>
        </w:r>
        <w:r>
          <w:rPr>
            <w:noProof/>
            <w:webHidden/>
          </w:rPr>
          <w:fldChar w:fldCharType="separate"/>
        </w:r>
        <w:r>
          <w:rPr>
            <w:noProof/>
            <w:webHidden/>
          </w:rPr>
          <w:t>49</w:t>
        </w:r>
        <w:r>
          <w:rPr>
            <w:noProof/>
            <w:webHidden/>
          </w:rPr>
          <w:fldChar w:fldCharType="end"/>
        </w:r>
      </w:hyperlink>
    </w:p>
    <w:p w14:paraId="31831665" w14:textId="541D61C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1" w:history="1">
        <w:r w:rsidRPr="008D6556">
          <w:rPr>
            <w:rStyle w:val="Hyperlink"/>
            <w:noProof/>
          </w:rPr>
          <w:t>Hình 3</w:t>
        </w:r>
        <w:r w:rsidRPr="008D6556">
          <w:rPr>
            <w:rStyle w:val="Hyperlink"/>
            <w:noProof/>
          </w:rPr>
          <w:noBreakHyphen/>
          <w:t>26: Giao diện và chức năng trang quản lí khách hàng.</w:t>
        </w:r>
        <w:r>
          <w:rPr>
            <w:noProof/>
            <w:webHidden/>
          </w:rPr>
          <w:tab/>
        </w:r>
        <w:r>
          <w:rPr>
            <w:noProof/>
            <w:webHidden/>
          </w:rPr>
          <w:fldChar w:fldCharType="begin"/>
        </w:r>
        <w:r>
          <w:rPr>
            <w:noProof/>
            <w:webHidden/>
          </w:rPr>
          <w:instrText xml:space="preserve"> PAGEREF _Toc166355231 \h </w:instrText>
        </w:r>
        <w:r>
          <w:rPr>
            <w:noProof/>
            <w:webHidden/>
          </w:rPr>
        </w:r>
        <w:r>
          <w:rPr>
            <w:noProof/>
            <w:webHidden/>
          </w:rPr>
          <w:fldChar w:fldCharType="separate"/>
        </w:r>
        <w:r>
          <w:rPr>
            <w:noProof/>
            <w:webHidden/>
          </w:rPr>
          <w:t>49</w:t>
        </w:r>
        <w:r>
          <w:rPr>
            <w:noProof/>
            <w:webHidden/>
          </w:rPr>
          <w:fldChar w:fldCharType="end"/>
        </w:r>
      </w:hyperlink>
    </w:p>
    <w:p w14:paraId="0CFEEDF2" w14:textId="2332675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2" w:history="1">
        <w:r w:rsidRPr="008D6556">
          <w:rPr>
            <w:rStyle w:val="Hyperlink"/>
            <w:noProof/>
          </w:rPr>
          <w:t>Hình 3</w:t>
        </w:r>
        <w:r w:rsidRPr="008D6556">
          <w:rPr>
            <w:rStyle w:val="Hyperlink"/>
            <w:noProof/>
          </w:rPr>
          <w:noBreakHyphen/>
          <w:t>27: Giao diện và chức năng trang thêm khách hàng.</w:t>
        </w:r>
        <w:r>
          <w:rPr>
            <w:noProof/>
            <w:webHidden/>
          </w:rPr>
          <w:tab/>
        </w:r>
        <w:r>
          <w:rPr>
            <w:noProof/>
            <w:webHidden/>
          </w:rPr>
          <w:fldChar w:fldCharType="begin"/>
        </w:r>
        <w:r>
          <w:rPr>
            <w:noProof/>
            <w:webHidden/>
          </w:rPr>
          <w:instrText xml:space="preserve"> PAGEREF _Toc166355232 \h </w:instrText>
        </w:r>
        <w:r>
          <w:rPr>
            <w:noProof/>
            <w:webHidden/>
          </w:rPr>
        </w:r>
        <w:r>
          <w:rPr>
            <w:noProof/>
            <w:webHidden/>
          </w:rPr>
          <w:fldChar w:fldCharType="separate"/>
        </w:r>
        <w:r>
          <w:rPr>
            <w:noProof/>
            <w:webHidden/>
          </w:rPr>
          <w:t>50</w:t>
        </w:r>
        <w:r>
          <w:rPr>
            <w:noProof/>
            <w:webHidden/>
          </w:rPr>
          <w:fldChar w:fldCharType="end"/>
        </w:r>
      </w:hyperlink>
    </w:p>
    <w:p w14:paraId="2AFB1ACE" w14:textId="72DD50E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3" w:history="1">
        <w:r w:rsidRPr="008D6556">
          <w:rPr>
            <w:rStyle w:val="Hyperlink"/>
            <w:noProof/>
          </w:rPr>
          <w:t>Hình 3</w:t>
        </w:r>
        <w:r w:rsidRPr="008D6556">
          <w:rPr>
            <w:rStyle w:val="Hyperlink"/>
            <w:noProof/>
          </w:rPr>
          <w:noBreakHyphen/>
          <w:t>28: Giao diện và chức năng trang xem chi tiết khách hàng.</w:t>
        </w:r>
        <w:r>
          <w:rPr>
            <w:noProof/>
            <w:webHidden/>
          </w:rPr>
          <w:tab/>
        </w:r>
        <w:r>
          <w:rPr>
            <w:noProof/>
            <w:webHidden/>
          </w:rPr>
          <w:fldChar w:fldCharType="begin"/>
        </w:r>
        <w:r>
          <w:rPr>
            <w:noProof/>
            <w:webHidden/>
          </w:rPr>
          <w:instrText xml:space="preserve"> PAGEREF _Toc166355233 \h </w:instrText>
        </w:r>
        <w:r>
          <w:rPr>
            <w:noProof/>
            <w:webHidden/>
          </w:rPr>
        </w:r>
        <w:r>
          <w:rPr>
            <w:noProof/>
            <w:webHidden/>
          </w:rPr>
          <w:fldChar w:fldCharType="separate"/>
        </w:r>
        <w:r>
          <w:rPr>
            <w:noProof/>
            <w:webHidden/>
          </w:rPr>
          <w:t>50</w:t>
        </w:r>
        <w:r>
          <w:rPr>
            <w:noProof/>
            <w:webHidden/>
          </w:rPr>
          <w:fldChar w:fldCharType="end"/>
        </w:r>
      </w:hyperlink>
    </w:p>
    <w:p w14:paraId="7E402C05" w14:textId="3A90650F"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4" w:history="1">
        <w:r w:rsidRPr="008D6556">
          <w:rPr>
            <w:rStyle w:val="Hyperlink"/>
            <w:noProof/>
          </w:rPr>
          <w:t>Hình 3</w:t>
        </w:r>
        <w:r w:rsidRPr="008D6556">
          <w:rPr>
            <w:rStyle w:val="Hyperlink"/>
            <w:noProof/>
          </w:rPr>
          <w:noBreakHyphen/>
          <w:t>29: Giao diện và chức năng trang cập nhật khách hàng.</w:t>
        </w:r>
        <w:r>
          <w:rPr>
            <w:noProof/>
            <w:webHidden/>
          </w:rPr>
          <w:tab/>
        </w:r>
        <w:r>
          <w:rPr>
            <w:noProof/>
            <w:webHidden/>
          </w:rPr>
          <w:fldChar w:fldCharType="begin"/>
        </w:r>
        <w:r>
          <w:rPr>
            <w:noProof/>
            <w:webHidden/>
          </w:rPr>
          <w:instrText xml:space="preserve"> PAGEREF _Toc166355234 \h </w:instrText>
        </w:r>
        <w:r>
          <w:rPr>
            <w:noProof/>
            <w:webHidden/>
          </w:rPr>
        </w:r>
        <w:r>
          <w:rPr>
            <w:noProof/>
            <w:webHidden/>
          </w:rPr>
          <w:fldChar w:fldCharType="separate"/>
        </w:r>
        <w:r>
          <w:rPr>
            <w:noProof/>
            <w:webHidden/>
          </w:rPr>
          <w:t>51</w:t>
        </w:r>
        <w:r>
          <w:rPr>
            <w:noProof/>
            <w:webHidden/>
          </w:rPr>
          <w:fldChar w:fldCharType="end"/>
        </w:r>
      </w:hyperlink>
    </w:p>
    <w:p w14:paraId="7EE5BE30" w14:textId="17B2B87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5" w:history="1">
        <w:r w:rsidRPr="008D6556">
          <w:rPr>
            <w:rStyle w:val="Hyperlink"/>
            <w:noProof/>
          </w:rPr>
          <w:t>Hình 3</w:t>
        </w:r>
        <w:r w:rsidRPr="008D6556">
          <w:rPr>
            <w:rStyle w:val="Hyperlink"/>
            <w:noProof/>
          </w:rPr>
          <w:noBreakHyphen/>
          <w:t>30: Giao diện và chức năng trang quản lí tour.</w:t>
        </w:r>
        <w:r>
          <w:rPr>
            <w:noProof/>
            <w:webHidden/>
          </w:rPr>
          <w:tab/>
        </w:r>
        <w:r>
          <w:rPr>
            <w:noProof/>
            <w:webHidden/>
          </w:rPr>
          <w:fldChar w:fldCharType="begin"/>
        </w:r>
        <w:r>
          <w:rPr>
            <w:noProof/>
            <w:webHidden/>
          </w:rPr>
          <w:instrText xml:space="preserve"> PAGEREF _Toc166355235 \h </w:instrText>
        </w:r>
        <w:r>
          <w:rPr>
            <w:noProof/>
            <w:webHidden/>
          </w:rPr>
        </w:r>
        <w:r>
          <w:rPr>
            <w:noProof/>
            <w:webHidden/>
          </w:rPr>
          <w:fldChar w:fldCharType="separate"/>
        </w:r>
        <w:r>
          <w:rPr>
            <w:noProof/>
            <w:webHidden/>
          </w:rPr>
          <w:t>51</w:t>
        </w:r>
        <w:r>
          <w:rPr>
            <w:noProof/>
            <w:webHidden/>
          </w:rPr>
          <w:fldChar w:fldCharType="end"/>
        </w:r>
      </w:hyperlink>
    </w:p>
    <w:p w14:paraId="4EBE39BD" w14:textId="24B7AA88"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6" w:history="1">
        <w:r w:rsidRPr="008D6556">
          <w:rPr>
            <w:rStyle w:val="Hyperlink"/>
            <w:noProof/>
          </w:rPr>
          <w:t>Hình 3</w:t>
        </w:r>
        <w:r w:rsidRPr="008D6556">
          <w:rPr>
            <w:rStyle w:val="Hyperlink"/>
            <w:noProof/>
          </w:rPr>
          <w:noBreakHyphen/>
          <w:t>31: Giao diện và chức năng trang thêm tour mới.</w:t>
        </w:r>
        <w:r>
          <w:rPr>
            <w:noProof/>
            <w:webHidden/>
          </w:rPr>
          <w:tab/>
        </w:r>
        <w:r>
          <w:rPr>
            <w:noProof/>
            <w:webHidden/>
          </w:rPr>
          <w:fldChar w:fldCharType="begin"/>
        </w:r>
        <w:r>
          <w:rPr>
            <w:noProof/>
            <w:webHidden/>
          </w:rPr>
          <w:instrText xml:space="preserve"> PAGEREF _Toc166355236 \h </w:instrText>
        </w:r>
        <w:r>
          <w:rPr>
            <w:noProof/>
            <w:webHidden/>
          </w:rPr>
        </w:r>
        <w:r>
          <w:rPr>
            <w:noProof/>
            <w:webHidden/>
          </w:rPr>
          <w:fldChar w:fldCharType="separate"/>
        </w:r>
        <w:r>
          <w:rPr>
            <w:noProof/>
            <w:webHidden/>
          </w:rPr>
          <w:t>52</w:t>
        </w:r>
        <w:r>
          <w:rPr>
            <w:noProof/>
            <w:webHidden/>
          </w:rPr>
          <w:fldChar w:fldCharType="end"/>
        </w:r>
      </w:hyperlink>
    </w:p>
    <w:p w14:paraId="72B9DCB3" w14:textId="5B766D56"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7" w:history="1">
        <w:r w:rsidRPr="008D6556">
          <w:rPr>
            <w:rStyle w:val="Hyperlink"/>
            <w:noProof/>
          </w:rPr>
          <w:t>Hình 3</w:t>
        </w:r>
        <w:r w:rsidRPr="008D6556">
          <w:rPr>
            <w:rStyle w:val="Hyperlink"/>
            <w:noProof/>
          </w:rPr>
          <w:noBreakHyphen/>
          <w:t>32: Giao diện và chức năng trang quản lí chương trình tour.</w:t>
        </w:r>
        <w:r>
          <w:rPr>
            <w:noProof/>
            <w:webHidden/>
          </w:rPr>
          <w:tab/>
        </w:r>
        <w:r>
          <w:rPr>
            <w:noProof/>
            <w:webHidden/>
          </w:rPr>
          <w:fldChar w:fldCharType="begin"/>
        </w:r>
        <w:r>
          <w:rPr>
            <w:noProof/>
            <w:webHidden/>
          </w:rPr>
          <w:instrText xml:space="preserve"> PAGEREF _Toc166355237 \h </w:instrText>
        </w:r>
        <w:r>
          <w:rPr>
            <w:noProof/>
            <w:webHidden/>
          </w:rPr>
        </w:r>
        <w:r>
          <w:rPr>
            <w:noProof/>
            <w:webHidden/>
          </w:rPr>
          <w:fldChar w:fldCharType="separate"/>
        </w:r>
        <w:r>
          <w:rPr>
            <w:noProof/>
            <w:webHidden/>
          </w:rPr>
          <w:t>53</w:t>
        </w:r>
        <w:r>
          <w:rPr>
            <w:noProof/>
            <w:webHidden/>
          </w:rPr>
          <w:fldChar w:fldCharType="end"/>
        </w:r>
      </w:hyperlink>
    </w:p>
    <w:p w14:paraId="5F54C572" w14:textId="2EF2F251"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8" w:history="1">
        <w:r w:rsidRPr="008D6556">
          <w:rPr>
            <w:rStyle w:val="Hyperlink"/>
            <w:noProof/>
          </w:rPr>
          <w:t>Hình 3</w:t>
        </w:r>
        <w:r w:rsidRPr="008D6556">
          <w:rPr>
            <w:rStyle w:val="Hyperlink"/>
            <w:noProof/>
          </w:rPr>
          <w:noBreakHyphen/>
          <w:t>33: Giao diện và chức năng trang quản lí lịch tour.</w:t>
        </w:r>
        <w:r>
          <w:rPr>
            <w:noProof/>
            <w:webHidden/>
          </w:rPr>
          <w:tab/>
        </w:r>
        <w:r>
          <w:rPr>
            <w:noProof/>
            <w:webHidden/>
          </w:rPr>
          <w:fldChar w:fldCharType="begin"/>
        </w:r>
        <w:r>
          <w:rPr>
            <w:noProof/>
            <w:webHidden/>
          </w:rPr>
          <w:instrText xml:space="preserve"> PAGEREF _Toc166355238 \h </w:instrText>
        </w:r>
        <w:r>
          <w:rPr>
            <w:noProof/>
            <w:webHidden/>
          </w:rPr>
        </w:r>
        <w:r>
          <w:rPr>
            <w:noProof/>
            <w:webHidden/>
          </w:rPr>
          <w:fldChar w:fldCharType="separate"/>
        </w:r>
        <w:r>
          <w:rPr>
            <w:noProof/>
            <w:webHidden/>
          </w:rPr>
          <w:t>53</w:t>
        </w:r>
        <w:r>
          <w:rPr>
            <w:noProof/>
            <w:webHidden/>
          </w:rPr>
          <w:fldChar w:fldCharType="end"/>
        </w:r>
      </w:hyperlink>
    </w:p>
    <w:p w14:paraId="5227A185" w14:textId="7339BDF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39" w:history="1">
        <w:r w:rsidRPr="008D6556">
          <w:rPr>
            <w:rStyle w:val="Hyperlink"/>
            <w:noProof/>
          </w:rPr>
          <w:t>Hình 3</w:t>
        </w:r>
        <w:r w:rsidRPr="008D6556">
          <w:rPr>
            <w:rStyle w:val="Hyperlink"/>
            <w:noProof/>
          </w:rPr>
          <w:noBreakHyphen/>
          <w:t>34: Giao diện và chức năng trang đặt tour.</w:t>
        </w:r>
        <w:r>
          <w:rPr>
            <w:noProof/>
            <w:webHidden/>
          </w:rPr>
          <w:tab/>
        </w:r>
        <w:r>
          <w:rPr>
            <w:noProof/>
            <w:webHidden/>
          </w:rPr>
          <w:fldChar w:fldCharType="begin"/>
        </w:r>
        <w:r>
          <w:rPr>
            <w:noProof/>
            <w:webHidden/>
          </w:rPr>
          <w:instrText xml:space="preserve"> PAGEREF _Toc166355239 \h </w:instrText>
        </w:r>
        <w:r>
          <w:rPr>
            <w:noProof/>
            <w:webHidden/>
          </w:rPr>
        </w:r>
        <w:r>
          <w:rPr>
            <w:noProof/>
            <w:webHidden/>
          </w:rPr>
          <w:fldChar w:fldCharType="separate"/>
        </w:r>
        <w:r>
          <w:rPr>
            <w:noProof/>
            <w:webHidden/>
          </w:rPr>
          <w:t>54</w:t>
        </w:r>
        <w:r>
          <w:rPr>
            <w:noProof/>
            <w:webHidden/>
          </w:rPr>
          <w:fldChar w:fldCharType="end"/>
        </w:r>
      </w:hyperlink>
    </w:p>
    <w:p w14:paraId="556C55DD" w14:textId="54531FE9"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0" w:history="1">
        <w:r w:rsidRPr="008D6556">
          <w:rPr>
            <w:rStyle w:val="Hyperlink"/>
            <w:noProof/>
          </w:rPr>
          <w:t>Hình 3</w:t>
        </w:r>
        <w:r w:rsidRPr="008D6556">
          <w:rPr>
            <w:rStyle w:val="Hyperlink"/>
            <w:noProof/>
          </w:rPr>
          <w:noBreakHyphen/>
          <w:t>35: Giao diện và chức năng trang hủy tour của khách hàng.</w:t>
        </w:r>
        <w:r>
          <w:rPr>
            <w:noProof/>
            <w:webHidden/>
          </w:rPr>
          <w:tab/>
        </w:r>
        <w:r>
          <w:rPr>
            <w:noProof/>
            <w:webHidden/>
          </w:rPr>
          <w:fldChar w:fldCharType="begin"/>
        </w:r>
        <w:r>
          <w:rPr>
            <w:noProof/>
            <w:webHidden/>
          </w:rPr>
          <w:instrText xml:space="preserve"> PAGEREF _Toc166355240 \h </w:instrText>
        </w:r>
        <w:r>
          <w:rPr>
            <w:noProof/>
            <w:webHidden/>
          </w:rPr>
        </w:r>
        <w:r>
          <w:rPr>
            <w:noProof/>
            <w:webHidden/>
          </w:rPr>
          <w:fldChar w:fldCharType="separate"/>
        </w:r>
        <w:r>
          <w:rPr>
            <w:noProof/>
            <w:webHidden/>
          </w:rPr>
          <w:t>54</w:t>
        </w:r>
        <w:r>
          <w:rPr>
            <w:noProof/>
            <w:webHidden/>
          </w:rPr>
          <w:fldChar w:fldCharType="end"/>
        </w:r>
      </w:hyperlink>
    </w:p>
    <w:p w14:paraId="3826E45D" w14:textId="13519E67"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1" w:history="1">
        <w:r w:rsidRPr="008D6556">
          <w:rPr>
            <w:rStyle w:val="Hyperlink"/>
            <w:noProof/>
          </w:rPr>
          <w:t>Hình 3</w:t>
        </w:r>
        <w:r w:rsidRPr="008D6556">
          <w:rPr>
            <w:rStyle w:val="Hyperlink"/>
            <w:noProof/>
          </w:rPr>
          <w:noBreakHyphen/>
          <w:t>36: Giao diện và chức năng trang xử lí hủy tour.</w:t>
        </w:r>
        <w:r>
          <w:rPr>
            <w:noProof/>
            <w:webHidden/>
          </w:rPr>
          <w:tab/>
        </w:r>
        <w:r>
          <w:rPr>
            <w:noProof/>
            <w:webHidden/>
          </w:rPr>
          <w:fldChar w:fldCharType="begin"/>
        </w:r>
        <w:r>
          <w:rPr>
            <w:noProof/>
            <w:webHidden/>
          </w:rPr>
          <w:instrText xml:space="preserve"> PAGEREF _Toc166355241 \h </w:instrText>
        </w:r>
        <w:r>
          <w:rPr>
            <w:noProof/>
            <w:webHidden/>
          </w:rPr>
        </w:r>
        <w:r>
          <w:rPr>
            <w:noProof/>
            <w:webHidden/>
          </w:rPr>
          <w:fldChar w:fldCharType="separate"/>
        </w:r>
        <w:r>
          <w:rPr>
            <w:noProof/>
            <w:webHidden/>
          </w:rPr>
          <w:t>55</w:t>
        </w:r>
        <w:r>
          <w:rPr>
            <w:noProof/>
            <w:webHidden/>
          </w:rPr>
          <w:fldChar w:fldCharType="end"/>
        </w:r>
      </w:hyperlink>
    </w:p>
    <w:p w14:paraId="47139EE6" w14:textId="461BA66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2" w:history="1">
        <w:r w:rsidRPr="008D6556">
          <w:rPr>
            <w:rStyle w:val="Hyperlink"/>
            <w:noProof/>
          </w:rPr>
          <w:t>Hình 3</w:t>
        </w:r>
        <w:r w:rsidRPr="008D6556">
          <w:rPr>
            <w:rStyle w:val="Hyperlink"/>
            <w:noProof/>
          </w:rPr>
          <w:noBreakHyphen/>
          <w:t>37: Giao diện và chức năng trang quản lí chat.</w:t>
        </w:r>
        <w:r>
          <w:rPr>
            <w:noProof/>
            <w:webHidden/>
          </w:rPr>
          <w:tab/>
        </w:r>
        <w:r>
          <w:rPr>
            <w:noProof/>
            <w:webHidden/>
          </w:rPr>
          <w:fldChar w:fldCharType="begin"/>
        </w:r>
        <w:r>
          <w:rPr>
            <w:noProof/>
            <w:webHidden/>
          </w:rPr>
          <w:instrText xml:space="preserve"> PAGEREF _Toc166355242 \h </w:instrText>
        </w:r>
        <w:r>
          <w:rPr>
            <w:noProof/>
            <w:webHidden/>
          </w:rPr>
        </w:r>
        <w:r>
          <w:rPr>
            <w:noProof/>
            <w:webHidden/>
          </w:rPr>
          <w:fldChar w:fldCharType="separate"/>
        </w:r>
        <w:r>
          <w:rPr>
            <w:noProof/>
            <w:webHidden/>
          </w:rPr>
          <w:t>55</w:t>
        </w:r>
        <w:r>
          <w:rPr>
            <w:noProof/>
            <w:webHidden/>
          </w:rPr>
          <w:fldChar w:fldCharType="end"/>
        </w:r>
      </w:hyperlink>
    </w:p>
    <w:p w14:paraId="56C3B299" w14:textId="1A4D3C66"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3" w:history="1">
        <w:r w:rsidRPr="008D6556">
          <w:rPr>
            <w:rStyle w:val="Hyperlink"/>
            <w:noProof/>
          </w:rPr>
          <w:t>Hình 3</w:t>
        </w:r>
        <w:r w:rsidRPr="008D6556">
          <w:rPr>
            <w:rStyle w:val="Hyperlink"/>
            <w:noProof/>
          </w:rPr>
          <w:noBreakHyphen/>
          <w:t>38: Giao diện và chức năng trang quản lí đánh giá.</w:t>
        </w:r>
        <w:r>
          <w:rPr>
            <w:noProof/>
            <w:webHidden/>
          </w:rPr>
          <w:tab/>
        </w:r>
        <w:r>
          <w:rPr>
            <w:noProof/>
            <w:webHidden/>
          </w:rPr>
          <w:fldChar w:fldCharType="begin"/>
        </w:r>
        <w:r>
          <w:rPr>
            <w:noProof/>
            <w:webHidden/>
          </w:rPr>
          <w:instrText xml:space="preserve"> PAGEREF _Toc166355243 \h </w:instrText>
        </w:r>
        <w:r>
          <w:rPr>
            <w:noProof/>
            <w:webHidden/>
          </w:rPr>
        </w:r>
        <w:r>
          <w:rPr>
            <w:noProof/>
            <w:webHidden/>
          </w:rPr>
          <w:fldChar w:fldCharType="separate"/>
        </w:r>
        <w:r>
          <w:rPr>
            <w:noProof/>
            <w:webHidden/>
          </w:rPr>
          <w:t>56</w:t>
        </w:r>
        <w:r>
          <w:rPr>
            <w:noProof/>
            <w:webHidden/>
          </w:rPr>
          <w:fldChar w:fldCharType="end"/>
        </w:r>
      </w:hyperlink>
    </w:p>
    <w:p w14:paraId="2CA777A4" w14:textId="3F486FBE"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4" w:history="1">
        <w:r w:rsidRPr="008D6556">
          <w:rPr>
            <w:rStyle w:val="Hyperlink"/>
            <w:noProof/>
          </w:rPr>
          <w:t>Hình 3</w:t>
        </w:r>
        <w:r w:rsidRPr="008D6556">
          <w:rPr>
            <w:rStyle w:val="Hyperlink"/>
            <w:noProof/>
          </w:rPr>
          <w:noBreakHyphen/>
          <w:t>39: Giao diện và chức năng trang thống kê.</w:t>
        </w:r>
        <w:r>
          <w:rPr>
            <w:noProof/>
            <w:webHidden/>
          </w:rPr>
          <w:tab/>
        </w:r>
        <w:r>
          <w:rPr>
            <w:noProof/>
            <w:webHidden/>
          </w:rPr>
          <w:fldChar w:fldCharType="begin"/>
        </w:r>
        <w:r>
          <w:rPr>
            <w:noProof/>
            <w:webHidden/>
          </w:rPr>
          <w:instrText xml:space="preserve"> PAGEREF _Toc166355244 \h </w:instrText>
        </w:r>
        <w:r>
          <w:rPr>
            <w:noProof/>
            <w:webHidden/>
          </w:rPr>
        </w:r>
        <w:r>
          <w:rPr>
            <w:noProof/>
            <w:webHidden/>
          </w:rPr>
          <w:fldChar w:fldCharType="separate"/>
        </w:r>
        <w:r>
          <w:rPr>
            <w:noProof/>
            <w:webHidden/>
          </w:rPr>
          <w:t>56</w:t>
        </w:r>
        <w:r>
          <w:rPr>
            <w:noProof/>
            <w:webHidden/>
          </w:rPr>
          <w:fldChar w:fldCharType="end"/>
        </w:r>
      </w:hyperlink>
    </w:p>
    <w:p w14:paraId="2FA5A32C" w14:textId="351F6BB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5" w:history="1">
        <w:r w:rsidRPr="008D6556">
          <w:rPr>
            <w:rStyle w:val="Hyperlink"/>
            <w:noProof/>
          </w:rPr>
          <w:t>Hình 3</w:t>
        </w:r>
        <w:r w:rsidRPr="008D6556">
          <w:rPr>
            <w:rStyle w:val="Hyperlink"/>
            <w:noProof/>
          </w:rPr>
          <w:noBreakHyphen/>
          <w:t>40: Giao diện và chức năng trang tổng thống kê.</w:t>
        </w:r>
        <w:r>
          <w:rPr>
            <w:noProof/>
            <w:webHidden/>
          </w:rPr>
          <w:tab/>
        </w:r>
        <w:r>
          <w:rPr>
            <w:noProof/>
            <w:webHidden/>
          </w:rPr>
          <w:fldChar w:fldCharType="begin"/>
        </w:r>
        <w:r>
          <w:rPr>
            <w:noProof/>
            <w:webHidden/>
          </w:rPr>
          <w:instrText xml:space="preserve"> PAGEREF _Toc166355245 \h </w:instrText>
        </w:r>
        <w:r>
          <w:rPr>
            <w:noProof/>
            <w:webHidden/>
          </w:rPr>
        </w:r>
        <w:r>
          <w:rPr>
            <w:noProof/>
            <w:webHidden/>
          </w:rPr>
          <w:fldChar w:fldCharType="separate"/>
        </w:r>
        <w:r>
          <w:rPr>
            <w:noProof/>
            <w:webHidden/>
          </w:rPr>
          <w:t>57</w:t>
        </w:r>
        <w:r>
          <w:rPr>
            <w:noProof/>
            <w:webHidden/>
          </w:rPr>
          <w:fldChar w:fldCharType="end"/>
        </w:r>
      </w:hyperlink>
    </w:p>
    <w:p w14:paraId="0071AB9A" w14:textId="3056600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6" w:history="1">
        <w:r w:rsidRPr="008D6556">
          <w:rPr>
            <w:rStyle w:val="Hyperlink"/>
            <w:noProof/>
          </w:rPr>
          <w:t>Hình 3</w:t>
        </w:r>
        <w:r w:rsidRPr="008D6556">
          <w:rPr>
            <w:rStyle w:val="Hyperlink"/>
            <w:noProof/>
          </w:rPr>
          <w:noBreakHyphen/>
          <w:t>41: Giao diện và chức năng trang quản lí thống kê hủy.</w:t>
        </w:r>
        <w:r>
          <w:rPr>
            <w:noProof/>
            <w:webHidden/>
          </w:rPr>
          <w:tab/>
        </w:r>
        <w:r>
          <w:rPr>
            <w:noProof/>
            <w:webHidden/>
          </w:rPr>
          <w:fldChar w:fldCharType="begin"/>
        </w:r>
        <w:r>
          <w:rPr>
            <w:noProof/>
            <w:webHidden/>
          </w:rPr>
          <w:instrText xml:space="preserve"> PAGEREF _Toc166355246 \h </w:instrText>
        </w:r>
        <w:r>
          <w:rPr>
            <w:noProof/>
            <w:webHidden/>
          </w:rPr>
        </w:r>
        <w:r>
          <w:rPr>
            <w:noProof/>
            <w:webHidden/>
          </w:rPr>
          <w:fldChar w:fldCharType="separate"/>
        </w:r>
        <w:r>
          <w:rPr>
            <w:noProof/>
            <w:webHidden/>
          </w:rPr>
          <w:t>57</w:t>
        </w:r>
        <w:r>
          <w:rPr>
            <w:noProof/>
            <w:webHidden/>
          </w:rPr>
          <w:fldChar w:fldCharType="end"/>
        </w:r>
      </w:hyperlink>
    </w:p>
    <w:p w14:paraId="59436CCC" w14:textId="23D0D38B" w:rsidR="00117F18" w:rsidRPr="00BD7E54" w:rsidRDefault="00F7519D" w:rsidP="000251EE">
      <w:pPr>
        <w:rPr>
          <w:rFonts w:cs="Times New Roman"/>
          <w:lang w:val="vi-VN"/>
        </w:rPr>
      </w:pPr>
      <w:r>
        <w:rPr>
          <w:rFonts w:cs="Times New Roman"/>
          <w:lang w:val="vi-VN"/>
        </w:rPr>
        <w:fldChar w:fldCharType="end"/>
      </w:r>
    </w:p>
    <w:p w14:paraId="0AB1B464" w14:textId="77777777" w:rsidR="00117F18" w:rsidRDefault="00117F18" w:rsidP="000251EE">
      <w:pPr>
        <w:rPr>
          <w:rFonts w:cs="Times New Roman"/>
        </w:rPr>
      </w:pPr>
    </w:p>
    <w:p w14:paraId="6BFA0912" w14:textId="77777777" w:rsidR="006F14BE" w:rsidRDefault="006F14BE" w:rsidP="000251EE">
      <w:pPr>
        <w:rPr>
          <w:rFonts w:cs="Times New Roman"/>
        </w:rPr>
      </w:pPr>
    </w:p>
    <w:p w14:paraId="4E1A8395" w14:textId="77777777" w:rsidR="006F14BE" w:rsidRDefault="006F14BE" w:rsidP="000251EE">
      <w:pPr>
        <w:rPr>
          <w:rFonts w:cs="Times New Roman"/>
        </w:rPr>
      </w:pPr>
    </w:p>
    <w:p w14:paraId="5088A2C7" w14:textId="77777777" w:rsidR="006F14BE" w:rsidRDefault="006F14BE" w:rsidP="000251EE">
      <w:pPr>
        <w:rPr>
          <w:rFonts w:cs="Times New Roman"/>
        </w:rPr>
      </w:pPr>
    </w:p>
    <w:p w14:paraId="46B6C6A3" w14:textId="77777777" w:rsidR="006F14BE" w:rsidRDefault="006F14BE" w:rsidP="000251EE">
      <w:pPr>
        <w:rPr>
          <w:rFonts w:cs="Times New Roman"/>
        </w:rPr>
      </w:pPr>
    </w:p>
    <w:p w14:paraId="308E035A" w14:textId="77777777" w:rsidR="006F14BE" w:rsidRDefault="006F14BE" w:rsidP="000251EE">
      <w:pPr>
        <w:rPr>
          <w:rFonts w:cs="Times New Roman"/>
        </w:rPr>
      </w:pPr>
    </w:p>
    <w:p w14:paraId="113971ED" w14:textId="77777777" w:rsidR="006F14BE" w:rsidRDefault="006F14BE" w:rsidP="000251EE">
      <w:pPr>
        <w:rPr>
          <w:rFonts w:cs="Times New Roman"/>
        </w:rPr>
      </w:pPr>
    </w:p>
    <w:p w14:paraId="648DA816" w14:textId="77777777" w:rsidR="006F14BE" w:rsidRPr="006F14BE" w:rsidRDefault="006F14BE" w:rsidP="000251EE">
      <w:pPr>
        <w:rPr>
          <w:rFonts w:cs="Times New Roman"/>
        </w:rPr>
      </w:pPr>
    </w:p>
    <w:p w14:paraId="5E62117B" w14:textId="77777777" w:rsidR="00117F18" w:rsidRPr="00BD7E54" w:rsidRDefault="00117F18" w:rsidP="000251EE">
      <w:pPr>
        <w:rPr>
          <w:rFonts w:cs="Times New Roman"/>
          <w:lang w:val="vi-VN"/>
        </w:rPr>
      </w:pPr>
    </w:p>
    <w:p w14:paraId="25942520" w14:textId="77777777" w:rsidR="006F14BE" w:rsidRDefault="0002768E" w:rsidP="00F152F2">
      <w:pPr>
        <w:pStyle w:val="Heading1"/>
        <w:numPr>
          <w:ilvl w:val="0"/>
          <w:numId w:val="0"/>
        </w:numPr>
        <w:ind w:left="432"/>
        <w:rPr>
          <w:noProof/>
        </w:rPr>
      </w:pPr>
      <w:bookmarkStart w:id="7" w:name="_Toc132286299"/>
      <w:bookmarkStart w:id="8" w:name="_Toc166355157"/>
      <w:bookmarkStart w:id="9" w:name="_Toc166355652"/>
      <w:r w:rsidRPr="00BD7E54">
        <w:rPr>
          <w:lang w:val="vi-VN"/>
        </w:rPr>
        <w:lastRenderedPageBreak/>
        <w:t>DANH MỤC BẢNG</w:t>
      </w:r>
      <w:bookmarkEnd w:id="7"/>
      <w:bookmarkEnd w:id="8"/>
      <w:bookmarkEnd w:id="9"/>
      <w:r w:rsidR="00DC7156" w:rsidRPr="00F152F2">
        <w:rPr>
          <w:szCs w:val="26"/>
          <w:lang w:val="vi-VN"/>
        </w:rPr>
        <w:fldChar w:fldCharType="begin"/>
      </w:r>
      <w:r w:rsidR="00DC7156" w:rsidRPr="00F152F2">
        <w:rPr>
          <w:szCs w:val="26"/>
          <w:lang w:val="vi-VN"/>
        </w:rPr>
        <w:instrText xml:space="preserve"> TOC \h \z \c "Bảng" </w:instrText>
      </w:r>
      <w:r w:rsidR="006F14BE">
        <w:rPr>
          <w:szCs w:val="26"/>
          <w:lang w:val="vi-VN"/>
        </w:rPr>
        <w:fldChar w:fldCharType="separate"/>
      </w:r>
    </w:p>
    <w:p w14:paraId="3F60FBCA" w14:textId="00ED433B"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7" w:history="1">
        <w:r w:rsidRPr="00943599">
          <w:rPr>
            <w:rStyle w:val="Hyperlink"/>
            <w:noProof/>
          </w:rPr>
          <w:t>Bảng 2</w:t>
        </w:r>
        <w:r w:rsidRPr="00943599">
          <w:rPr>
            <w:rStyle w:val="Hyperlink"/>
            <w:noProof/>
          </w:rPr>
          <w:noBreakHyphen/>
          <w:t>1: Bảng dữ liệu USER</w:t>
        </w:r>
        <w:r>
          <w:rPr>
            <w:noProof/>
            <w:webHidden/>
          </w:rPr>
          <w:tab/>
        </w:r>
        <w:r>
          <w:rPr>
            <w:noProof/>
            <w:webHidden/>
          </w:rPr>
          <w:fldChar w:fldCharType="begin"/>
        </w:r>
        <w:r>
          <w:rPr>
            <w:noProof/>
            <w:webHidden/>
          </w:rPr>
          <w:instrText xml:space="preserve"> PAGEREF _Toc166355247 \h </w:instrText>
        </w:r>
        <w:r>
          <w:rPr>
            <w:noProof/>
            <w:webHidden/>
          </w:rPr>
        </w:r>
        <w:r>
          <w:rPr>
            <w:noProof/>
            <w:webHidden/>
          </w:rPr>
          <w:fldChar w:fldCharType="separate"/>
        </w:r>
        <w:r>
          <w:rPr>
            <w:noProof/>
            <w:webHidden/>
          </w:rPr>
          <w:t>21</w:t>
        </w:r>
        <w:r>
          <w:rPr>
            <w:noProof/>
            <w:webHidden/>
          </w:rPr>
          <w:fldChar w:fldCharType="end"/>
        </w:r>
      </w:hyperlink>
    </w:p>
    <w:p w14:paraId="06A852F2" w14:textId="075CC329"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8" w:history="1">
        <w:r w:rsidRPr="00943599">
          <w:rPr>
            <w:rStyle w:val="Hyperlink"/>
            <w:noProof/>
          </w:rPr>
          <w:t>Bảng 2</w:t>
        </w:r>
        <w:r w:rsidRPr="00943599">
          <w:rPr>
            <w:rStyle w:val="Hyperlink"/>
            <w:noProof/>
          </w:rPr>
          <w:noBreakHyphen/>
          <w:t>2: Bảng dữ liệu TOUR</w:t>
        </w:r>
        <w:r>
          <w:rPr>
            <w:noProof/>
            <w:webHidden/>
          </w:rPr>
          <w:tab/>
        </w:r>
        <w:r>
          <w:rPr>
            <w:noProof/>
            <w:webHidden/>
          </w:rPr>
          <w:fldChar w:fldCharType="begin"/>
        </w:r>
        <w:r>
          <w:rPr>
            <w:noProof/>
            <w:webHidden/>
          </w:rPr>
          <w:instrText xml:space="preserve"> PAGEREF _Toc166355248 \h </w:instrText>
        </w:r>
        <w:r>
          <w:rPr>
            <w:noProof/>
            <w:webHidden/>
          </w:rPr>
        </w:r>
        <w:r>
          <w:rPr>
            <w:noProof/>
            <w:webHidden/>
          </w:rPr>
          <w:fldChar w:fldCharType="separate"/>
        </w:r>
        <w:r>
          <w:rPr>
            <w:noProof/>
            <w:webHidden/>
          </w:rPr>
          <w:t>22</w:t>
        </w:r>
        <w:r>
          <w:rPr>
            <w:noProof/>
            <w:webHidden/>
          </w:rPr>
          <w:fldChar w:fldCharType="end"/>
        </w:r>
      </w:hyperlink>
    </w:p>
    <w:p w14:paraId="0282CA3C" w14:textId="4898C742"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49" w:history="1">
        <w:r w:rsidRPr="00943599">
          <w:rPr>
            <w:rStyle w:val="Hyperlink"/>
            <w:noProof/>
          </w:rPr>
          <w:t>Bảng 2</w:t>
        </w:r>
        <w:r w:rsidRPr="00943599">
          <w:rPr>
            <w:rStyle w:val="Hyperlink"/>
            <w:noProof/>
          </w:rPr>
          <w:noBreakHyphen/>
          <w:t>3: Bảng dữ liệu PROCESSTOUR.</w:t>
        </w:r>
        <w:r>
          <w:rPr>
            <w:noProof/>
            <w:webHidden/>
          </w:rPr>
          <w:tab/>
        </w:r>
        <w:r>
          <w:rPr>
            <w:noProof/>
            <w:webHidden/>
          </w:rPr>
          <w:fldChar w:fldCharType="begin"/>
        </w:r>
        <w:r>
          <w:rPr>
            <w:noProof/>
            <w:webHidden/>
          </w:rPr>
          <w:instrText xml:space="preserve"> PAGEREF _Toc166355249 \h </w:instrText>
        </w:r>
        <w:r>
          <w:rPr>
            <w:noProof/>
            <w:webHidden/>
          </w:rPr>
        </w:r>
        <w:r>
          <w:rPr>
            <w:noProof/>
            <w:webHidden/>
          </w:rPr>
          <w:fldChar w:fldCharType="separate"/>
        </w:r>
        <w:r>
          <w:rPr>
            <w:noProof/>
            <w:webHidden/>
          </w:rPr>
          <w:t>23</w:t>
        </w:r>
        <w:r>
          <w:rPr>
            <w:noProof/>
            <w:webHidden/>
          </w:rPr>
          <w:fldChar w:fldCharType="end"/>
        </w:r>
      </w:hyperlink>
    </w:p>
    <w:p w14:paraId="6E951BBD" w14:textId="0DDA12D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0" w:history="1">
        <w:r w:rsidRPr="00943599">
          <w:rPr>
            <w:rStyle w:val="Hyperlink"/>
            <w:noProof/>
          </w:rPr>
          <w:t>Bảng 2</w:t>
        </w:r>
        <w:r w:rsidRPr="00943599">
          <w:rPr>
            <w:rStyle w:val="Hyperlink"/>
            <w:noProof/>
          </w:rPr>
          <w:noBreakHyphen/>
          <w:t>4: Bảng dữ liệu CALENDAR.</w:t>
        </w:r>
        <w:r>
          <w:rPr>
            <w:noProof/>
            <w:webHidden/>
          </w:rPr>
          <w:tab/>
        </w:r>
        <w:r>
          <w:rPr>
            <w:noProof/>
            <w:webHidden/>
          </w:rPr>
          <w:fldChar w:fldCharType="begin"/>
        </w:r>
        <w:r>
          <w:rPr>
            <w:noProof/>
            <w:webHidden/>
          </w:rPr>
          <w:instrText xml:space="preserve"> PAGEREF _Toc166355250 \h </w:instrText>
        </w:r>
        <w:r>
          <w:rPr>
            <w:noProof/>
            <w:webHidden/>
          </w:rPr>
        </w:r>
        <w:r>
          <w:rPr>
            <w:noProof/>
            <w:webHidden/>
          </w:rPr>
          <w:fldChar w:fldCharType="separate"/>
        </w:r>
        <w:r>
          <w:rPr>
            <w:noProof/>
            <w:webHidden/>
          </w:rPr>
          <w:t>23</w:t>
        </w:r>
        <w:r>
          <w:rPr>
            <w:noProof/>
            <w:webHidden/>
          </w:rPr>
          <w:fldChar w:fldCharType="end"/>
        </w:r>
      </w:hyperlink>
    </w:p>
    <w:p w14:paraId="6956077D" w14:textId="47F45AE7"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1" w:history="1">
        <w:r w:rsidRPr="00943599">
          <w:rPr>
            <w:rStyle w:val="Hyperlink"/>
            <w:noProof/>
          </w:rPr>
          <w:t>Bảng 2</w:t>
        </w:r>
        <w:r w:rsidRPr="00943599">
          <w:rPr>
            <w:rStyle w:val="Hyperlink"/>
            <w:noProof/>
          </w:rPr>
          <w:noBreakHyphen/>
          <w:t>5: Bảng dữ liệu BOOKINGTOUR.</w:t>
        </w:r>
        <w:r>
          <w:rPr>
            <w:noProof/>
            <w:webHidden/>
          </w:rPr>
          <w:tab/>
        </w:r>
        <w:r>
          <w:rPr>
            <w:noProof/>
            <w:webHidden/>
          </w:rPr>
          <w:fldChar w:fldCharType="begin"/>
        </w:r>
        <w:r>
          <w:rPr>
            <w:noProof/>
            <w:webHidden/>
          </w:rPr>
          <w:instrText xml:space="preserve"> PAGEREF _Toc166355251 \h </w:instrText>
        </w:r>
        <w:r>
          <w:rPr>
            <w:noProof/>
            <w:webHidden/>
          </w:rPr>
        </w:r>
        <w:r>
          <w:rPr>
            <w:noProof/>
            <w:webHidden/>
          </w:rPr>
          <w:fldChar w:fldCharType="separate"/>
        </w:r>
        <w:r>
          <w:rPr>
            <w:noProof/>
            <w:webHidden/>
          </w:rPr>
          <w:t>24</w:t>
        </w:r>
        <w:r>
          <w:rPr>
            <w:noProof/>
            <w:webHidden/>
          </w:rPr>
          <w:fldChar w:fldCharType="end"/>
        </w:r>
      </w:hyperlink>
    </w:p>
    <w:p w14:paraId="246A317C" w14:textId="00796770"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2" w:history="1">
        <w:r w:rsidRPr="00943599">
          <w:rPr>
            <w:rStyle w:val="Hyperlink"/>
            <w:noProof/>
          </w:rPr>
          <w:t>Bảng 2</w:t>
        </w:r>
        <w:r w:rsidRPr="00943599">
          <w:rPr>
            <w:rStyle w:val="Hyperlink"/>
            <w:noProof/>
          </w:rPr>
          <w:noBreakHyphen/>
          <w:t>6: Bảng dữ liệu COMMENT.</w:t>
        </w:r>
        <w:r>
          <w:rPr>
            <w:noProof/>
            <w:webHidden/>
          </w:rPr>
          <w:tab/>
        </w:r>
        <w:r>
          <w:rPr>
            <w:noProof/>
            <w:webHidden/>
          </w:rPr>
          <w:fldChar w:fldCharType="begin"/>
        </w:r>
        <w:r>
          <w:rPr>
            <w:noProof/>
            <w:webHidden/>
          </w:rPr>
          <w:instrText xml:space="preserve"> PAGEREF _Toc166355252 \h </w:instrText>
        </w:r>
        <w:r>
          <w:rPr>
            <w:noProof/>
            <w:webHidden/>
          </w:rPr>
        </w:r>
        <w:r>
          <w:rPr>
            <w:noProof/>
            <w:webHidden/>
          </w:rPr>
          <w:fldChar w:fldCharType="separate"/>
        </w:r>
        <w:r>
          <w:rPr>
            <w:noProof/>
            <w:webHidden/>
          </w:rPr>
          <w:t>26</w:t>
        </w:r>
        <w:r>
          <w:rPr>
            <w:noProof/>
            <w:webHidden/>
          </w:rPr>
          <w:fldChar w:fldCharType="end"/>
        </w:r>
      </w:hyperlink>
    </w:p>
    <w:p w14:paraId="18F92B2E" w14:textId="0C066971"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3" w:history="1">
        <w:r w:rsidRPr="00943599">
          <w:rPr>
            <w:rStyle w:val="Hyperlink"/>
            <w:noProof/>
          </w:rPr>
          <w:t>Bảng 2</w:t>
        </w:r>
        <w:r w:rsidRPr="00943599">
          <w:rPr>
            <w:rStyle w:val="Hyperlink"/>
            <w:noProof/>
          </w:rPr>
          <w:noBreakHyphen/>
          <w:t>7: Bảng dữ liệu NOTIFICATION.</w:t>
        </w:r>
        <w:r>
          <w:rPr>
            <w:noProof/>
            <w:webHidden/>
          </w:rPr>
          <w:tab/>
        </w:r>
        <w:r>
          <w:rPr>
            <w:noProof/>
            <w:webHidden/>
          </w:rPr>
          <w:fldChar w:fldCharType="begin"/>
        </w:r>
        <w:r>
          <w:rPr>
            <w:noProof/>
            <w:webHidden/>
          </w:rPr>
          <w:instrText xml:space="preserve"> PAGEREF _Toc166355253 \h </w:instrText>
        </w:r>
        <w:r>
          <w:rPr>
            <w:noProof/>
            <w:webHidden/>
          </w:rPr>
        </w:r>
        <w:r>
          <w:rPr>
            <w:noProof/>
            <w:webHidden/>
          </w:rPr>
          <w:fldChar w:fldCharType="separate"/>
        </w:r>
        <w:r>
          <w:rPr>
            <w:noProof/>
            <w:webHidden/>
          </w:rPr>
          <w:t>26</w:t>
        </w:r>
        <w:r>
          <w:rPr>
            <w:noProof/>
            <w:webHidden/>
          </w:rPr>
          <w:fldChar w:fldCharType="end"/>
        </w:r>
      </w:hyperlink>
    </w:p>
    <w:p w14:paraId="29FA41FA" w14:textId="1BBBD52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4" w:history="1">
        <w:r w:rsidRPr="00943599">
          <w:rPr>
            <w:rStyle w:val="Hyperlink"/>
            <w:noProof/>
          </w:rPr>
          <w:t>Bảng 2</w:t>
        </w:r>
        <w:r w:rsidRPr="00943599">
          <w:rPr>
            <w:rStyle w:val="Hyperlink"/>
            <w:noProof/>
          </w:rPr>
          <w:noBreakHyphen/>
          <w:t>8: Bảng dữ liệu ROOMMESSAGE.</w:t>
        </w:r>
        <w:r>
          <w:rPr>
            <w:noProof/>
            <w:webHidden/>
          </w:rPr>
          <w:tab/>
        </w:r>
        <w:r>
          <w:rPr>
            <w:noProof/>
            <w:webHidden/>
          </w:rPr>
          <w:fldChar w:fldCharType="begin"/>
        </w:r>
        <w:r>
          <w:rPr>
            <w:noProof/>
            <w:webHidden/>
          </w:rPr>
          <w:instrText xml:space="preserve"> PAGEREF _Toc166355254 \h </w:instrText>
        </w:r>
        <w:r>
          <w:rPr>
            <w:noProof/>
            <w:webHidden/>
          </w:rPr>
        </w:r>
        <w:r>
          <w:rPr>
            <w:noProof/>
            <w:webHidden/>
          </w:rPr>
          <w:fldChar w:fldCharType="separate"/>
        </w:r>
        <w:r>
          <w:rPr>
            <w:noProof/>
            <w:webHidden/>
          </w:rPr>
          <w:t>27</w:t>
        </w:r>
        <w:r>
          <w:rPr>
            <w:noProof/>
            <w:webHidden/>
          </w:rPr>
          <w:fldChar w:fldCharType="end"/>
        </w:r>
      </w:hyperlink>
    </w:p>
    <w:p w14:paraId="00C1EB7E" w14:textId="6CB09BDA"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5" w:history="1">
        <w:r w:rsidRPr="00943599">
          <w:rPr>
            <w:rStyle w:val="Hyperlink"/>
            <w:noProof/>
          </w:rPr>
          <w:t>Bảng 2</w:t>
        </w:r>
        <w:r w:rsidRPr="00943599">
          <w:rPr>
            <w:rStyle w:val="Hyperlink"/>
            <w:noProof/>
          </w:rPr>
          <w:noBreakHyphen/>
          <w:t>9: Bảng dữ liệu MESSAGE</w:t>
        </w:r>
        <w:r>
          <w:rPr>
            <w:noProof/>
            <w:webHidden/>
          </w:rPr>
          <w:tab/>
        </w:r>
        <w:r>
          <w:rPr>
            <w:noProof/>
            <w:webHidden/>
          </w:rPr>
          <w:fldChar w:fldCharType="begin"/>
        </w:r>
        <w:r>
          <w:rPr>
            <w:noProof/>
            <w:webHidden/>
          </w:rPr>
          <w:instrText xml:space="preserve"> PAGEREF _Toc166355255 \h </w:instrText>
        </w:r>
        <w:r>
          <w:rPr>
            <w:noProof/>
            <w:webHidden/>
          </w:rPr>
        </w:r>
        <w:r>
          <w:rPr>
            <w:noProof/>
            <w:webHidden/>
          </w:rPr>
          <w:fldChar w:fldCharType="separate"/>
        </w:r>
        <w:r>
          <w:rPr>
            <w:noProof/>
            <w:webHidden/>
          </w:rPr>
          <w:t>27</w:t>
        </w:r>
        <w:r>
          <w:rPr>
            <w:noProof/>
            <w:webHidden/>
          </w:rPr>
          <w:fldChar w:fldCharType="end"/>
        </w:r>
      </w:hyperlink>
    </w:p>
    <w:p w14:paraId="2A73E1D2" w14:textId="60775991"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6" w:history="1">
        <w:r w:rsidRPr="00943599">
          <w:rPr>
            <w:rStyle w:val="Hyperlink"/>
            <w:noProof/>
          </w:rPr>
          <w:t>Bảng 2</w:t>
        </w:r>
        <w:r w:rsidRPr="00943599">
          <w:rPr>
            <w:rStyle w:val="Hyperlink"/>
            <w:noProof/>
          </w:rPr>
          <w:noBreakHyphen/>
          <w:t>10: Bảng dữ liệu VOUCHER.</w:t>
        </w:r>
        <w:r>
          <w:rPr>
            <w:noProof/>
            <w:webHidden/>
          </w:rPr>
          <w:tab/>
        </w:r>
        <w:r>
          <w:rPr>
            <w:noProof/>
            <w:webHidden/>
          </w:rPr>
          <w:fldChar w:fldCharType="begin"/>
        </w:r>
        <w:r>
          <w:rPr>
            <w:noProof/>
            <w:webHidden/>
          </w:rPr>
          <w:instrText xml:space="preserve"> PAGEREF _Toc166355256 \h </w:instrText>
        </w:r>
        <w:r>
          <w:rPr>
            <w:noProof/>
            <w:webHidden/>
          </w:rPr>
        </w:r>
        <w:r>
          <w:rPr>
            <w:noProof/>
            <w:webHidden/>
          </w:rPr>
          <w:fldChar w:fldCharType="separate"/>
        </w:r>
        <w:r>
          <w:rPr>
            <w:noProof/>
            <w:webHidden/>
          </w:rPr>
          <w:t>27</w:t>
        </w:r>
        <w:r>
          <w:rPr>
            <w:noProof/>
            <w:webHidden/>
          </w:rPr>
          <w:fldChar w:fldCharType="end"/>
        </w:r>
      </w:hyperlink>
    </w:p>
    <w:p w14:paraId="3AAAECBD" w14:textId="186EB43E"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7" w:history="1">
        <w:r w:rsidRPr="00943599">
          <w:rPr>
            <w:rStyle w:val="Hyperlink"/>
            <w:noProof/>
          </w:rPr>
          <w:t>Bảng 2</w:t>
        </w:r>
        <w:r w:rsidRPr="00943599">
          <w:rPr>
            <w:rStyle w:val="Hyperlink"/>
            <w:noProof/>
          </w:rPr>
          <w:noBreakHyphen/>
          <w:t>11: Bảng dữ liệu VOUCHERUSER</w:t>
        </w:r>
        <w:r>
          <w:rPr>
            <w:noProof/>
            <w:webHidden/>
          </w:rPr>
          <w:tab/>
        </w:r>
        <w:r>
          <w:rPr>
            <w:noProof/>
            <w:webHidden/>
          </w:rPr>
          <w:fldChar w:fldCharType="begin"/>
        </w:r>
        <w:r>
          <w:rPr>
            <w:noProof/>
            <w:webHidden/>
          </w:rPr>
          <w:instrText xml:space="preserve"> PAGEREF _Toc166355257 \h </w:instrText>
        </w:r>
        <w:r>
          <w:rPr>
            <w:noProof/>
            <w:webHidden/>
          </w:rPr>
        </w:r>
        <w:r>
          <w:rPr>
            <w:noProof/>
            <w:webHidden/>
          </w:rPr>
          <w:fldChar w:fldCharType="separate"/>
        </w:r>
        <w:r>
          <w:rPr>
            <w:noProof/>
            <w:webHidden/>
          </w:rPr>
          <w:t>28</w:t>
        </w:r>
        <w:r>
          <w:rPr>
            <w:noProof/>
            <w:webHidden/>
          </w:rPr>
          <w:fldChar w:fldCharType="end"/>
        </w:r>
      </w:hyperlink>
    </w:p>
    <w:p w14:paraId="4A48DD86" w14:textId="273D5F6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8" w:history="1">
        <w:r w:rsidRPr="00943599">
          <w:rPr>
            <w:rStyle w:val="Hyperlink"/>
            <w:noProof/>
          </w:rPr>
          <w:t>Bảng 2</w:t>
        </w:r>
        <w:r w:rsidRPr="00943599">
          <w:rPr>
            <w:rStyle w:val="Hyperlink"/>
            <w:noProof/>
          </w:rPr>
          <w:noBreakHyphen/>
          <w:t>12: Bảng dữ liệu VIEWEDTOUR</w:t>
        </w:r>
        <w:r>
          <w:rPr>
            <w:noProof/>
            <w:webHidden/>
          </w:rPr>
          <w:tab/>
        </w:r>
        <w:r>
          <w:rPr>
            <w:noProof/>
            <w:webHidden/>
          </w:rPr>
          <w:fldChar w:fldCharType="begin"/>
        </w:r>
        <w:r>
          <w:rPr>
            <w:noProof/>
            <w:webHidden/>
          </w:rPr>
          <w:instrText xml:space="preserve"> PAGEREF _Toc166355258 \h </w:instrText>
        </w:r>
        <w:r>
          <w:rPr>
            <w:noProof/>
            <w:webHidden/>
          </w:rPr>
        </w:r>
        <w:r>
          <w:rPr>
            <w:noProof/>
            <w:webHidden/>
          </w:rPr>
          <w:fldChar w:fldCharType="separate"/>
        </w:r>
        <w:r>
          <w:rPr>
            <w:noProof/>
            <w:webHidden/>
          </w:rPr>
          <w:t>28</w:t>
        </w:r>
        <w:r>
          <w:rPr>
            <w:noProof/>
            <w:webHidden/>
          </w:rPr>
          <w:fldChar w:fldCharType="end"/>
        </w:r>
      </w:hyperlink>
    </w:p>
    <w:p w14:paraId="68672B27" w14:textId="5D71D4A5"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59" w:history="1">
        <w:r w:rsidRPr="00943599">
          <w:rPr>
            <w:rStyle w:val="Hyperlink"/>
            <w:noProof/>
          </w:rPr>
          <w:t>Bảng 2</w:t>
        </w:r>
        <w:r w:rsidRPr="00943599">
          <w:rPr>
            <w:rStyle w:val="Hyperlink"/>
            <w:noProof/>
          </w:rPr>
          <w:noBreakHyphen/>
          <w:t>13: Bảng dữ liệu CATEGORY</w:t>
        </w:r>
        <w:r>
          <w:rPr>
            <w:noProof/>
            <w:webHidden/>
          </w:rPr>
          <w:tab/>
        </w:r>
        <w:r>
          <w:rPr>
            <w:noProof/>
            <w:webHidden/>
          </w:rPr>
          <w:fldChar w:fldCharType="begin"/>
        </w:r>
        <w:r>
          <w:rPr>
            <w:noProof/>
            <w:webHidden/>
          </w:rPr>
          <w:instrText xml:space="preserve"> PAGEREF _Toc166355259 \h </w:instrText>
        </w:r>
        <w:r>
          <w:rPr>
            <w:noProof/>
            <w:webHidden/>
          </w:rPr>
        </w:r>
        <w:r>
          <w:rPr>
            <w:noProof/>
            <w:webHidden/>
          </w:rPr>
          <w:fldChar w:fldCharType="separate"/>
        </w:r>
        <w:r>
          <w:rPr>
            <w:noProof/>
            <w:webHidden/>
          </w:rPr>
          <w:t>29</w:t>
        </w:r>
        <w:r>
          <w:rPr>
            <w:noProof/>
            <w:webHidden/>
          </w:rPr>
          <w:fldChar w:fldCharType="end"/>
        </w:r>
      </w:hyperlink>
    </w:p>
    <w:p w14:paraId="58EF7053" w14:textId="73587009"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60" w:history="1">
        <w:r w:rsidRPr="00943599">
          <w:rPr>
            <w:rStyle w:val="Hyperlink"/>
            <w:noProof/>
          </w:rPr>
          <w:t>Bảng 4</w:t>
        </w:r>
        <w:r w:rsidRPr="00943599">
          <w:rPr>
            <w:rStyle w:val="Hyperlink"/>
            <w:noProof/>
          </w:rPr>
          <w:noBreakHyphen/>
          <w:t>1: Bảng kiểm thức chức năng đăng nhập</w:t>
        </w:r>
        <w:r>
          <w:rPr>
            <w:noProof/>
            <w:webHidden/>
          </w:rPr>
          <w:tab/>
        </w:r>
        <w:r>
          <w:rPr>
            <w:noProof/>
            <w:webHidden/>
          </w:rPr>
          <w:fldChar w:fldCharType="begin"/>
        </w:r>
        <w:r>
          <w:rPr>
            <w:noProof/>
            <w:webHidden/>
          </w:rPr>
          <w:instrText xml:space="preserve"> PAGEREF _Toc166355260 \h </w:instrText>
        </w:r>
        <w:r>
          <w:rPr>
            <w:noProof/>
            <w:webHidden/>
          </w:rPr>
        </w:r>
        <w:r>
          <w:rPr>
            <w:noProof/>
            <w:webHidden/>
          </w:rPr>
          <w:fldChar w:fldCharType="separate"/>
        </w:r>
        <w:r>
          <w:rPr>
            <w:noProof/>
            <w:webHidden/>
          </w:rPr>
          <w:t>60</w:t>
        </w:r>
        <w:r>
          <w:rPr>
            <w:noProof/>
            <w:webHidden/>
          </w:rPr>
          <w:fldChar w:fldCharType="end"/>
        </w:r>
      </w:hyperlink>
    </w:p>
    <w:p w14:paraId="74B51556" w14:textId="1E529FE4"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61" w:history="1">
        <w:r w:rsidRPr="00943599">
          <w:rPr>
            <w:rStyle w:val="Hyperlink"/>
            <w:noProof/>
          </w:rPr>
          <w:t>Bảng 4</w:t>
        </w:r>
        <w:r w:rsidRPr="00943599">
          <w:rPr>
            <w:rStyle w:val="Hyperlink"/>
            <w:noProof/>
          </w:rPr>
          <w:noBreakHyphen/>
          <w:t>2: Bảng kiểm thức chức năng tìm kiếm tour</w:t>
        </w:r>
        <w:r>
          <w:rPr>
            <w:noProof/>
            <w:webHidden/>
          </w:rPr>
          <w:tab/>
        </w:r>
        <w:r>
          <w:rPr>
            <w:noProof/>
            <w:webHidden/>
          </w:rPr>
          <w:fldChar w:fldCharType="begin"/>
        </w:r>
        <w:r>
          <w:rPr>
            <w:noProof/>
            <w:webHidden/>
          </w:rPr>
          <w:instrText xml:space="preserve"> PAGEREF _Toc166355261 \h </w:instrText>
        </w:r>
        <w:r>
          <w:rPr>
            <w:noProof/>
            <w:webHidden/>
          </w:rPr>
        </w:r>
        <w:r>
          <w:rPr>
            <w:noProof/>
            <w:webHidden/>
          </w:rPr>
          <w:fldChar w:fldCharType="separate"/>
        </w:r>
        <w:r>
          <w:rPr>
            <w:noProof/>
            <w:webHidden/>
          </w:rPr>
          <w:t>61</w:t>
        </w:r>
        <w:r>
          <w:rPr>
            <w:noProof/>
            <w:webHidden/>
          </w:rPr>
          <w:fldChar w:fldCharType="end"/>
        </w:r>
      </w:hyperlink>
    </w:p>
    <w:p w14:paraId="620087BD" w14:textId="66AD95ED"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62" w:history="1">
        <w:r w:rsidRPr="00943599">
          <w:rPr>
            <w:rStyle w:val="Hyperlink"/>
            <w:noProof/>
          </w:rPr>
          <w:t>Bảng 4</w:t>
        </w:r>
        <w:r w:rsidRPr="00943599">
          <w:rPr>
            <w:rStyle w:val="Hyperlink"/>
            <w:noProof/>
          </w:rPr>
          <w:noBreakHyphen/>
          <w:t>3: Bảng kiểm thức chức năng đặt tour</w:t>
        </w:r>
        <w:r>
          <w:rPr>
            <w:noProof/>
            <w:webHidden/>
          </w:rPr>
          <w:tab/>
        </w:r>
        <w:r>
          <w:rPr>
            <w:noProof/>
            <w:webHidden/>
          </w:rPr>
          <w:fldChar w:fldCharType="begin"/>
        </w:r>
        <w:r>
          <w:rPr>
            <w:noProof/>
            <w:webHidden/>
          </w:rPr>
          <w:instrText xml:space="preserve"> PAGEREF _Toc166355262 \h </w:instrText>
        </w:r>
        <w:r>
          <w:rPr>
            <w:noProof/>
            <w:webHidden/>
          </w:rPr>
        </w:r>
        <w:r>
          <w:rPr>
            <w:noProof/>
            <w:webHidden/>
          </w:rPr>
          <w:fldChar w:fldCharType="separate"/>
        </w:r>
        <w:r>
          <w:rPr>
            <w:noProof/>
            <w:webHidden/>
          </w:rPr>
          <w:t>62</w:t>
        </w:r>
        <w:r>
          <w:rPr>
            <w:noProof/>
            <w:webHidden/>
          </w:rPr>
          <w:fldChar w:fldCharType="end"/>
        </w:r>
      </w:hyperlink>
    </w:p>
    <w:p w14:paraId="49645578" w14:textId="1AB31256" w:rsidR="006F14BE" w:rsidRDefault="006F14BE">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63" w:history="1">
        <w:r w:rsidRPr="00943599">
          <w:rPr>
            <w:rStyle w:val="Hyperlink"/>
            <w:noProof/>
          </w:rPr>
          <w:t>Bảng 4</w:t>
        </w:r>
        <w:r w:rsidRPr="00943599">
          <w:rPr>
            <w:rStyle w:val="Hyperlink"/>
            <w:noProof/>
          </w:rPr>
          <w:noBreakHyphen/>
          <w:t>4: Bảng kiểm thức chức năng hủy tour</w:t>
        </w:r>
        <w:r>
          <w:rPr>
            <w:noProof/>
            <w:webHidden/>
          </w:rPr>
          <w:tab/>
        </w:r>
        <w:r>
          <w:rPr>
            <w:noProof/>
            <w:webHidden/>
          </w:rPr>
          <w:fldChar w:fldCharType="begin"/>
        </w:r>
        <w:r>
          <w:rPr>
            <w:noProof/>
            <w:webHidden/>
          </w:rPr>
          <w:instrText xml:space="preserve"> PAGEREF _Toc166355263 \h </w:instrText>
        </w:r>
        <w:r>
          <w:rPr>
            <w:noProof/>
            <w:webHidden/>
          </w:rPr>
        </w:r>
        <w:r>
          <w:rPr>
            <w:noProof/>
            <w:webHidden/>
          </w:rPr>
          <w:fldChar w:fldCharType="separate"/>
        </w:r>
        <w:r>
          <w:rPr>
            <w:noProof/>
            <w:webHidden/>
          </w:rPr>
          <w:t>63</w:t>
        </w:r>
        <w:r>
          <w:rPr>
            <w:noProof/>
            <w:webHidden/>
          </w:rPr>
          <w:fldChar w:fldCharType="end"/>
        </w:r>
      </w:hyperlink>
    </w:p>
    <w:p w14:paraId="73457B84" w14:textId="0BA74744" w:rsidR="006F14BE" w:rsidRPr="00620477" w:rsidRDefault="006F14BE" w:rsidP="00620477">
      <w:pPr>
        <w:pStyle w:val="TableofFigures"/>
        <w:tabs>
          <w:tab w:val="right" w:leader="dot" w:pos="8778"/>
        </w:tabs>
        <w:rPr>
          <w:rFonts w:asciiTheme="minorHAnsi" w:eastAsiaTheme="minorEastAsia" w:hAnsiTheme="minorHAnsi" w:cstheme="minorBidi"/>
          <w:noProof/>
          <w:kern w:val="2"/>
          <w:sz w:val="24"/>
          <w:szCs w:val="24"/>
          <w14:ligatures w14:val="standardContextual"/>
        </w:rPr>
      </w:pPr>
      <w:hyperlink w:anchor="_Toc166355264" w:history="1">
        <w:r w:rsidRPr="00943599">
          <w:rPr>
            <w:rStyle w:val="Hyperlink"/>
            <w:noProof/>
          </w:rPr>
          <w:t>Bảng 4</w:t>
        </w:r>
        <w:r w:rsidRPr="00943599">
          <w:rPr>
            <w:rStyle w:val="Hyperlink"/>
            <w:noProof/>
          </w:rPr>
          <w:noBreakHyphen/>
          <w:t>5: Bảng kiểm thức chức năng chat trực tuyến</w:t>
        </w:r>
        <w:r>
          <w:rPr>
            <w:noProof/>
            <w:webHidden/>
          </w:rPr>
          <w:tab/>
        </w:r>
        <w:r>
          <w:rPr>
            <w:noProof/>
            <w:webHidden/>
          </w:rPr>
          <w:fldChar w:fldCharType="begin"/>
        </w:r>
        <w:r>
          <w:rPr>
            <w:noProof/>
            <w:webHidden/>
          </w:rPr>
          <w:instrText xml:space="preserve"> PAGEREF _Toc166355264 \h </w:instrText>
        </w:r>
        <w:r>
          <w:rPr>
            <w:noProof/>
            <w:webHidden/>
          </w:rPr>
        </w:r>
        <w:r>
          <w:rPr>
            <w:noProof/>
            <w:webHidden/>
          </w:rPr>
          <w:fldChar w:fldCharType="separate"/>
        </w:r>
        <w:r>
          <w:rPr>
            <w:noProof/>
            <w:webHidden/>
          </w:rPr>
          <w:t>63</w:t>
        </w:r>
        <w:r>
          <w:rPr>
            <w:noProof/>
            <w:webHidden/>
          </w:rPr>
          <w:fldChar w:fldCharType="end"/>
        </w:r>
      </w:hyperlink>
      <w:r w:rsidR="00DC7156" w:rsidRPr="00F152F2">
        <w:rPr>
          <w:szCs w:val="26"/>
          <w:lang w:val="vi-VN"/>
        </w:rPr>
        <w:fldChar w:fldCharType="end"/>
      </w:r>
    </w:p>
    <w:p w14:paraId="68A451EF" w14:textId="08E242D9" w:rsidR="0002768E" w:rsidRPr="00F152F2" w:rsidRDefault="0002768E" w:rsidP="000251EE">
      <w:pPr>
        <w:rPr>
          <w:rFonts w:cs="Times New Roman"/>
          <w:lang w:val="vi-VN"/>
        </w:rPr>
      </w:pPr>
    </w:p>
    <w:p w14:paraId="02E835DD" w14:textId="518828EA" w:rsidR="0002768E" w:rsidRPr="0040009A" w:rsidRDefault="0040009A" w:rsidP="000251EE">
      <w:pPr>
        <w:rPr>
          <w:rFonts w:cs="Times New Roman"/>
        </w:rPr>
      </w:pPr>
      <w:r>
        <w:rPr>
          <w:rFonts w:cs="Times New Roman"/>
        </w:rPr>
        <w:t xml:space="preserve"> </w:t>
      </w:r>
    </w:p>
    <w:p w14:paraId="21671250" w14:textId="77777777" w:rsidR="0002768E" w:rsidRPr="00BD7E54" w:rsidRDefault="0002768E" w:rsidP="000755FC">
      <w:pPr>
        <w:pStyle w:val="fren"/>
      </w:pPr>
    </w:p>
    <w:p w14:paraId="0A36554B" w14:textId="77777777" w:rsidR="0002768E" w:rsidRPr="000755FC" w:rsidRDefault="0002768E" w:rsidP="000251EE">
      <w:pPr>
        <w:rPr>
          <w:rFonts w:cs="Times New Roman"/>
          <w:vanish/>
          <w:lang w:val="vi-VN"/>
        </w:rPr>
      </w:pPr>
    </w:p>
    <w:p w14:paraId="6172DAA3" w14:textId="77777777" w:rsidR="0002768E" w:rsidRPr="00BD7E54" w:rsidRDefault="0002768E" w:rsidP="000251EE">
      <w:pPr>
        <w:rPr>
          <w:rFonts w:cs="Times New Roman"/>
          <w:lang w:val="vi-VN"/>
        </w:rPr>
      </w:pPr>
    </w:p>
    <w:p w14:paraId="0E3A887E" w14:textId="77777777" w:rsidR="0002768E" w:rsidRPr="00BD7E54" w:rsidRDefault="0002768E" w:rsidP="000251EE">
      <w:pPr>
        <w:rPr>
          <w:rFonts w:cs="Times New Roman"/>
          <w:lang w:val="vi-VN"/>
        </w:rPr>
      </w:pPr>
    </w:p>
    <w:p w14:paraId="7693051D" w14:textId="77777777" w:rsidR="0002768E" w:rsidRPr="00BD7E54" w:rsidRDefault="0002768E" w:rsidP="000251EE">
      <w:pPr>
        <w:rPr>
          <w:rFonts w:cs="Times New Roman"/>
          <w:lang w:val="vi-VN"/>
        </w:rPr>
      </w:pPr>
    </w:p>
    <w:p w14:paraId="01382459" w14:textId="7618D1FD" w:rsidR="008C0811" w:rsidRDefault="008C0811">
      <w:pPr>
        <w:ind w:firstLine="0"/>
        <w:jc w:val="center"/>
        <w:rPr>
          <w:rFonts w:cs="Times New Roman"/>
          <w:lang w:val="vi-VN"/>
        </w:rPr>
      </w:pPr>
      <w:r>
        <w:rPr>
          <w:rFonts w:cs="Times New Roman"/>
          <w:lang w:val="vi-VN"/>
        </w:rPr>
        <w:br w:type="page"/>
      </w:r>
    </w:p>
    <w:p w14:paraId="62864614" w14:textId="77777777" w:rsidR="0002768E" w:rsidRDefault="0002768E" w:rsidP="008C0811">
      <w:pPr>
        <w:ind w:firstLine="0"/>
        <w:rPr>
          <w:rFonts w:cs="Times New Roman"/>
        </w:rPr>
      </w:pPr>
    </w:p>
    <w:p w14:paraId="7E895666" w14:textId="3C04F4ED" w:rsidR="001826B0" w:rsidRDefault="008C0811" w:rsidP="008C0811">
      <w:pPr>
        <w:pStyle w:val="Heading1"/>
        <w:numPr>
          <w:ilvl w:val="0"/>
          <w:numId w:val="0"/>
        </w:numPr>
      </w:pPr>
      <w:bookmarkStart w:id="10" w:name="_Toc166355158"/>
      <w:bookmarkStart w:id="11" w:name="_Toc166355653"/>
      <w:r>
        <w:t>DOANH MỤC THUẬT NGỮ VÀ VIẾT TẮT</w:t>
      </w:r>
      <w:bookmarkEnd w:id="10"/>
      <w:bookmarkEnd w:id="11"/>
    </w:p>
    <w:p w14:paraId="7DF141D9" w14:textId="77777777" w:rsidR="0082546B" w:rsidRDefault="0082546B" w:rsidP="0082546B"/>
    <w:p w14:paraId="262A6CC7" w14:textId="77777777" w:rsidR="0082546B" w:rsidRDefault="0082546B" w:rsidP="0082546B"/>
    <w:p w14:paraId="2BB23733" w14:textId="77777777" w:rsidR="0082546B" w:rsidRDefault="0082546B" w:rsidP="0082546B"/>
    <w:tbl>
      <w:tblPr>
        <w:tblStyle w:val="TableGrid"/>
        <w:tblW w:w="9022" w:type="dxa"/>
        <w:tblLook w:val="04A0" w:firstRow="1" w:lastRow="0" w:firstColumn="1" w:lastColumn="0" w:noHBand="0" w:noVBand="1"/>
      </w:tblPr>
      <w:tblGrid>
        <w:gridCol w:w="1015"/>
        <w:gridCol w:w="3059"/>
        <w:gridCol w:w="4948"/>
      </w:tblGrid>
      <w:tr w:rsidR="008C0811" w14:paraId="7B57EEB0" w14:textId="77777777" w:rsidTr="0082546B">
        <w:trPr>
          <w:trHeight w:val="726"/>
        </w:trPr>
        <w:tc>
          <w:tcPr>
            <w:tcW w:w="1015" w:type="dxa"/>
          </w:tcPr>
          <w:p w14:paraId="00748066" w14:textId="1E753B23" w:rsidR="008C0811" w:rsidRPr="001826B0" w:rsidRDefault="008C0811" w:rsidP="008C0811">
            <w:pPr>
              <w:ind w:firstLine="0"/>
              <w:rPr>
                <w:rFonts w:cs="Times New Roman"/>
                <w:b/>
                <w:bCs/>
              </w:rPr>
            </w:pPr>
            <w:r w:rsidRPr="001826B0">
              <w:rPr>
                <w:rFonts w:cs="Times New Roman"/>
                <w:b/>
                <w:bCs/>
              </w:rPr>
              <w:t>STT</w:t>
            </w:r>
          </w:p>
        </w:tc>
        <w:tc>
          <w:tcPr>
            <w:tcW w:w="3059" w:type="dxa"/>
          </w:tcPr>
          <w:p w14:paraId="106E8513" w14:textId="7A1027BE" w:rsidR="008C0811" w:rsidRPr="001826B0" w:rsidRDefault="008C0811" w:rsidP="008C0811">
            <w:pPr>
              <w:ind w:firstLine="0"/>
              <w:rPr>
                <w:rFonts w:cs="Times New Roman"/>
                <w:b/>
                <w:bCs/>
              </w:rPr>
            </w:pPr>
            <w:r w:rsidRPr="001826B0">
              <w:rPr>
                <w:rFonts w:cs="Times New Roman"/>
                <w:b/>
                <w:bCs/>
              </w:rPr>
              <w:t>Ký hiệu</w:t>
            </w:r>
          </w:p>
        </w:tc>
        <w:tc>
          <w:tcPr>
            <w:tcW w:w="4948" w:type="dxa"/>
          </w:tcPr>
          <w:p w14:paraId="7AF3F055" w14:textId="3D322B9E" w:rsidR="008C0811" w:rsidRPr="001826B0" w:rsidRDefault="008C0811" w:rsidP="008C0811">
            <w:pPr>
              <w:ind w:firstLine="0"/>
              <w:rPr>
                <w:rFonts w:cs="Times New Roman"/>
                <w:b/>
                <w:bCs/>
              </w:rPr>
            </w:pPr>
            <w:r w:rsidRPr="001826B0">
              <w:rPr>
                <w:rFonts w:cs="Times New Roman"/>
                <w:b/>
                <w:bCs/>
              </w:rPr>
              <w:t>Nguyên ngữ</w:t>
            </w:r>
          </w:p>
        </w:tc>
      </w:tr>
      <w:tr w:rsidR="001826B0" w14:paraId="1A5E2858" w14:textId="77777777" w:rsidTr="0082546B">
        <w:trPr>
          <w:trHeight w:val="726"/>
        </w:trPr>
        <w:tc>
          <w:tcPr>
            <w:tcW w:w="1015" w:type="dxa"/>
          </w:tcPr>
          <w:p w14:paraId="776CDDA1" w14:textId="72719C6F" w:rsidR="001826B0" w:rsidRDefault="001826B0" w:rsidP="001826B0">
            <w:pPr>
              <w:ind w:firstLine="0"/>
              <w:rPr>
                <w:rFonts w:cs="Times New Roman"/>
              </w:rPr>
            </w:pPr>
            <w:r>
              <w:rPr>
                <w:rFonts w:cs="Times New Roman"/>
              </w:rPr>
              <w:t>1</w:t>
            </w:r>
          </w:p>
        </w:tc>
        <w:tc>
          <w:tcPr>
            <w:tcW w:w="3059" w:type="dxa"/>
          </w:tcPr>
          <w:p w14:paraId="267F67E5" w14:textId="38832FB2" w:rsidR="001826B0" w:rsidRDefault="001826B0" w:rsidP="001826B0">
            <w:pPr>
              <w:ind w:firstLine="0"/>
              <w:rPr>
                <w:rFonts w:cs="Times New Roman"/>
              </w:rPr>
            </w:pPr>
            <w:r>
              <w:t>F</w:t>
            </w:r>
            <w:r w:rsidRPr="00D544A3">
              <w:t>ramework</w:t>
            </w:r>
          </w:p>
        </w:tc>
        <w:tc>
          <w:tcPr>
            <w:tcW w:w="4948" w:type="dxa"/>
          </w:tcPr>
          <w:p w14:paraId="00C18028" w14:textId="1BC99E27" w:rsidR="001826B0" w:rsidRDefault="001826B0" w:rsidP="001826B0">
            <w:pPr>
              <w:ind w:firstLine="0"/>
              <w:rPr>
                <w:rFonts w:cs="Times New Roman"/>
              </w:rPr>
            </w:pPr>
            <w:r>
              <w:t>Cấu trúc xây dựng hệ thống</w:t>
            </w:r>
          </w:p>
        </w:tc>
      </w:tr>
      <w:tr w:rsidR="001826B0" w14:paraId="46C5E7FC" w14:textId="77777777" w:rsidTr="0082546B">
        <w:trPr>
          <w:trHeight w:val="726"/>
        </w:trPr>
        <w:tc>
          <w:tcPr>
            <w:tcW w:w="1015" w:type="dxa"/>
          </w:tcPr>
          <w:p w14:paraId="293E7916" w14:textId="08C051A9" w:rsidR="001826B0" w:rsidRDefault="001826B0" w:rsidP="001826B0">
            <w:pPr>
              <w:ind w:firstLine="0"/>
              <w:rPr>
                <w:rFonts w:cs="Times New Roman"/>
              </w:rPr>
            </w:pPr>
            <w:r>
              <w:rPr>
                <w:rFonts w:cs="Times New Roman"/>
              </w:rPr>
              <w:t>2</w:t>
            </w:r>
          </w:p>
        </w:tc>
        <w:tc>
          <w:tcPr>
            <w:tcW w:w="3059" w:type="dxa"/>
          </w:tcPr>
          <w:p w14:paraId="5CB7FA0C" w14:textId="1110ECD6" w:rsidR="001826B0" w:rsidRDefault="001826B0" w:rsidP="001826B0">
            <w:pPr>
              <w:ind w:firstLine="0"/>
              <w:rPr>
                <w:rFonts w:cs="Times New Roman"/>
              </w:rPr>
            </w:pPr>
            <w:r>
              <w:t>API</w:t>
            </w:r>
          </w:p>
        </w:tc>
        <w:tc>
          <w:tcPr>
            <w:tcW w:w="4948" w:type="dxa"/>
          </w:tcPr>
          <w:p w14:paraId="190097A2" w14:textId="515A9419" w:rsidR="001826B0" w:rsidRDefault="001826B0" w:rsidP="001826B0">
            <w:pPr>
              <w:ind w:firstLine="0"/>
              <w:rPr>
                <w:rFonts w:cs="Times New Roman"/>
              </w:rPr>
            </w:pPr>
            <w:r>
              <w:rPr>
                <w:shd w:val="clear" w:color="auto" w:fill="FBFBFB"/>
              </w:rPr>
              <w:t>Giao diện chương trình ứng dụng</w:t>
            </w:r>
          </w:p>
        </w:tc>
      </w:tr>
    </w:tbl>
    <w:p w14:paraId="171044FD" w14:textId="77777777" w:rsidR="008C0811" w:rsidRDefault="008C0811" w:rsidP="008C0811">
      <w:pPr>
        <w:ind w:firstLine="0"/>
        <w:rPr>
          <w:rFonts w:cs="Times New Roman"/>
        </w:rPr>
      </w:pPr>
    </w:p>
    <w:p w14:paraId="59525F92" w14:textId="77777777" w:rsidR="008C0811" w:rsidRDefault="008C0811">
      <w:pPr>
        <w:ind w:firstLine="0"/>
        <w:jc w:val="center"/>
        <w:rPr>
          <w:rFonts w:cs="Times New Roman"/>
        </w:rPr>
      </w:pPr>
      <w:r>
        <w:rPr>
          <w:rFonts w:cs="Times New Roman"/>
        </w:rPr>
        <w:br w:type="page"/>
      </w:r>
    </w:p>
    <w:p w14:paraId="3B549B49" w14:textId="77777777" w:rsidR="008C0811" w:rsidRDefault="008C0811" w:rsidP="008C0811">
      <w:pPr>
        <w:ind w:firstLine="0"/>
        <w:jc w:val="center"/>
        <w:rPr>
          <w:rFonts w:cs="Times New Roman"/>
        </w:rPr>
      </w:pPr>
    </w:p>
    <w:p w14:paraId="014CFBDC" w14:textId="5C069257" w:rsidR="00AB1455" w:rsidRDefault="008C0811" w:rsidP="008C0811">
      <w:pPr>
        <w:pStyle w:val="Heading1"/>
        <w:numPr>
          <w:ilvl w:val="0"/>
          <w:numId w:val="0"/>
        </w:numPr>
      </w:pPr>
      <w:bookmarkStart w:id="12" w:name="_Toc166355159"/>
      <w:bookmarkStart w:id="13" w:name="_Toc166355654"/>
      <w:r>
        <w:t>TÓM TẮT</w:t>
      </w:r>
      <w:bookmarkEnd w:id="12"/>
      <w:bookmarkEnd w:id="13"/>
    </w:p>
    <w:p w14:paraId="14773D08" w14:textId="179704C7" w:rsidR="00AB1455" w:rsidRDefault="00AB1455" w:rsidP="00AB1455">
      <w:r>
        <w:t xml:space="preserve">Trong những năm gần đây, nhu cầu du </w:t>
      </w:r>
      <w:r>
        <w:t>lịch</w:t>
      </w:r>
      <w:r>
        <w:t xml:space="preserve"> tăng lên đáng kể do sự phát triển về kinh tế, công nghệ và thay đổi trong lối sống của con người. Việc du lịch không chỉ đơn thuần là nhu cầu giải trí mà còn là một phần quan trọng của cuộc sống hiện đại, giúp con người tìm kiếm trải nghiệm mới, nâng cao kiến thức văn hóa và thư giãn sau những áp lực của cuộc sống hàng ngày.</w:t>
      </w:r>
    </w:p>
    <w:p w14:paraId="1E4F991E" w14:textId="20EF2251" w:rsidR="00AB1455" w:rsidRDefault="00AB1455" w:rsidP="00AB1455">
      <w:r>
        <w:t>Một trong những yếu tố chính thúc đẩy nhu cầu du lịch là sự phát triển của nền kinh tế và tăng trưởng thu nhập của người dân . Việc thu nhập tăng cũng đồng nghĩa với việc nhiều người có thêm khả năng tài chính để chi tiêu cho các hoạt động giải trí và du lịch. Bên cạnh đó, sự bùng nổ của các phương tiện truyền thông xã hội và Internet đã mở ra một cửa sổ rộng lớn cho việc tiếp cận thông tin du lịch. Việc chia sẻ kinh nghiệm du lịch của người dân trên mạng xã hội đã lan tỏa những ý tưởng du lịch mới và tạo động lực cho nhiều người muốn khám phá những điểm đến mới.</w:t>
      </w:r>
    </w:p>
    <w:p w14:paraId="37B2E319" w14:textId="6D51492D" w:rsidR="00AB1455" w:rsidRDefault="00AB1455" w:rsidP="00AB1455">
      <w:r>
        <w:t>Đáp ứng xu hướng tăng của nhu cầu du lịch, các dịch vụ đặt tour du lịch trực tuyến đã ra đời và ngày càng trở nên phổ biến. Các website quản lý đặt tour du lịch cung cấp cho người dùng một nền tảng thuận tiện để tìm kiếm, so sánh và đặt các tour du lịch theo nhiều tiêu chí khác nhau như điểm đến, thời gian, loại hình tour và ngân sách. Nhờ vào các công nghệ hiện đại, việc đặt tour trực tuyến trở nên nhanh chóng, tiện lợi và tiết kiệm thời gian hơn so với phương thức truyền thống.</w:t>
      </w:r>
    </w:p>
    <w:p w14:paraId="0D23CCD4" w14:textId="627123A1" w:rsidR="00AB1455" w:rsidRDefault="00AB1455" w:rsidP="00AB1455">
      <w:r>
        <w:t>Các website quản lý đặt tour du lịch cũng mang lại nhiều lợi ích cho cả người dùng và các nhà cung cấp tour. Đối với người dùng, họ có thể dễ dàng tìm kiếm và đặt tour theo ý thích mà không cần mất quá nhiều thời gian và công sức. Đồng thời, các nhà cung cấp tour cũng được hưởng lợi từ việc tiếp cận và tiếp thị hiệu quả hơn đến khách hàng tiềm năng thông qua các nền tảng trực tuyến.</w:t>
      </w:r>
    </w:p>
    <w:p w14:paraId="57743A31" w14:textId="31759D09" w:rsidR="00AB1455" w:rsidRDefault="00AB1455" w:rsidP="00AB1455">
      <w:r>
        <w:t>Tóm lại, sự ra đời của các website quản lý đặt tour du lịch đã phù hợp hoàn toàn với nhu cầu ngày càng tăng cao của con người trong việc khám phá và trải nghiệm thế giới xung quanh. Sự tiện lợi, linh hoạt và đa dạng của các dịch vụ du lịch trực tuyến đang từng bước thay đổi cách mà chúng ta tìm kiếm và thực hiện các kế hoạch du lịch của mình.</w:t>
      </w:r>
    </w:p>
    <w:p w14:paraId="6DDF8585" w14:textId="77777777" w:rsidR="00AB1455" w:rsidRDefault="00AB1455" w:rsidP="00AB1455"/>
    <w:p w14:paraId="65AB5A07" w14:textId="77777777" w:rsidR="00AB1455" w:rsidRDefault="00AB1455" w:rsidP="00AB1455"/>
    <w:p w14:paraId="35B028BE" w14:textId="7E6B5F86" w:rsidR="00AB1455" w:rsidRDefault="008C0811" w:rsidP="008C0811">
      <w:pPr>
        <w:pStyle w:val="Heading1"/>
        <w:numPr>
          <w:ilvl w:val="0"/>
          <w:numId w:val="0"/>
        </w:numPr>
      </w:pPr>
      <w:bookmarkStart w:id="14" w:name="_Toc166355160"/>
      <w:bookmarkStart w:id="15" w:name="_Toc166355655"/>
      <w:r>
        <w:lastRenderedPageBreak/>
        <w:t>ABSTRACT</w:t>
      </w:r>
      <w:bookmarkEnd w:id="14"/>
      <w:bookmarkEnd w:id="15"/>
    </w:p>
    <w:p w14:paraId="0C8422EF" w14:textId="77777777" w:rsidR="00AB1455" w:rsidRDefault="00AB1455" w:rsidP="00AB1455">
      <w:r>
        <w:t>In recent years, tourism demand has increased significantly due to economic development, technology and changes in people's lifestyles. Travel is not simply a need for entertainment but also an important part of modern life, helping people seek new experiences, improve cultural knowledge and relax after the pressures of life. daily.</w:t>
      </w:r>
    </w:p>
    <w:p w14:paraId="443CECD6" w14:textId="77777777" w:rsidR="00AB1455" w:rsidRDefault="00AB1455" w:rsidP="00AB1455">
      <w:r>
        <w:t>One of the main factors driving tourism demand is the development of the economy and the growth of people's income. Increased income also means that many people have more financial capacity to spend on entertainment and travel activities. Besides, the explosion of social media and the Internet has opened a large window for accessing tourism information. Sharing people's travel experiences on social networks has spread new travel ideas and motivated many people to want to explore new destinations.</w:t>
      </w:r>
    </w:p>
    <w:p w14:paraId="7056A88D" w14:textId="77777777" w:rsidR="00AB1455" w:rsidRDefault="00AB1455" w:rsidP="00AB1455">
      <w:r>
        <w:t>Responding to the increasing trend of tourism demand, online tour booking services have been born and are becoming increasingly popular. Tour booking management websites provide users with a convenient platform to search, compare and book tours according to various criteria such as destination, duration, tour type and budget. Thanks to modern technology, booking tours online becomes faster, more convenient and saves more time than traditional methods.</w:t>
      </w:r>
    </w:p>
    <w:p w14:paraId="478D2F1F" w14:textId="77777777" w:rsidR="00AB1455" w:rsidRDefault="00AB1455" w:rsidP="00AB1455">
      <w:r>
        <w:t>Tour booking management websites also bring many benefits to both users and tour providers. For users, they can easily search and book tours of their liking without spending too much time and effort. At the same time, tour providers also benefit from reaching and marketing more effectively to potential customers through online platforms.</w:t>
      </w:r>
    </w:p>
    <w:p w14:paraId="43E59D7E" w14:textId="0E558285" w:rsidR="00AB1455" w:rsidRPr="008C0811" w:rsidRDefault="00AB1455" w:rsidP="00AB1455">
      <w:pPr>
        <w:sectPr w:rsidR="00AB1455" w:rsidRPr="008C0811" w:rsidSect="008F01BE">
          <w:footerReference w:type="default" r:id="rId10"/>
          <w:type w:val="continuous"/>
          <w:pgSz w:w="11907" w:h="16839" w:code="9"/>
          <w:pgMar w:top="1701" w:right="1134" w:bottom="1701" w:left="1985" w:header="720" w:footer="374" w:gutter="0"/>
          <w:pgNumType w:fmt="lowerRoman" w:start="1"/>
          <w:cols w:space="720"/>
          <w:docGrid w:linePitch="360"/>
        </w:sectPr>
      </w:pPr>
      <w:r>
        <w:t>In short, the birth of tour booking management websites has completely suited people's increasing needs to explore and experience the world around them. The convenience, flexibility and diversity of online travel services are gradually changing the way we search and make our travel plans.</w:t>
      </w:r>
    </w:p>
    <w:p w14:paraId="61D712B7" w14:textId="5B50DF48" w:rsidR="00D21835" w:rsidRPr="00BD7E54" w:rsidRDefault="00C13B6D" w:rsidP="00A71670">
      <w:pPr>
        <w:pStyle w:val="Heading1"/>
        <w:rPr>
          <w:lang w:val="vi-VN"/>
        </w:rPr>
      </w:pPr>
      <w:bookmarkStart w:id="16" w:name="_Toc166355161"/>
      <w:bookmarkStart w:id="17" w:name="_Toc166355656"/>
      <w:r>
        <w:lastRenderedPageBreak/>
        <w:t>GIỚI THIỆU</w:t>
      </w:r>
      <w:bookmarkEnd w:id="16"/>
      <w:bookmarkEnd w:id="17"/>
    </w:p>
    <w:p w14:paraId="6C46C580" w14:textId="057534AF" w:rsidR="00534941" w:rsidRDefault="000B6B36" w:rsidP="0052071E">
      <w:pPr>
        <w:pStyle w:val="Normal-NoFisrtLine"/>
      </w:pPr>
      <w:bookmarkStart w:id="18" w:name="_Toc166355162"/>
      <w:bookmarkStart w:id="19" w:name="_Toc166355657"/>
      <w:r w:rsidRPr="000B6B36">
        <w:t>Đặt vấn đề</w:t>
      </w:r>
      <w:bookmarkEnd w:id="18"/>
      <w:bookmarkEnd w:id="19"/>
    </w:p>
    <w:p w14:paraId="418C0A75" w14:textId="77777777" w:rsidR="00472643" w:rsidRDefault="005A7D7C" w:rsidP="00472643">
      <w:r w:rsidRPr="005A7D7C">
        <w:t>Thị trường du lịch đang phát triển: Du lịch là một ngành kinh doanh lớn và ngày càng nhiều người chọn du lịch như là một phần quan trọng của cuộc sống hàng ngày. Việc tạo ra một hệ thống booking tour có thể đáp ứng nhu cầu ngày càng tăng này.</w:t>
      </w:r>
      <w:r w:rsidR="00472643">
        <w:t xml:space="preserve"> </w:t>
      </w:r>
    </w:p>
    <w:p w14:paraId="58EEA7E7" w14:textId="643ADF0E" w:rsidR="005A7D7C" w:rsidRDefault="005A7D7C" w:rsidP="00472643">
      <w:r w:rsidRPr="005A7D7C">
        <w:t>Sự phát triển Thương mai điện tử: Trong hoạt động sản xuất kinh doanh, giờ đây thương mại điện tử đã khẳng định được vai trò xúc tiến và thúc đẩy sự phát triển của doanh nghiệp. Đối với một công ty du lịch, việc quảng bá và giới thiệu đến các khách hàng các chương trình du lịch do công ty cung cấp một cách hiệu quả và kịp thời là yếu tố quyết định đến lợi nhuận của doanh nghiệp.</w:t>
      </w:r>
    </w:p>
    <w:p w14:paraId="248D6059" w14:textId="70FE8308" w:rsidR="005A7D7C" w:rsidRDefault="005A7D7C" w:rsidP="009667EB">
      <w:r w:rsidRPr="005A7D7C">
        <w:t>Nhu cầu thị trường: Người tiêu dùng ngày càng chú trọng đến sự tiện lợi trong việc đặt và quản lý các dịch vụ du lịch. Mong muốn không mất nhiều thời gian mà vẫn có thể lựa chọn được những tour du lịch phù hợp với nhu cầu và sở thích của mỗi người.</w:t>
      </w:r>
    </w:p>
    <w:p w14:paraId="088625F2" w14:textId="25A38D54" w:rsidR="005A7D7C" w:rsidRDefault="005A7D7C" w:rsidP="009667EB">
      <w:r w:rsidRPr="005A7D7C">
        <w:t>Khả Năng Kinh Doanh Lớn: Dịch vụ du lịch là một lĩnh vực kinh doanh có tiềm năng sinh lời cao. Có thể kiếm lợi nhuận từ việc thu phí dịch vụ, hợp tác với đối tác du lịch</w:t>
      </w:r>
      <w:r>
        <w:t>.</w:t>
      </w:r>
    </w:p>
    <w:p w14:paraId="0BBE69A1" w14:textId="6EF5BA5F" w:rsidR="005A7D7C" w:rsidRDefault="005A7D7C" w:rsidP="009667EB">
      <w:r w:rsidRPr="005A7D7C">
        <w:t>Tiếp cận đối tượng khách hàng mục tiêu: hệ thống booking tour có thể giúp tập trung vào đối tượng khách hàng mục tiêu của công ty du lịch</w:t>
      </w:r>
      <w:r>
        <w:t>.</w:t>
      </w:r>
    </w:p>
    <w:p w14:paraId="17502933" w14:textId="63FBC113" w:rsidR="005A7D7C" w:rsidRDefault="005A7D7C" w:rsidP="009667EB">
      <w:r w:rsidRPr="005A7D7C">
        <w:t>Hiệu suất và tiết kiệm thời gian: Một hệ thống booking tour có thể mang lại lợi ích lớn cho người dùng, giúp họ tiết kiệm thời gian và nỗ lực trong quá trình tìm kiếm, so sánh và đặt tour.</w:t>
      </w:r>
    </w:p>
    <w:p w14:paraId="556FEE4E" w14:textId="4C2AEBC4" w:rsidR="005A7D7C" w:rsidRDefault="005A7D7C" w:rsidP="009667EB">
      <w:r w:rsidRPr="005A7D7C">
        <w:t>Tính khả thi và cạnh tranh: Tăng khả năng cạnh tranh trên thị trường du lịch, nhất là những hình thức đặt tour kiểu truyền thống.</w:t>
      </w:r>
    </w:p>
    <w:p w14:paraId="17871FA5" w14:textId="4FE05233" w:rsidR="0052071E" w:rsidRPr="005A7D7C" w:rsidRDefault="005A7D7C" w:rsidP="009667EB">
      <w:r w:rsidRPr="005A7D7C">
        <w:t>Vì thế, để tạo tính khách quan trong việc du lịch và giải trí. Du khách có thể làm chủ được việc quyết định điểm đến trước khi muốn đi đâu đó hoặc giải trí, tiệc tùng ở một địa điểm đẹp như mong muốn và giá cả đúng như mong đợi. Em đã thực hiện đề tài “</w:t>
      </w:r>
      <w:r w:rsidRPr="002E7AA9">
        <w:rPr>
          <w:b/>
          <w:bCs/>
        </w:rPr>
        <w:t xml:space="preserve">XÂY DỰNG  WEBSITE </w:t>
      </w:r>
      <w:r w:rsidR="00B24CE7" w:rsidRPr="002E7AA9">
        <w:rPr>
          <w:b/>
          <w:bCs/>
        </w:rPr>
        <w:t>ĐẶT</w:t>
      </w:r>
      <w:r w:rsidRPr="002E7AA9">
        <w:rPr>
          <w:b/>
          <w:bCs/>
        </w:rPr>
        <w:t xml:space="preserve"> TOUR DU LỊCH</w:t>
      </w:r>
      <w:r w:rsidRPr="005A7D7C">
        <w:t xml:space="preserve">” </w:t>
      </w:r>
      <w:r w:rsidR="00B24CE7">
        <w:t>.</w:t>
      </w:r>
      <w:r w:rsidRPr="005A7D7C">
        <w:t>Em tin tưởng rằng đây sẽ là một đề tài rất hay và có thể giúp ích cho nhiều khách du lịch và nhiều công ty du lịch lữ hành.</w:t>
      </w:r>
    </w:p>
    <w:p w14:paraId="2DE0F6D9" w14:textId="77777777" w:rsidR="000B6B36" w:rsidRDefault="000B6B36" w:rsidP="000B6B36">
      <w:pPr>
        <w:pStyle w:val="Heading3"/>
      </w:pPr>
      <w:bookmarkStart w:id="20" w:name="_Toc166355163"/>
      <w:bookmarkStart w:id="21" w:name="_Toc166355658"/>
      <w:r w:rsidRPr="000B6B36">
        <w:lastRenderedPageBreak/>
        <w:t>Những nghiên cứu liên quan</w:t>
      </w:r>
      <w:bookmarkEnd w:id="20"/>
      <w:bookmarkEnd w:id="21"/>
    </w:p>
    <w:p w14:paraId="3894EC87" w14:textId="099BE0FE" w:rsidR="00F36C66" w:rsidRDefault="00E51228" w:rsidP="00EF4429">
      <w:pPr>
        <w:pStyle w:val="Heading4"/>
      </w:pPr>
      <w:r>
        <w:t>Trong khoa</w:t>
      </w:r>
    </w:p>
    <w:p w14:paraId="4626E4B9" w14:textId="06B04CC8" w:rsidR="00E51228" w:rsidRDefault="00E51228" w:rsidP="00EF4429">
      <w:pPr>
        <w:pStyle w:val="Heading4"/>
      </w:pPr>
      <w:r>
        <w:t>Trong nước</w:t>
      </w:r>
    </w:p>
    <w:p w14:paraId="6E905044" w14:textId="0C41B2B2" w:rsidR="00E51228" w:rsidRPr="00F36C66" w:rsidRDefault="00E51228" w:rsidP="00EF4429">
      <w:pPr>
        <w:pStyle w:val="Heading4"/>
      </w:pPr>
      <w:r>
        <w:t>Ngoài nước</w:t>
      </w:r>
    </w:p>
    <w:p w14:paraId="2A6AB45B" w14:textId="77777777" w:rsidR="000B6B36" w:rsidRDefault="000B6B36" w:rsidP="000B6B36">
      <w:pPr>
        <w:pStyle w:val="Heading3"/>
      </w:pPr>
      <w:bookmarkStart w:id="22" w:name="_Toc166355164"/>
      <w:bookmarkStart w:id="23" w:name="_Toc166355659"/>
      <w:r w:rsidRPr="000B6B36">
        <w:t>Mục tiêu đề tài</w:t>
      </w:r>
      <w:bookmarkEnd w:id="22"/>
      <w:bookmarkEnd w:id="23"/>
    </w:p>
    <w:p w14:paraId="4ADD4C46" w14:textId="5FF7A899" w:rsidR="00696F52" w:rsidRDefault="00696F52" w:rsidP="00696F52">
      <w:r>
        <w:t>Mục tiêu của đề tài về website quản lý đặt tour du lịch có thể tập trung vào giải quyết những vấn đề trọng tâm sau:</w:t>
      </w:r>
    </w:p>
    <w:p w14:paraId="26C401A8" w14:textId="30B9B970" w:rsidR="00696F52" w:rsidRPr="009667EB" w:rsidRDefault="00696F52" w:rsidP="009667EB">
      <w:pPr>
        <w:pStyle w:val="ListParagraph"/>
      </w:pPr>
      <w:r w:rsidRPr="009667EB">
        <w:t>Tăng cường trải nghiệm người dùng .</w:t>
      </w:r>
    </w:p>
    <w:p w14:paraId="488056E8" w14:textId="77777777" w:rsidR="00696F52" w:rsidRPr="009667EB" w:rsidRDefault="00696F52" w:rsidP="009667EB">
      <w:pPr>
        <w:pStyle w:val="ListParagraph"/>
      </w:pPr>
      <w:r w:rsidRPr="009667EB">
        <w:t>Tạo ra một giao diện đơn giản, trực quan và dễ sử dụng cho người dùng khi đặt tour du lịch.</w:t>
      </w:r>
    </w:p>
    <w:p w14:paraId="7E92EA0E" w14:textId="77777777" w:rsidR="00696F52" w:rsidRPr="009667EB" w:rsidRDefault="00696F52" w:rsidP="009667EB">
      <w:pPr>
        <w:pStyle w:val="ListParagraph"/>
      </w:pPr>
      <w:r w:rsidRPr="009667EB">
        <w:t>Cải thiện tính năng tìm kiếm và lọc tour để người dùng có thể dễ dàng tìm thấy các tour phù hợp với nhu cầu của mình.</w:t>
      </w:r>
    </w:p>
    <w:p w14:paraId="652A0AE1" w14:textId="77777777" w:rsidR="00696F52" w:rsidRPr="009667EB" w:rsidRDefault="00696F52" w:rsidP="009667EB">
      <w:pPr>
        <w:pStyle w:val="ListParagraph"/>
      </w:pPr>
      <w:r w:rsidRPr="009667EB">
        <w:t>Tối ưu hóa quy trình đặt tour từ việc chọn tour đến thanh toán để giảm thiểu các bước phức tạp và tăng khả năng hoàn thành đặt tour thành công.</w:t>
      </w:r>
    </w:p>
    <w:p w14:paraId="18F033E1" w14:textId="19C32880" w:rsidR="00696F52" w:rsidRPr="009667EB" w:rsidRDefault="00696F52" w:rsidP="009667EB">
      <w:pPr>
        <w:pStyle w:val="ListParagraph"/>
      </w:pPr>
      <w:r w:rsidRPr="009667EB">
        <w:t xml:space="preserve">Quản lý hiệu quả thông tin </w:t>
      </w:r>
      <w:r w:rsidR="00FE6F87">
        <w:t>.</w:t>
      </w:r>
    </w:p>
    <w:p w14:paraId="520305EB" w14:textId="77777777" w:rsidR="00696F52" w:rsidRPr="009667EB" w:rsidRDefault="00696F52" w:rsidP="009667EB">
      <w:pPr>
        <w:pStyle w:val="ListParagraph"/>
      </w:pPr>
      <w:r w:rsidRPr="009667EB">
        <w:t>Xây dựng hệ thống quản lý thông tin du lịch đầy đủ và chính xác về các điểm đến, lịch trình tour, các hoạt động và dịch vụ đi kèm.</w:t>
      </w:r>
    </w:p>
    <w:p w14:paraId="5906F7A3" w14:textId="77777777" w:rsidR="00696F52" w:rsidRPr="009667EB" w:rsidRDefault="00696F52" w:rsidP="009667EB">
      <w:pPr>
        <w:pStyle w:val="ListParagraph"/>
      </w:pPr>
      <w:r w:rsidRPr="009667EB">
        <w:t>Đảm bảo tính nhất quán và cập nhật thường xuyên của thông tin trên website để tránh thông tin lỗi thời gây bất tiện cho khách hàng.</w:t>
      </w:r>
    </w:p>
    <w:p w14:paraId="7B571E4C" w14:textId="62022782" w:rsidR="00696F52" w:rsidRPr="009667EB" w:rsidRDefault="00696F52" w:rsidP="009667EB">
      <w:pPr>
        <w:pStyle w:val="ListParagraph"/>
      </w:pPr>
      <w:r w:rsidRPr="009667EB">
        <w:t xml:space="preserve">Tích hợp thanh toán an toàn và thuận tiện </w:t>
      </w:r>
      <w:r w:rsidR="00FE6F87">
        <w:t>.</w:t>
      </w:r>
    </w:p>
    <w:p w14:paraId="58325400" w14:textId="77777777" w:rsidR="00696F52" w:rsidRPr="009667EB" w:rsidRDefault="00696F52" w:rsidP="009667EB">
      <w:pPr>
        <w:pStyle w:val="ListParagraph"/>
      </w:pPr>
      <w:r w:rsidRPr="009667EB">
        <w:t>Phát triển tính năng thanh toán trực tuyến an toàn và đáp ứng các tiêu chuẩn bảo mật quốc tế.</w:t>
      </w:r>
    </w:p>
    <w:p w14:paraId="1DCD70B9" w14:textId="77777777" w:rsidR="00696F52" w:rsidRPr="009667EB" w:rsidRDefault="00696F52" w:rsidP="009667EB">
      <w:pPr>
        <w:pStyle w:val="ListParagraph"/>
      </w:pPr>
      <w:r w:rsidRPr="009667EB">
        <w:t>Tích hợp nhiều phương thức thanh toán khác nhau để đáp ứng nhu cầu đa dạng của người dùng.</w:t>
      </w:r>
    </w:p>
    <w:p w14:paraId="6D6A322F" w14:textId="50FABB66" w:rsidR="00696F52" w:rsidRPr="009667EB" w:rsidRDefault="00696F52" w:rsidP="009667EB">
      <w:pPr>
        <w:pStyle w:val="ListParagraph"/>
      </w:pPr>
      <w:r w:rsidRPr="009667EB">
        <w:t xml:space="preserve">Đảm bảo chất lượng dịch vụ </w:t>
      </w:r>
      <w:r w:rsidR="00FE6F87">
        <w:t>.</w:t>
      </w:r>
    </w:p>
    <w:p w14:paraId="1E143222" w14:textId="77777777" w:rsidR="00696F52" w:rsidRPr="009667EB" w:rsidRDefault="00696F52" w:rsidP="009667EB">
      <w:pPr>
        <w:pStyle w:val="ListParagraph"/>
      </w:pPr>
      <w:r w:rsidRPr="009667EB">
        <w:t>Xây dựng cơ chế đánh giá và phản hồi của khách hàng để cải thiện chất lượng dịch vụ.</w:t>
      </w:r>
    </w:p>
    <w:p w14:paraId="07D3FBFA" w14:textId="77777777" w:rsidR="00696F52" w:rsidRPr="009667EB" w:rsidRDefault="00696F52" w:rsidP="009667EB">
      <w:pPr>
        <w:pStyle w:val="ListParagraph"/>
      </w:pPr>
      <w:r w:rsidRPr="009667EB">
        <w:t>Liên tục đào tạo và hỗ trợ các nhà cung cấp dịch vụ để đảm bảo chất lượng tour du lịch.</w:t>
      </w:r>
    </w:p>
    <w:p w14:paraId="6A764D15" w14:textId="628064C9" w:rsidR="00696F52" w:rsidRPr="009667EB" w:rsidRDefault="00696F52" w:rsidP="009667EB">
      <w:pPr>
        <w:pStyle w:val="ListParagraph"/>
      </w:pPr>
      <w:r w:rsidRPr="009667EB">
        <w:t xml:space="preserve">Quản lý đặt tour hiệu quả </w:t>
      </w:r>
      <w:r w:rsidR="00FE6F87">
        <w:t>.</w:t>
      </w:r>
    </w:p>
    <w:p w14:paraId="5777FF5C" w14:textId="77777777" w:rsidR="00696F52" w:rsidRPr="009667EB" w:rsidRDefault="00696F52" w:rsidP="009667EB">
      <w:pPr>
        <w:pStyle w:val="ListParagraph"/>
      </w:pPr>
      <w:r w:rsidRPr="009667EB">
        <w:t>Phát triển hệ thống quản lý đặt tour linh hoạt và hiệu quả, bao gồm quản lý đơn đặt tour, lịch trình tour và thông tin khách hàng.</w:t>
      </w:r>
    </w:p>
    <w:p w14:paraId="318C595E" w14:textId="77777777" w:rsidR="00696F52" w:rsidRPr="009667EB" w:rsidRDefault="00696F52" w:rsidP="009667EB">
      <w:pPr>
        <w:pStyle w:val="ListParagraph"/>
      </w:pPr>
      <w:r w:rsidRPr="009667EB">
        <w:t>Tự động hóa các quy trình quản lý và giao tiếp để tăng năng suất và giảm thiểu sự cố trong quá trình đặt tour.</w:t>
      </w:r>
    </w:p>
    <w:p w14:paraId="33787AD9" w14:textId="704D4908" w:rsidR="00924E97" w:rsidRPr="009667EB" w:rsidRDefault="00696F52" w:rsidP="009667EB">
      <w:pPr>
        <w:pStyle w:val="ListParagraph"/>
      </w:pPr>
      <w:r w:rsidRPr="009667EB">
        <w:lastRenderedPageBreak/>
        <w:t>Những vấn đề này sẽ giúp cải thiện trải nghiệm của người dùng khi sử dụng website đặt tour du lịch và đảm bảo rằng quá trình đặt tour diễn ra một cách suôn sẻ và hiệu quả. Đồng thời, nó cũng đảm bảo rằng các nhà cung cấp dịch vụ du lịch có thể quản lý và cung cấp dịch vụ của mình một cách hiệu quả hơn.</w:t>
      </w:r>
    </w:p>
    <w:p w14:paraId="5A95DE03" w14:textId="77777777" w:rsidR="000B6B36" w:rsidRDefault="000B6B36" w:rsidP="000B6B36">
      <w:pPr>
        <w:pStyle w:val="Heading3"/>
      </w:pPr>
      <w:bookmarkStart w:id="24" w:name="_Toc166355165"/>
      <w:bookmarkStart w:id="25" w:name="_Toc166355660"/>
      <w:r w:rsidRPr="000B6B36">
        <w:t>Đối tượng và phạm vi nghiên cứu</w:t>
      </w:r>
      <w:bookmarkEnd w:id="24"/>
      <w:bookmarkEnd w:id="25"/>
    </w:p>
    <w:p w14:paraId="25F828B5" w14:textId="747948DD" w:rsidR="00A14BE6" w:rsidRDefault="00A14BE6" w:rsidP="00A14BE6">
      <w:pPr>
        <w:pStyle w:val="Heading4"/>
      </w:pPr>
      <w:r>
        <w:t>Đối tượng nghiên cứu</w:t>
      </w:r>
    </w:p>
    <w:p w14:paraId="55F57820" w14:textId="6BBE49DD" w:rsidR="00A14BE6" w:rsidRDefault="009667EB" w:rsidP="009A6DAE">
      <w:r w:rsidRPr="009667EB">
        <w:t xml:space="preserve">Đối tượng nghiên cứu trong đề tài này là các nhóm </w:t>
      </w:r>
      <w:r>
        <w:t xml:space="preserve"> các khách vãng lai , </w:t>
      </w:r>
      <w:r w:rsidRPr="009667EB">
        <w:t>người dùng cuối và nhóm quản trị viên hệ thống, để đảm bảo tính hiệu quả và phù hợp của hệ thống quản lí đặt tour du lịch trên website.</w:t>
      </w:r>
    </w:p>
    <w:p w14:paraId="4C649C50" w14:textId="7F7CABE0" w:rsidR="009667EB" w:rsidRPr="00B24CE7" w:rsidRDefault="009667EB" w:rsidP="009A6DAE">
      <w:pPr>
        <w:pStyle w:val="ListParagraph"/>
        <w:rPr>
          <w:b/>
          <w:bCs/>
        </w:rPr>
      </w:pPr>
      <w:r w:rsidRPr="00B24CE7">
        <w:rPr>
          <w:b/>
          <w:bCs/>
        </w:rPr>
        <w:t xml:space="preserve">Khách vãng lai : </w:t>
      </w:r>
    </w:p>
    <w:p w14:paraId="1B649EB9" w14:textId="3436741B" w:rsidR="009667EB" w:rsidRDefault="009667EB" w:rsidP="009A6DAE">
      <w:r>
        <w:t>Xem tour , tìm kiếm tour phù hợp với nhu cầu cá nhân , tìm hiểu về hệ thống củng như quảng bá cho mọi người xung quanh.</w:t>
      </w:r>
    </w:p>
    <w:p w14:paraId="54DDC519" w14:textId="68E4194E" w:rsidR="009667EB" w:rsidRPr="00B24CE7" w:rsidRDefault="00B24CE7" w:rsidP="009A6DAE">
      <w:pPr>
        <w:pStyle w:val="ListParagraph"/>
        <w:rPr>
          <w:b/>
          <w:bCs/>
        </w:rPr>
      </w:pPr>
      <w:r w:rsidRPr="00B24CE7">
        <w:rPr>
          <w:b/>
          <w:bCs/>
        </w:rPr>
        <w:t xml:space="preserve"> </w:t>
      </w:r>
      <w:r w:rsidR="009667EB" w:rsidRPr="00B24CE7">
        <w:rPr>
          <w:b/>
          <w:bCs/>
        </w:rPr>
        <w:t>Khách hàng:</w:t>
      </w:r>
    </w:p>
    <w:p w14:paraId="5ADF2D37" w14:textId="77777777" w:rsidR="009667EB" w:rsidRDefault="009667EB" w:rsidP="009A6DAE">
      <w:r>
        <w:t>Khách du lịch: Những người đang tìm kiếm thông tin về các tour du lịch và có nhu cầu đặt tour trực tuyến.</w:t>
      </w:r>
    </w:p>
    <w:p w14:paraId="3ED68EB7" w14:textId="77777777" w:rsidR="009667EB" w:rsidRDefault="009667EB" w:rsidP="009A6DAE">
      <w:r>
        <w:t>Người dùng thường xuyên của website: Những người đã sử dụng dịch vụ và có thể quay lại để tìm kiếm, so sánh và đặt tour mới.</w:t>
      </w:r>
    </w:p>
    <w:p w14:paraId="482DE65C" w14:textId="36E64C0D" w:rsidR="009667EB" w:rsidRPr="00B24CE7" w:rsidRDefault="009667EB" w:rsidP="009A6DAE">
      <w:pPr>
        <w:pStyle w:val="ListParagraph"/>
        <w:rPr>
          <w:b/>
          <w:bCs/>
        </w:rPr>
      </w:pPr>
      <w:r w:rsidRPr="00B24CE7">
        <w:rPr>
          <w:b/>
          <w:bCs/>
        </w:rPr>
        <w:t>Quản trị viên hệ thống</w:t>
      </w:r>
    </w:p>
    <w:p w14:paraId="23EB3622" w14:textId="77777777" w:rsidR="009667EB" w:rsidRDefault="009667EB" w:rsidP="009A6DAE">
      <w:r>
        <w:t>Nhân viên quản lí tour: Các nhân viên trong công ty du lịch, người quản lí các tour và thực hiện các hoạt động liên quan đến quản lí đặt tour trên hệ thống.</w:t>
      </w:r>
    </w:p>
    <w:p w14:paraId="15FE6297" w14:textId="1188809C" w:rsidR="009667EB" w:rsidRPr="00A14BE6" w:rsidRDefault="009667EB" w:rsidP="009A6DAE">
      <w:r>
        <w:t>Quản trị viên website: Người phụ trách quản lí, bảo trì và nâng cấp website đặt tour du lịch, đảm bảo hoạt động trơn tru và hiệu quả của hệ thống.</w:t>
      </w:r>
    </w:p>
    <w:p w14:paraId="09683324" w14:textId="39D371DB" w:rsidR="00A14BE6" w:rsidRDefault="00A14BE6" w:rsidP="00A14BE6">
      <w:pPr>
        <w:pStyle w:val="Heading4"/>
      </w:pPr>
      <w:r>
        <w:t>Phạm vi nghiên cứu</w:t>
      </w:r>
    </w:p>
    <w:p w14:paraId="1A754997" w14:textId="4C138DD0" w:rsidR="009667EB" w:rsidRDefault="009667EB" w:rsidP="009667EB">
      <w:r w:rsidRPr="009667EB">
        <w:t>Phạm vi nghiên cứu sẽ tập trung vào các khía cạnh kỹ thuật, trải nghiệm người dùng, quản lí hoạt động kinh doanh và tích hợp đối tác của website quản lí đặt tour du lịch, nhằm xây dựng và cung cấp một nền tảng trực tuyến hiệu quả cho việc đặt tour du lịch.</w:t>
      </w:r>
    </w:p>
    <w:p w14:paraId="036A7204" w14:textId="25D37414" w:rsidR="009A6DAE" w:rsidRDefault="009A6DAE" w:rsidP="009A6DAE">
      <w:r>
        <w:t xml:space="preserve">Phân tích nhu cầu và thị trường du lịch: Nghiên cứu về xu hướng du lịch và nhu cầu của khách hàng trong việc đặt tour du lịch.Phân tích thị trường du lịch để </w:t>
      </w:r>
      <w:r>
        <w:lastRenderedPageBreak/>
        <w:t>hiểu các đặc điểm về địa điểm du lịch, loại hình tour phổ biến, mức độ quan tâm của khách hàng, v.v.</w:t>
      </w:r>
    </w:p>
    <w:p w14:paraId="7D359A69" w14:textId="5C0BDA76" w:rsidR="009A6DAE" w:rsidRDefault="009A6DAE" w:rsidP="009A6DAE">
      <w:r>
        <w:t>Thiết kế và phát triển hệ thống đặt tour trực tuyến: Nghiên cứu về các công nghệ và framework để xây dựng hệ thống quản lí đặt tour du lịch trên website.Phát triển các tính năng quản lí tour như tìm kiếm tour, đặt tour, quản lí đơn hàng, xử lí thanh toán, cập nhật thông tin tour, v.v.</w:t>
      </w:r>
    </w:p>
    <w:p w14:paraId="63BA79F1" w14:textId="272802AB" w:rsidR="009A6DAE" w:rsidRDefault="009A6DAE" w:rsidP="009A6DAE">
      <w:r>
        <w:t>Trải nghiệm người dùng : Tối ưu hóa giao diện người dùng để cung cấp trải nghiệm dễ sử dụng và thân thiện. Phân tích các yêu cầu và mong đợi của người dùng để cá nhân hóa trải nghiệm đặt tour.</w:t>
      </w:r>
    </w:p>
    <w:p w14:paraId="6A1C1439" w14:textId="30F89B2F" w:rsidR="009A6DAE" w:rsidRDefault="009A6DAE" w:rsidP="009A6DAE">
      <w:r>
        <w:t>Tích hợp các dịch vụ liên quan đến tour du lịch: Nghiên cứu về tích hợp các dịch vụ bổ sung như đặt vé máy bay, đặt khách sạn, thuê xe, hoạt động giải trí, v.v. vào hệ thống đặt tour.Phát triển cơ chế liên kết và tích hợp dữ liệu từ các đối tác để mở rộng phạm vi tour du lịch.</w:t>
      </w:r>
    </w:p>
    <w:p w14:paraId="734B8181" w14:textId="03CC18C2" w:rsidR="009A6DAE" w:rsidRDefault="009A6DAE" w:rsidP="009A6DAE">
      <w:r>
        <w:t>Bảo mật thông tin và thanh toán trực tuyến:Đảm bảo tính an toàn và bảo mật của thông tin cá nhân và thanh toán của người dùng.Nghiên cứu về các biện pháp bảo mật, mã hóa dữ liệu và các tiêu chuẩn thanh toán để đảm bảo giao dịch trực tuyến an toàn.</w:t>
      </w:r>
    </w:p>
    <w:p w14:paraId="3A851CE0" w14:textId="068B3281" w:rsidR="009A6DAE" w:rsidRDefault="009A6DAE" w:rsidP="009A6DAE">
      <w:r>
        <w:t>Quản lí hoạt động và dữ liệu của hệ thống: Nghiên cứu về quy trình quản lí đặt tour, xử lí đơn hàng, hỗ trợ khách hàng và quản lí dữ liệu trong hệ thống. Phân tích các yêu cầu về quản lí và bảo trì hệ thống để đảm bảo hoạt động trơn tru và hiệu quả.</w:t>
      </w:r>
    </w:p>
    <w:p w14:paraId="4167BEC5" w14:textId="12FC3264" w:rsidR="009A6DAE" w:rsidRDefault="000B6B36" w:rsidP="009A6DAE">
      <w:pPr>
        <w:pStyle w:val="Heading3"/>
      </w:pPr>
      <w:bookmarkStart w:id="26" w:name="_Toc166355166"/>
      <w:bookmarkStart w:id="27" w:name="_Toc166355661"/>
      <w:r w:rsidRPr="000B6B36">
        <w:t>Phương pháp nghiên cứu</w:t>
      </w:r>
      <w:bookmarkEnd w:id="26"/>
      <w:bookmarkEnd w:id="27"/>
    </w:p>
    <w:p w14:paraId="7560EEF4" w14:textId="1B2A1D50" w:rsidR="009A6DAE" w:rsidRDefault="003073D3" w:rsidP="00EB5606">
      <w:pPr>
        <w:pStyle w:val="ListParagraph"/>
      </w:pPr>
      <w:r>
        <w:t xml:space="preserve">Tham khảo các website trên mạng </w:t>
      </w:r>
    </w:p>
    <w:p w14:paraId="5F53A83B" w14:textId="77777777" w:rsidR="00EB5606" w:rsidRDefault="00EB5606" w:rsidP="00EB5606">
      <w:pPr>
        <w:pStyle w:val="ListParagraph"/>
      </w:pPr>
      <w:r>
        <w:t>Tìm hiểu nắm bắt được cách thiết kế cấu trúc dữ liệu và hệ thống cho một hệ</w:t>
      </w:r>
    </w:p>
    <w:p w14:paraId="2769D380" w14:textId="77777777" w:rsidR="00EB5606" w:rsidRDefault="00EB5606" w:rsidP="00EB5606">
      <w:pPr>
        <w:pStyle w:val="ListParagraph"/>
      </w:pPr>
      <w:r>
        <w:t>thống hoàn chỉnh, có thể áp dụng vào thực tế. Thêm vào đó cấu trúc hệ thống cũng</w:t>
      </w:r>
    </w:p>
    <w:p w14:paraId="21E396D7" w14:textId="77777777" w:rsidR="00EB5606" w:rsidRDefault="00EB5606" w:rsidP="00EB5606">
      <w:pPr>
        <w:pStyle w:val="ListParagraph"/>
      </w:pPr>
      <w:r>
        <w:t>cần đáp ứng được tính dễ mở rộng, bảo trì.</w:t>
      </w:r>
    </w:p>
    <w:p w14:paraId="331E7891" w14:textId="1E3386B1" w:rsidR="00EB5606" w:rsidRDefault="00EB5606" w:rsidP="00EB5606">
      <w:pPr>
        <w:pStyle w:val="ListParagraph"/>
      </w:pPr>
      <w:r>
        <w:t>Biết và có khả năng xây dựng phần backend của hệ thống với Laravel.</w:t>
      </w:r>
    </w:p>
    <w:p w14:paraId="330430F0" w14:textId="39C2EA40" w:rsidR="00EB5606" w:rsidRDefault="00EB5606" w:rsidP="00EB5606">
      <w:pPr>
        <w:pStyle w:val="ListParagraph"/>
      </w:pPr>
      <w:r>
        <w:t>Biết thiết kế phần frontend của hệ thống với HTML, CSS, BOOTSTRAP.</w:t>
      </w:r>
    </w:p>
    <w:p w14:paraId="4CCD4EAA" w14:textId="629286E2" w:rsidR="00D17DEC" w:rsidRPr="009A6DAE" w:rsidRDefault="00EB5606" w:rsidP="00472643">
      <w:pPr>
        <w:pStyle w:val="ListParagraph"/>
      </w:pPr>
      <w:r>
        <w:t xml:space="preserve"> Biết sử dụng MySQL để quản lý cơ sở dữ liệu.</w:t>
      </w:r>
    </w:p>
    <w:p w14:paraId="508F02A2" w14:textId="77777777" w:rsidR="000B6B36" w:rsidRDefault="000B6B36" w:rsidP="000B6B36">
      <w:pPr>
        <w:pStyle w:val="Heading3"/>
      </w:pPr>
      <w:bookmarkStart w:id="28" w:name="_Toc166355167"/>
      <w:bookmarkStart w:id="29" w:name="_Toc166355662"/>
      <w:r w:rsidRPr="000B6B36">
        <w:t>Nội dung nghiên cứu</w:t>
      </w:r>
      <w:bookmarkEnd w:id="28"/>
      <w:bookmarkEnd w:id="29"/>
    </w:p>
    <w:p w14:paraId="2087F36D" w14:textId="25210BD2" w:rsidR="009A6DAE" w:rsidRDefault="00D17DEC" w:rsidP="009A6DAE">
      <w:r w:rsidRPr="00D17DEC">
        <w:t xml:space="preserve">Nội dung nghiên cứu của đề tài quản lí đặt tour du lịch sẽ tập trung vào các khía cạnh kỹ thuật, trải nghiệm người dùng, quản lí hoạt động và phân tích dữ liệu </w:t>
      </w:r>
      <w:r w:rsidRPr="00D17DEC">
        <w:lastRenderedPageBreak/>
        <w:t>để xây dựng và phát triển một website quản lí đặt tour du lịch hiệu quả và thân thiện với người dùng. Các kết quả từ nghiên cứu sẽ giúp cải thiện và tối ưu hoá hoạt động của hệ thống để đem lại trải nghiệm tốt nhất cho người dùng và nâng cao hiệu quả kinh doanh.</w:t>
      </w:r>
    </w:p>
    <w:p w14:paraId="5A48B9ED" w14:textId="7095D485" w:rsidR="00D17DEC" w:rsidRDefault="00D17DEC" w:rsidP="00266CDE">
      <w:pPr>
        <w:pStyle w:val="ListParagraph"/>
      </w:pPr>
      <w:r>
        <w:t>Phân tích nhu cầu và yêu cầu của người dùng: Nghiên cứu và phân tích các nhu cầu, mong đợi, thói quen và yêu cầu của người dùng khi sử dụng website để đặt tour du lịch. Xác định các tính năng quan trọng và ưu tiên của người dùng trong quá trình tìm kiếm và đặt tour.</w:t>
      </w:r>
    </w:p>
    <w:p w14:paraId="7F76E236" w14:textId="1222CA0A" w:rsidR="00D17DEC" w:rsidRDefault="00D17DEC" w:rsidP="00266CDE">
      <w:pPr>
        <w:pStyle w:val="ListParagraph"/>
      </w:pPr>
      <w:r>
        <w:t>Thiết kế và tối ưu hóa trải nghiệm người dùng : Nghiên cứu về thiết kế giao diện người dùng và trải nghiệm người dùng trên website. Đề xuất và triển khai các cải tiến giao diện để tăng tính thân thiện và dễ sử dụng của website.</w:t>
      </w:r>
    </w:p>
    <w:p w14:paraId="23E60208" w14:textId="0A520C42" w:rsidR="00D17DEC" w:rsidRDefault="00D17DEC" w:rsidP="00266CDE">
      <w:pPr>
        <w:pStyle w:val="ListParagraph"/>
      </w:pPr>
      <w:r>
        <w:t>Quản lí và tổ chức thông tin tour du lịch: Phân tích cách tổ chức thông tin về các tour du lịch trên website để người dùng dễ dàng tìm kiếm và so sánh. Xây dựng hệ thống danh mục tour, thông tin chi tiết về các điểm đến, lịch trình, hoạt động và giá cả.Cung cấp đầy đủ thông tin giá tour , chương trình tour , ngày khởi hành cho khách hàng có thể lựa chọn.</w:t>
      </w:r>
    </w:p>
    <w:p w14:paraId="1F39FFFE" w14:textId="4970E019" w:rsidR="00D17DEC" w:rsidRDefault="00D17DEC" w:rsidP="00266CDE">
      <w:pPr>
        <w:pStyle w:val="ListParagraph"/>
      </w:pPr>
      <w:r>
        <w:t>Quản lí đơn hàng và thanh toán: Nghiên cứu về quy trình quản lí đơn hàng và xử lí thanh toán trên website. Đảm bảo tính an toàn và bảo mật thông tin thanh toán cho người dùng.Tích hợp thanh toán online , nhanh gọn lẹ tối ứu thời gian và độ phức tạp cho khách hàng.</w:t>
      </w:r>
    </w:p>
    <w:p w14:paraId="6F5CA1C2" w14:textId="7FEE350C" w:rsidR="00266CDE" w:rsidRDefault="00266CDE" w:rsidP="00266CDE">
      <w:pPr>
        <w:pStyle w:val="ListParagraph"/>
      </w:pPr>
      <w:r>
        <w:t>Quản lí lịch tour tối ứu để đáp ứng đủ lượng khách củng như nhu cầu du lịch của khách hàng.</w:t>
      </w:r>
    </w:p>
    <w:p w14:paraId="7B9FC2E2" w14:textId="072647FD" w:rsidR="00266CDE" w:rsidRDefault="00266CDE" w:rsidP="00266CDE">
      <w:pPr>
        <w:pStyle w:val="ListParagraph"/>
      </w:pPr>
      <w:r>
        <w:t>Quản lí chat trực tuyến cho khách hàng dễ dàng tiếp cận và sử dụng hệ thống một cách nhanh nhất.</w:t>
      </w:r>
    </w:p>
    <w:p w14:paraId="5881CCEB" w14:textId="6614304F" w:rsidR="00266CDE" w:rsidRDefault="00266CDE" w:rsidP="00266CDE">
      <w:pPr>
        <w:pStyle w:val="ListParagraph"/>
      </w:pPr>
      <w:r>
        <w:t>Quản lí thông báo đến khách hàng khi cần thiết để khách hàng có thể cập nhật và chuẩn bị .</w:t>
      </w:r>
    </w:p>
    <w:p w14:paraId="1F7201BB" w14:textId="07659875" w:rsidR="00D17DEC" w:rsidRDefault="00D17DEC" w:rsidP="00266CDE">
      <w:pPr>
        <w:pStyle w:val="ListParagraph"/>
      </w:pPr>
      <w:r>
        <w:t xml:space="preserve">Đánh giá hiệu quả và độ tin cậy của hệ thống: Đo lường và đánh giá hiệu quả </w:t>
      </w:r>
      <w:r w:rsidR="00266CDE">
        <w:t xml:space="preserve"> </w:t>
      </w:r>
      <w:r>
        <w:t xml:space="preserve"> độ tin cậy, trải nghiệm người dùng, độ phản hồi, v.v.</w:t>
      </w:r>
    </w:p>
    <w:p w14:paraId="53C32360" w14:textId="611D9B93" w:rsidR="00D17DEC" w:rsidRDefault="00D17DEC" w:rsidP="00266CDE">
      <w:pPr>
        <w:pStyle w:val="ListParagraph"/>
      </w:pPr>
      <w:r>
        <w:t>Nghiên cứu về vấn đề bảo mật và quản lí rủi ro:</w:t>
      </w:r>
      <w:r w:rsidR="00266CDE">
        <w:t xml:space="preserve"> </w:t>
      </w:r>
      <w:r>
        <w:t>Nghiên cứu các vấn đề liên quan đến bảo mật thông tin, phòng ngừa rủi ro và xử lí các vấn đề an ninh thông tin trên website.</w:t>
      </w:r>
      <w:r w:rsidR="00266CDE">
        <w:t xml:space="preserve"> </w:t>
      </w:r>
      <w:r>
        <w:t>Đưa ra các giải pháp để đảm bảo tính bảo mật và an toàn của dữ liệu và thông tin cá nhân của người dùng.</w:t>
      </w:r>
    </w:p>
    <w:p w14:paraId="09F91DD4" w14:textId="1CDABA4C" w:rsidR="00D17DEC" w:rsidRPr="009A6DAE" w:rsidRDefault="00D17DEC" w:rsidP="00266CDE">
      <w:pPr>
        <w:pStyle w:val="ListParagraph"/>
      </w:pPr>
      <w:r>
        <w:t>Đánh giá trải nghiệm khách hàng và độ hài lòng:</w:t>
      </w:r>
      <w:r w:rsidR="00266CDE">
        <w:t xml:space="preserve"> chức năng đánh giá tour sau khi hoàn thành tour để khách hàng có thể nêu ra những í kiến của bản thân sau khi trải nghiệm du lịch . </w:t>
      </w:r>
      <w:r>
        <w:t>Đánh giá độ hài lòng của khách hàng và đề xuất các cải tiến để cải thiện trải nghiệm người dùng.</w:t>
      </w:r>
    </w:p>
    <w:p w14:paraId="4B99DBD2" w14:textId="79801576" w:rsidR="000B6B36" w:rsidRDefault="000B6B36" w:rsidP="00C13B6D">
      <w:pPr>
        <w:pStyle w:val="Heading3"/>
      </w:pPr>
      <w:bookmarkStart w:id="30" w:name="_Toc166355168"/>
      <w:bookmarkStart w:id="31" w:name="_Toc166355663"/>
      <w:r w:rsidRPr="000B6B36">
        <w:lastRenderedPageBreak/>
        <w:t>Bố cục của quyển luận văn</w:t>
      </w:r>
      <w:bookmarkEnd w:id="30"/>
      <w:bookmarkEnd w:id="31"/>
    </w:p>
    <w:p w14:paraId="682277E6" w14:textId="77777777" w:rsidR="00BE210F" w:rsidRDefault="00BE210F" w:rsidP="00BE210F">
      <w:r>
        <w:t>Luận văn có 3 phần chính:</w:t>
      </w:r>
    </w:p>
    <w:p w14:paraId="0D5E98E9" w14:textId="2D880B9C" w:rsidR="00BE210F" w:rsidRPr="00920DC8" w:rsidRDefault="00BE210F" w:rsidP="00472643">
      <w:pPr>
        <w:pStyle w:val="ListParagraph"/>
        <w:rPr>
          <w:b/>
          <w:bCs/>
        </w:rPr>
      </w:pPr>
      <w:r w:rsidRPr="00920DC8">
        <w:rPr>
          <w:b/>
          <w:bCs/>
        </w:rPr>
        <w:t>Phần giới thiệu:</w:t>
      </w:r>
    </w:p>
    <w:p w14:paraId="011CDAC5" w14:textId="53630293" w:rsidR="00BE210F" w:rsidRDefault="00BE210F" w:rsidP="00BE210F">
      <w:r>
        <w:t>+ Đặt vấn đề.</w:t>
      </w:r>
    </w:p>
    <w:p w14:paraId="4B016CEA" w14:textId="4629F9DA" w:rsidR="00BE210F" w:rsidRDefault="00BE210F" w:rsidP="00BE210F">
      <w:r>
        <w:t>+ Những nghiên cứu liên quan.</w:t>
      </w:r>
    </w:p>
    <w:p w14:paraId="10BC3370" w14:textId="24AE1A0C" w:rsidR="00BE210F" w:rsidRDefault="00BE210F" w:rsidP="00BE210F">
      <w:r>
        <w:t>+ Mục tiêu đề tài.</w:t>
      </w:r>
    </w:p>
    <w:p w14:paraId="1F0E1A3E" w14:textId="4D8E91B9" w:rsidR="00BE210F" w:rsidRDefault="00BE210F" w:rsidP="00BE210F">
      <w:r>
        <w:t>+ Đối tượng và phạm vi nghiên cứu.</w:t>
      </w:r>
    </w:p>
    <w:p w14:paraId="7B118C18" w14:textId="7179407E" w:rsidR="00BE210F" w:rsidRDefault="00BE210F" w:rsidP="00BE210F">
      <w:r>
        <w:t>+ Phương pháp nghiên cứu.</w:t>
      </w:r>
    </w:p>
    <w:p w14:paraId="6B38712C" w14:textId="60D69F67" w:rsidR="00BE210F" w:rsidRDefault="00BE210F" w:rsidP="00BE210F">
      <w:r>
        <w:t>+ Nội dung nghiên cứu.</w:t>
      </w:r>
    </w:p>
    <w:p w14:paraId="6F5A99F2" w14:textId="6C0BAD75" w:rsidR="00BE210F" w:rsidRDefault="00BE210F" w:rsidP="00BE210F">
      <w:r>
        <w:t>+ Bố cục của quyển luận văn.</w:t>
      </w:r>
    </w:p>
    <w:p w14:paraId="01D0C796" w14:textId="79631CA8" w:rsidR="00BE210F" w:rsidRPr="00920DC8" w:rsidRDefault="00BE210F" w:rsidP="00472643">
      <w:pPr>
        <w:pStyle w:val="ListParagraph"/>
        <w:rPr>
          <w:b/>
          <w:bCs/>
        </w:rPr>
      </w:pPr>
      <w:r w:rsidRPr="00920DC8">
        <w:rPr>
          <w:b/>
          <w:bCs/>
        </w:rPr>
        <w:t>Phần nội dung:</w:t>
      </w:r>
    </w:p>
    <w:p w14:paraId="418583E8" w14:textId="7B97079B" w:rsidR="00BE210F" w:rsidRDefault="00BE210F" w:rsidP="00BE210F">
      <w:r>
        <w:t>+ Chương 1: Đặc tả yêu cầu.</w:t>
      </w:r>
    </w:p>
    <w:p w14:paraId="3A2240E3" w14:textId="282A58A2" w:rsidR="00BE210F" w:rsidRDefault="00BE210F" w:rsidP="00BE210F">
      <w:r>
        <w:t>+ Chương 2: Thiết kế giải pháp.</w:t>
      </w:r>
    </w:p>
    <w:p w14:paraId="4F201AA2" w14:textId="03BD3C09" w:rsidR="00BE210F" w:rsidRDefault="00BE210F" w:rsidP="00BE210F">
      <w:r>
        <w:t>+ Chương 3:  Cài đặt giải pháp.</w:t>
      </w:r>
    </w:p>
    <w:p w14:paraId="2EDFE8A2" w14:textId="0C53BE6E" w:rsidR="00BE210F" w:rsidRDefault="00BE210F" w:rsidP="00BE210F">
      <w:r>
        <w:t>+ Chương 4: Đánh giá kiểm thử.</w:t>
      </w:r>
    </w:p>
    <w:p w14:paraId="1DAA8E59" w14:textId="446FEAE5" w:rsidR="00BE210F" w:rsidRPr="00920DC8" w:rsidRDefault="00BE210F" w:rsidP="00472643">
      <w:pPr>
        <w:pStyle w:val="ListParagraph"/>
        <w:rPr>
          <w:b/>
          <w:bCs/>
        </w:rPr>
      </w:pPr>
      <w:r w:rsidRPr="00920DC8">
        <w:rPr>
          <w:b/>
          <w:bCs/>
        </w:rPr>
        <w:t xml:space="preserve"> Phần kết luận:</w:t>
      </w:r>
    </w:p>
    <w:p w14:paraId="3323A97A" w14:textId="77777777" w:rsidR="00BE210F" w:rsidRDefault="00BE210F" w:rsidP="00BE210F">
      <w:r>
        <w:t>+ Kết quả đạt được</w:t>
      </w:r>
    </w:p>
    <w:p w14:paraId="7A29692F" w14:textId="77777777" w:rsidR="00BE210F" w:rsidRDefault="00BE210F" w:rsidP="00BE210F">
      <w:r>
        <w:t>+ Hạn chế</w:t>
      </w:r>
    </w:p>
    <w:p w14:paraId="595B8444" w14:textId="21B5354D" w:rsidR="00BE210F" w:rsidRPr="00BE210F" w:rsidRDefault="00BE210F" w:rsidP="00BE210F">
      <w:r>
        <w:t>+ Hướng phát triển</w:t>
      </w:r>
    </w:p>
    <w:p w14:paraId="21CDC50C" w14:textId="40DC78A1" w:rsidR="00C13B6D" w:rsidRPr="00C13B6D" w:rsidRDefault="00C13B6D" w:rsidP="00C13B6D">
      <w:pPr>
        <w:pStyle w:val="Heading1"/>
      </w:pPr>
      <w:bookmarkStart w:id="32" w:name="_Toc166355169"/>
      <w:bookmarkStart w:id="33" w:name="_Toc166355664"/>
      <w:r>
        <w:t>NỘI DUNG</w:t>
      </w:r>
      <w:bookmarkEnd w:id="32"/>
      <w:bookmarkEnd w:id="33"/>
    </w:p>
    <w:p w14:paraId="6B4E824C" w14:textId="147EAF5C" w:rsidR="0052071E" w:rsidRPr="0052071E" w:rsidRDefault="00C13B6D" w:rsidP="0052071E">
      <w:pPr>
        <w:pStyle w:val="Heading2"/>
      </w:pPr>
      <w:bookmarkStart w:id="34" w:name="_Toc151407419"/>
      <w:bookmarkStart w:id="35" w:name="_Toc132286307"/>
      <w:bookmarkStart w:id="36" w:name="_Toc166355170"/>
      <w:bookmarkStart w:id="37" w:name="_Toc166355665"/>
      <w:r>
        <w:t>ĐẶT TẢ YÊU CẦU</w:t>
      </w:r>
      <w:bookmarkEnd w:id="36"/>
      <w:bookmarkEnd w:id="37"/>
    </w:p>
    <w:p w14:paraId="32397E0F" w14:textId="25589478" w:rsidR="00026109" w:rsidRDefault="00026109" w:rsidP="00026109">
      <w:r>
        <w:t>Đề tài này nhằm phát triển một hệ thống quản lí website đặt tour du lịch nhằm giúp các đối tượng khách hàng có thể dễ dàng tìm kiếm, đặt và quản lí các tour du lịch theo nhu cầu của mình. Các chức năng và tính năng của hệ thống sẽ giải quyết các thách thức sau:</w:t>
      </w:r>
    </w:p>
    <w:p w14:paraId="3CC50C12" w14:textId="77777777" w:rsidR="00E610B5" w:rsidRDefault="00E610B5" w:rsidP="00E610B5">
      <w:r>
        <w:lastRenderedPageBreak/>
        <w:t>Quản lí Đặt Tour: Hệ thống cần có khả năng quản lí toàn bộ quá trình đặt tour du lịch từ khâu tìm kiếm, đặt chỗ, đến thanh toán.</w:t>
      </w:r>
    </w:p>
    <w:p w14:paraId="6E6CE275" w14:textId="77777777" w:rsidR="00E610B5" w:rsidRDefault="00E610B5" w:rsidP="00E610B5">
      <w:r>
        <w:t>Giao diện Người Dùng Thân Thiện: Giao diện của hệ thống cần dễ sử dụng, thân thiện với người dùng, đặc biệt là với những người không có kinh nghiệm sử dụng công nghệ.</w:t>
      </w:r>
    </w:p>
    <w:p w14:paraId="62388D20" w14:textId="77777777" w:rsidR="00E610B5" w:rsidRDefault="00E610B5" w:rsidP="00E610B5">
      <w:r>
        <w:t>Tích hợp Thông Tin Tour: Hệ thống cần có khả năng truy xuất thông tin chi tiết về các tour du lịch, bao gồm địa điểm, thời gian, chi phí, lịch trình, và các điều khoản.</w:t>
      </w:r>
    </w:p>
    <w:p w14:paraId="43BD978E" w14:textId="1F1956D4" w:rsidR="00E610B5" w:rsidRDefault="00E610B5" w:rsidP="00E610B5">
      <w:r>
        <w:t>Quản lí chương trình tour hấp dẫn kết hợp những hình ảnh địa điểm du lịch cụ thể tạo cái nhìn tổng quan cho khách hàng.</w:t>
      </w:r>
    </w:p>
    <w:p w14:paraId="2E8AF0BF" w14:textId="77777777" w:rsidR="00E610B5" w:rsidRDefault="00E610B5" w:rsidP="00E610B5">
      <w:r>
        <w:t>Quản lí Đặt Chỗ và Thanh Toán: Có tính năng cho phép người dùng đặt chỗ trực tuyến cho tour mong muốn và thanh toán bằng nhiều phương thức khác nhau (thanh toán trực tuyến, chuyển khoản ngân hàng, tiền mặt khi nhận vé).</w:t>
      </w:r>
    </w:p>
    <w:p w14:paraId="2342AD59" w14:textId="77777777" w:rsidR="00E610B5" w:rsidRDefault="00E610B5" w:rsidP="00E610B5">
      <w:r>
        <w:t>Thông báo và Gửi Nhắc Nhở: Hệ thống nên gửi thông báo và nhắc nhở đến người dùng về các lịch trình tour, các khoảng thời gian thanh toán, và các chi tiết quan trọng khác liên quan đến tour.</w:t>
      </w:r>
    </w:p>
    <w:p w14:paraId="500100A1" w14:textId="77777777" w:rsidR="00E610B5" w:rsidRDefault="00E610B5" w:rsidP="00E610B5">
      <w:r>
        <w:t>Tích hợp Đánh Giá và Phản Hồi: Cho phép người dùng đánh giá tour đã đi và để lại phản hồi, cung cấp thông tin hữu ích cho những người khác muốn đặt tour tương tự.</w:t>
      </w:r>
    </w:p>
    <w:p w14:paraId="5181FD66" w14:textId="77777777" w:rsidR="00E610B5" w:rsidRDefault="00E610B5" w:rsidP="00E610B5">
      <w:r>
        <w:t>Bảo mật Thông Tin: Bảo đảm rằng dữ liệu cá nhân và thông tin thanh toán của người dùng được bảo vệ an toàn và tuân thủ các quy định bảo mật.</w:t>
      </w:r>
    </w:p>
    <w:p w14:paraId="6914CE10" w14:textId="02E314E4" w:rsidR="00E610B5" w:rsidRDefault="00E610B5" w:rsidP="00E610B5">
      <w:r>
        <w:t>Hỗ trợ Khách Hàng: Hệ thống cần có tính năng hỗ trợ trực tuyến hoặc qua điện thoại để giải đáp thắc mắc và hỗ trợ khách hàng trong quá trình đặt tour và sau khi đi tour.</w:t>
      </w:r>
    </w:p>
    <w:p w14:paraId="15DC5F5F" w14:textId="77777777" w:rsidR="00C13B6D" w:rsidRDefault="00C13B6D" w:rsidP="00C13B6D">
      <w:pPr>
        <w:pStyle w:val="Heading2"/>
      </w:pPr>
      <w:bookmarkStart w:id="38" w:name="_Toc166355171"/>
      <w:bookmarkStart w:id="39" w:name="_Toc166355666"/>
      <w:r>
        <w:t>THIẾT KẾ GIẢI PHÁP</w:t>
      </w:r>
      <w:bookmarkEnd w:id="38"/>
      <w:bookmarkEnd w:id="39"/>
    </w:p>
    <w:p w14:paraId="1BB76A84" w14:textId="2C42C757" w:rsidR="005B547B" w:rsidRDefault="005B547B" w:rsidP="005B547B">
      <w:pPr>
        <w:pStyle w:val="Heading3"/>
      </w:pPr>
      <w:bookmarkStart w:id="40" w:name="_Toc166355172"/>
      <w:bookmarkStart w:id="41" w:name="_Toc166355667"/>
      <w:r>
        <w:t>Cơ sở lý thuyết</w:t>
      </w:r>
      <w:bookmarkEnd w:id="40"/>
      <w:bookmarkEnd w:id="41"/>
    </w:p>
    <w:p w14:paraId="468CA6DB" w14:textId="1534D3B4" w:rsidR="00C81B15" w:rsidRDefault="00C81B15" w:rsidP="00015CCF">
      <w:pPr>
        <w:pStyle w:val="Heading4"/>
      </w:pPr>
      <w:r>
        <w:t>Giới thiệu Nodejs</w:t>
      </w:r>
    </w:p>
    <w:p w14:paraId="1AB58FFF" w14:textId="074C34A9" w:rsidR="006E111A" w:rsidRDefault="00A04DA4" w:rsidP="00C81B15">
      <w:r w:rsidRPr="00A04DA4">
        <w:t xml:space="preserve">NodeJS là một môi trường runtime chạy JavaScript đa nền tảng và có mã nguồn mở, được sử dụng để chạy các ứng dụng web bên ngoài trình duyệt của client. Nền tảng này được phát triển bởi Ryan Dahl vào năm 2009, được xem là một </w:t>
      </w:r>
      <w:r w:rsidRPr="00A04DA4">
        <w:lastRenderedPageBreak/>
        <w:t>giải pháp hoàn hảo cho các ứng dụng sử dụng nhiều dữ liệu nhờ vào mô hình hướng sự kiện không đồng bộ.</w:t>
      </w:r>
      <w:r>
        <w:fldChar w:fldCharType="begin"/>
      </w:r>
      <w:r>
        <w:instrText xml:space="preserve"> ADDIN ZOTERO_ITEM CSL_CITATION {"citationID":"sqTY2Cl7","properties":{"formattedCitation":"[1]","plainCitation":"[1]","noteIndex":0},"citationItems":[{"id":1,"uris":["http://zotero.org/users/local/41yCcxcq/items/7NIZLIFM"],"itemData":{"id":1,"type":"post-weblog","abstract":"Bạn đã từng nghe tới thuật ngữ NodeJS nhưng vẫn chưa hiểu hết về định nghĩa NodeJS là gì cũng như những ưu nhược điểm của nó. Cùng tìm hiểu trong bài viết này.","language":"vi","note":"section: Tài Liệu Kỹ Thuật","title":"NodeJS là gì? Tổng quan kiến thức về Node.JS từ A-Z","title-short":"NodeJS là gì?","URL":"https://vietnix.vn/nodejs-la-gi/","author":[{"family":"Tiến","given":"Cao Lê Viết"}],"accessed":{"date-parts":[["2024",5,7]]},"issued":{"date-parts":[["2023",6,5]]}}}],"schema":"https://github.com/citation-style-language/schema/raw/master/csl-citation.json"} </w:instrText>
      </w:r>
      <w:r>
        <w:fldChar w:fldCharType="separate"/>
      </w:r>
      <w:r w:rsidRPr="00A04DA4">
        <w:rPr>
          <w:rFonts w:cs="Times New Roman"/>
        </w:rPr>
        <w:t>[1]</w:t>
      </w:r>
      <w:r>
        <w:fldChar w:fldCharType="end"/>
      </w:r>
    </w:p>
    <w:p w14:paraId="6FA0DBDD" w14:textId="77777777" w:rsidR="00432874" w:rsidRDefault="00015CCF" w:rsidP="00432874">
      <w:pPr>
        <w:keepNext/>
        <w:jc w:val="center"/>
      </w:pPr>
      <w:r>
        <w:rPr>
          <w:noProof/>
        </w:rPr>
        <w:drawing>
          <wp:inline distT="0" distB="0" distL="0" distR="0" wp14:anchorId="5907A40E" wp14:editId="4E9AFE0F">
            <wp:extent cx="4305300" cy="1600200"/>
            <wp:effectExtent l="0" t="0" r="0" b="0"/>
            <wp:docPr id="2022136461" name="Picture 1" descr="Ngôn ngữ NodeJS là gì - HR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gôn ngữ NodeJS là gì - HR Documentati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5300" cy="1600200"/>
                    </a:xfrm>
                    <a:prstGeom prst="rect">
                      <a:avLst/>
                    </a:prstGeom>
                    <a:noFill/>
                    <a:ln>
                      <a:noFill/>
                    </a:ln>
                  </pic:spPr>
                </pic:pic>
              </a:graphicData>
            </a:graphic>
          </wp:inline>
        </w:drawing>
      </w:r>
    </w:p>
    <w:p w14:paraId="4E2A4D05" w14:textId="6A98FD6E" w:rsidR="00015CCF" w:rsidRDefault="00432874" w:rsidP="00432874">
      <w:pPr>
        <w:pStyle w:val="Caption"/>
        <w:jc w:val="center"/>
      </w:pPr>
      <w:bookmarkStart w:id="42" w:name="_Toc166355191"/>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w:t>
      </w:r>
      <w:r w:rsidR="007934E6">
        <w:fldChar w:fldCharType="end"/>
      </w:r>
      <w:r>
        <w:t>: nodejs</w:t>
      </w:r>
      <w:bookmarkEnd w:id="42"/>
    </w:p>
    <w:p w14:paraId="5DF7B085" w14:textId="64A00653" w:rsidR="00C81B15" w:rsidRDefault="00C81B15" w:rsidP="00015CCF">
      <w:pPr>
        <w:pStyle w:val="Heading4"/>
      </w:pPr>
      <w:r>
        <w:t>Giới thiệu Reactjs</w:t>
      </w:r>
    </w:p>
    <w:p w14:paraId="62F137B9" w14:textId="6762A902" w:rsidR="00A04DA4" w:rsidRDefault="0008188C" w:rsidP="00C81B15">
      <w:r>
        <w:t xml:space="preserve"> </w:t>
      </w:r>
      <w:r w:rsidRPr="0008188C">
        <w:t>React là một thư viện JavaScript được dùng để xây dựng giao diện người dùng . Bạn có thể tìm hiểu tất cả về React trên trang chủ của chúng tôi hoặc trong hướng dẫn.</w:t>
      </w:r>
      <w:r>
        <w:fldChar w:fldCharType="begin"/>
      </w:r>
      <w:r>
        <w:instrText xml:space="preserve"> ADDIN ZOTERO_ITEM CSL_CITATION {"citationID":"QKjemPzq","properties":{"formattedCitation":"[2]","plainCitation":"[2]","noteIndex":0},"citationItems":[{"id":14,"uris":["http://zotero.org/users/local/41yCcxcq/items/Q77N7QSD"],"itemData":{"id":14,"type":"webpage","abstract":"Một thư viện JavaScript xây dựng giao diện người dùng","language":"en","title":"Bắt Đầu – React","URL":"https://vi.legacy.reactjs.org/docs/getting-started.html","accessed":{"date-parts":[["2024",5,7]]}}}],"schema":"https://github.com/citation-style-language/schema/raw/master/csl-citation.json"} </w:instrText>
      </w:r>
      <w:r>
        <w:fldChar w:fldCharType="separate"/>
      </w:r>
      <w:r w:rsidRPr="0008188C">
        <w:rPr>
          <w:rFonts w:cs="Times New Roman"/>
        </w:rPr>
        <w:t>[2]</w:t>
      </w:r>
      <w:r>
        <w:fldChar w:fldCharType="end"/>
      </w:r>
    </w:p>
    <w:p w14:paraId="26A82670" w14:textId="77777777" w:rsidR="00B83E55" w:rsidRDefault="00015CCF" w:rsidP="00B83E55">
      <w:pPr>
        <w:keepNext/>
      </w:pPr>
      <w:r>
        <w:rPr>
          <w:noProof/>
        </w:rPr>
        <w:drawing>
          <wp:inline distT="0" distB="0" distL="0" distR="0" wp14:anchorId="35024814" wp14:editId="6D474298">
            <wp:extent cx="4693920" cy="2790190"/>
            <wp:effectExtent l="0" t="0" r="0" b="0"/>
            <wp:docPr id="656360217" name="Picture 2" descr="ReactJS là gì? Kiến thức cơ bản về ReactJS mà bạn cần biế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actJS là gì? Kiến thức cơ bản về ReactJS mà bạn cần biế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3920" cy="2790190"/>
                    </a:xfrm>
                    <a:prstGeom prst="rect">
                      <a:avLst/>
                    </a:prstGeom>
                    <a:noFill/>
                    <a:ln>
                      <a:noFill/>
                    </a:ln>
                  </pic:spPr>
                </pic:pic>
              </a:graphicData>
            </a:graphic>
          </wp:inline>
        </w:drawing>
      </w:r>
    </w:p>
    <w:p w14:paraId="1A05ED67" w14:textId="2414693E" w:rsidR="00015CCF" w:rsidRPr="00015CCF" w:rsidRDefault="00B83E55" w:rsidP="00B83E55">
      <w:pPr>
        <w:pStyle w:val="Caption"/>
        <w:jc w:val="center"/>
      </w:pPr>
      <w:bookmarkStart w:id="43" w:name="_Toc166355192"/>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w:t>
      </w:r>
      <w:r w:rsidR="007934E6">
        <w:fldChar w:fldCharType="end"/>
      </w:r>
      <w:r>
        <w:t>:</w:t>
      </w:r>
      <w:r w:rsidR="00FC7685">
        <w:t>thư viện</w:t>
      </w:r>
      <w:r>
        <w:t xml:space="preserve"> reactjs</w:t>
      </w:r>
      <w:bookmarkEnd w:id="43"/>
    </w:p>
    <w:p w14:paraId="5908265E" w14:textId="3AC059B3" w:rsidR="00C81B15" w:rsidRDefault="00C81B15" w:rsidP="00015CCF">
      <w:pPr>
        <w:pStyle w:val="Heading4"/>
      </w:pPr>
      <w:r>
        <w:t>Giới thiệu Expresjs</w:t>
      </w:r>
    </w:p>
    <w:p w14:paraId="61A65FE5" w14:textId="6FB0DDE7" w:rsidR="00A04DA4" w:rsidRDefault="0008188C" w:rsidP="00C81B15">
      <w:r>
        <w:t xml:space="preserve"> </w:t>
      </w:r>
      <w:r w:rsidRPr="0008188C">
        <w:t>Expressjs là một framework được xây dựng trên nền tảng của Nodejs. Nó cung cấp các tính năng mạnh mẽ để phát triển web hoặc mobile. Expressjs hỗ trợ các method HTTP và midleware tạo ra API vô cùng mạnh mẽ và dễ sử dụng.</w:t>
      </w:r>
      <w:r>
        <w:fldChar w:fldCharType="begin"/>
      </w:r>
      <w:r>
        <w:instrText xml:space="preserve"> ADDIN ZOTERO_ITEM CSL_CITATION {"citationID":"rACjBRXv","properties":{"formattedCitation":"[3]","plainCitation":"[3]","noteIndex":0},"citationItems":[{"id":16,"uris":["http://zotero.org/users/local/41yCcxcq/items/VTSZY264"],"itemData":{"id":16,"type":"post-weblog","abstract":"Expressjs là gì? Là một framework được xây dựng trên nền tảng của Nodejs. Nó cung cấp các tính năng mạnh mẽ để phát triển web hoặc mobile.","container-title":"TopDev","language":"en-US","title":"Expressjs là gì? Tất tần tật về khái niệm Express.js","title-short":"Expressjs là gì?","URL":"https://topdev.vn/blog/express-js-la-gi/","author":[{"family":"Blog","given":"TopDev"}],"accessed":{"date-parts":[["2024",5,7]]},"issued":{"date-parts":[["2017",12,14]]}}}],"schema":"https://github.com/citation-style-language/schema/raw/master/csl-citation.json"} </w:instrText>
      </w:r>
      <w:r>
        <w:fldChar w:fldCharType="separate"/>
      </w:r>
      <w:r w:rsidRPr="0008188C">
        <w:rPr>
          <w:rFonts w:cs="Times New Roman"/>
        </w:rPr>
        <w:t>[3]</w:t>
      </w:r>
      <w:r>
        <w:fldChar w:fldCharType="end"/>
      </w:r>
    </w:p>
    <w:p w14:paraId="47F6D535" w14:textId="77777777" w:rsidR="00B83E55" w:rsidRDefault="00015CCF" w:rsidP="00B83E55">
      <w:pPr>
        <w:keepNext/>
      </w:pPr>
      <w:r>
        <w:rPr>
          <w:noProof/>
        </w:rPr>
        <w:lastRenderedPageBreak/>
        <w:drawing>
          <wp:inline distT="0" distB="0" distL="0" distR="0" wp14:anchorId="26AF547F" wp14:editId="2621B23D">
            <wp:extent cx="5580380" cy="3138805"/>
            <wp:effectExtent l="0" t="0" r="1270" b="4445"/>
            <wp:docPr id="336821543" name="Picture 3" descr="Express.js: The Good, the Bad, and the Ug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ress.js: The Good, the Bad, and the Ugl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3138805"/>
                    </a:xfrm>
                    <a:prstGeom prst="rect">
                      <a:avLst/>
                    </a:prstGeom>
                    <a:noFill/>
                    <a:ln>
                      <a:noFill/>
                    </a:ln>
                  </pic:spPr>
                </pic:pic>
              </a:graphicData>
            </a:graphic>
          </wp:inline>
        </w:drawing>
      </w:r>
    </w:p>
    <w:p w14:paraId="6BE60E54" w14:textId="10143B21" w:rsidR="00015CCF" w:rsidRDefault="00B83E55" w:rsidP="00B83E55">
      <w:pPr>
        <w:pStyle w:val="Caption"/>
        <w:jc w:val="center"/>
      </w:pPr>
      <w:bookmarkStart w:id="44" w:name="_Toc166355193"/>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w:t>
      </w:r>
      <w:r w:rsidR="007934E6">
        <w:fldChar w:fldCharType="end"/>
      </w:r>
      <w:r>
        <w:t xml:space="preserve">: </w:t>
      </w:r>
      <w:r w:rsidR="00C47ADD" w:rsidRPr="0008188C">
        <w:t xml:space="preserve">framework </w:t>
      </w:r>
      <w:r>
        <w:t>expressjs</w:t>
      </w:r>
      <w:r w:rsidR="00C47ADD">
        <w:t>.</w:t>
      </w:r>
      <w:bookmarkEnd w:id="44"/>
    </w:p>
    <w:p w14:paraId="711DC946" w14:textId="197AB9CF" w:rsidR="00C81B15" w:rsidRDefault="00C81B15" w:rsidP="00015CCF">
      <w:pPr>
        <w:pStyle w:val="Heading4"/>
      </w:pPr>
      <w:r>
        <w:t>Giới thiệu MYSQL</w:t>
      </w:r>
    </w:p>
    <w:p w14:paraId="3293BC22" w14:textId="7D48CC6C" w:rsidR="0008188C" w:rsidRPr="0008188C" w:rsidRDefault="0008188C" w:rsidP="0008188C">
      <w:r w:rsidRPr="0008188C">
        <w:t>MySQL là một hệ thống quản trị cơ sở dữ liệu mã nguồn mở viết tắt RDBMS phổ biến nhất thế giới và được các nhà phát triển rất ưa chuộng trong quá trình phát triển ứng dụng. Hoạt động theo mô hình Client – Server. MySQL quản lý dữ liệu thông qua các cơ sở dữ liệu và mỗi cơ sở dữ liệu có nhiều bảng quan hệ chứa dữ liệu.</w:t>
      </w:r>
      <w:r>
        <w:fldChar w:fldCharType="begin"/>
      </w:r>
      <w:r>
        <w:instrText xml:space="preserve"> ADDIN ZOTERO_ITEM CSL_CITATION {"citationID":"AVqVlNdF","properties":{"formattedCitation":"[4]","plainCitation":"[4]","noteIndex":0},"citationItems":[{"id":18,"uris":["http://zotero.org/users/local/41yCcxcq/items/8WA5EH4B"],"itemData":{"id":18,"type":"post-weblog","abstract":"MySQL là gì? MySQL là một hệ quản trị cơ sở dữ liệu mã nguồn mở phổ biến nhất thế giới và được các nhà phát triển rất ưa chuộng theo mô hình Client - Server.","language":"vi","note":"section: Tài Liệu Kỹ Thuật","title":"MySQL là gì? Giải thích tất cả về MySQL cho người mới","title-short":"MySQL là gì?","URL":"https://vietnix.vn/mysql-la-gi/","author":[{"family":"Tiến","given":"Cao Lê Viết"}],"accessed":{"date-parts":[["2024",5,7]]},"issued":{"date-parts":[["2021",2,19]]}}}],"schema":"https://github.com/citation-style-language/schema/raw/master/csl-citation.json"} </w:instrText>
      </w:r>
      <w:r>
        <w:fldChar w:fldCharType="separate"/>
      </w:r>
      <w:r w:rsidRPr="0008188C">
        <w:rPr>
          <w:rFonts w:cs="Times New Roman"/>
        </w:rPr>
        <w:t>[4]</w:t>
      </w:r>
      <w:r>
        <w:fldChar w:fldCharType="end"/>
      </w:r>
    </w:p>
    <w:p w14:paraId="68DA43C2" w14:textId="77777777" w:rsidR="00B83E55" w:rsidRDefault="00015CCF" w:rsidP="00B83E55">
      <w:pPr>
        <w:keepNext/>
      </w:pPr>
      <w:r>
        <w:rPr>
          <w:noProof/>
        </w:rPr>
        <w:lastRenderedPageBreak/>
        <w:drawing>
          <wp:inline distT="0" distB="0" distL="0" distR="0" wp14:anchorId="7D9764E4" wp14:editId="7244139F">
            <wp:extent cx="5580380" cy="3720465"/>
            <wp:effectExtent l="0" t="0" r="1270" b="0"/>
            <wp:docPr id="1667277649" name="Picture 4" descr="MySQL là gì? Hướng dẫn cài đặt và sử dụng MY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ySQL là gì? Hướng dẫn cài đặt và sử dụng MYSQ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380" cy="3720465"/>
                    </a:xfrm>
                    <a:prstGeom prst="rect">
                      <a:avLst/>
                    </a:prstGeom>
                    <a:noFill/>
                    <a:ln>
                      <a:noFill/>
                    </a:ln>
                  </pic:spPr>
                </pic:pic>
              </a:graphicData>
            </a:graphic>
          </wp:inline>
        </w:drawing>
      </w:r>
    </w:p>
    <w:p w14:paraId="4FAEF272" w14:textId="0D6C231D" w:rsidR="00015CCF" w:rsidRDefault="00B83E55" w:rsidP="00B83E55">
      <w:pPr>
        <w:pStyle w:val="Caption"/>
        <w:jc w:val="center"/>
      </w:pPr>
      <w:bookmarkStart w:id="45" w:name="_Toc166355194"/>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4</w:t>
      </w:r>
      <w:r w:rsidR="007934E6">
        <w:fldChar w:fldCharType="end"/>
      </w:r>
      <w:r>
        <w:t>: mysql</w:t>
      </w:r>
      <w:r w:rsidR="00C47ADD">
        <w:t>.</w:t>
      </w:r>
      <w:bookmarkEnd w:id="45"/>
    </w:p>
    <w:p w14:paraId="63C6AB3E" w14:textId="0FD994E5" w:rsidR="00C81B15" w:rsidRDefault="00C81B15" w:rsidP="00015CCF">
      <w:pPr>
        <w:pStyle w:val="Heading4"/>
      </w:pPr>
      <w:r>
        <w:t>Giới thiệu Ant design</w:t>
      </w:r>
    </w:p>
    <w:p w14:paraId="77515611" w14:textId="6351BB10" w:rsidR="00015CCF" w:rsidRDefault="00015CCF" w:rsidP="00C81B15">
      <w:r w:rsidRPr="00015CCF">
        <w:t>Ant là tập hợp các components của React được xây dựng theo chuẩn thiết kế của Ant UED Team. Tương tự như chuẩn Material Design, Ant cung cấp hầu hết các component thông dụng trong ứng dụng web hiện đại, như Layout, Button, Icon, DatePicket, v.v…Bên cạnh đó Ant cũng có những component riêng thú vị, như LocaleProvider cho phép bạn thay đổi ngôn ngữ trên toàn ứng dụng.</w:t>
      </w:r>
      <w:r>
        <w:fldChar w:fldCharType="begin"/>
      </w:r>
      <w:r w:rsidR="0008188C">
        <w:instrText xml:space="preserve"> ADDIN ZOTERO_ITEM CSL_CITATION {"citationID":"2MFkwJ54","properties":{"formattedCitation":"[5]","plainCitation":"[5]","noteIndex":0},"citationItems":[{"id":12,"uris":["http://zotero.org/users/local/41yCcxcq/items/YES73CLL"],"itemData":{"id":12,"type":"webpage","abstract":"Giới thiệu Đối với các bạn lập trình web nói chung, hầu hết mọi người đã từng nghe qua bootstrap.","language":"en","title":"Giới thiệu Ant Design","URL":"https://viblo.asia/p/gioi-thieu-ant-design-L4x5xwzblBM","accessed":{"date-parts":[["2024",5,7]]},"issued":{"date-parts":[["2018",11,24]]}}}],"schema":"https://github.com/citation-style-language/schema/raw/master/csl-citation.json"} </w:instrText>
      </w:r>
      <w:r>
        <w:fldChar w:fldCharType="separate"/>
      </w:r>
      <w:r w:rsidR="0008188C" w:rsidRPr="0008188C">
        <w:rPr>
          <w:rFonts w:cs="Times New Roman"/>
        </w:rPr>
        <w:t>[5]</w:t>
      </w:r>
      <w:r>
        <w:fldChar w:fldCharType="end"/>
      </w:r>
    </w:p>
    <w:p w14:paraId="645E9B8F" w14:textId="77777777" w:rsidR="00F159AF" w:rsidRDefault="00015CCF" w:rsidP="00F159AF">
      <w:pPr>
        <w:keepNext/>
      </w:pPr>
      <w:r>
        <w:rPr>
          <w:noProof/>
        </w:rPr>
        <w:lastRenderedPageBreak/>
        <w:drawing>
          <wp:inline distT="0" distB="0" distL="0" distR="0" wp14:anchorId="7C5D506B" wp14:editId="44588E41">
            <wp:extent cx="4373880" cy="2857500"/>
            <wp:effectExtent l="0" t="0" r="7620" b="0"/>
            <wp:docPr id="275650352" name="Picture 5" descr="ANT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DESIG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73880" cy="2857500"/>
                    </a:xfrm>
                    <a:prstGeom prst="rect">
                      <a:avLst/>
                    </a:prstGeom>
                    <a:noFill/>
                    <a:ln>
                      <a:noFill/>
                    </a:ln>
                  </pic:spPr>
                </pic:pic>
              </a:graphicData>
            </a:graphic>
          </wp:inline>
        </w:drawing>
      </w:r>
    </w:p>
    <w:p w14:paraId="12EBC3AC" w14:textId="47E65399" w:rsidR="00015CCF" w:rsidRPr="00C81B15" w:rsidRDefault="00F159AF" w:rsidP="00F159AF">
      <w:pPr>
        <w:pStyle w:val="Caption"/>
        <w:jc w:val="center"/>
      </w:pPr>
      <w:bookmarkStart w:id="46" w:name="_Toc166355195"/>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5</w:t>
      </w:r>
      <w:r w:rsidR="007934E6">
        <w:fldChar w:fldCharType="end"/>
      </w:r>
      <w:r>
        <w:t>: thư viện ant design.</w:t>
      </w:r>
      <w:bookmarkEnd w:id="46"/>
    </w:p>
    <w:p w14:paraId="44EE5241" w14:textId="0DE4F59A" w:rsidR="005B547B" w:rsidRDefault="005B547B" w:rsidP="005B547B">
      <w:pPr>
        <w:pStyle w:val="Heading3"/>
      </w:pPr>
      <w:bookmarkStart w:id="47" w:name="_Toc166355173"/>
      <w:bookmarkStart w:id="48" w:name="_Toc166355668"/>
      <w:r>
        <w:t>Phân tích thiết kế hệ thống</w:t>
      </w:r>
      <w:bookmarkEnd w:id="47"/>
      <w:bookmarkEnd w:id="48"/>
      <w:r>
        <w:t xml:space="preserve"> </w:t>
      </w:r>
    </w:p>
    <w:p w14:paraId="59E85A24" w14:textId="021901AC" w:rsidR="00C573D8" w:rsidRDefault="00C573D8" w:rsidP="00C573D8">
      <w:pPr>
        <w:pStyle w:val="Heading4"/>
      </w:pPr>
      <w:r>
        <w:t>Kiến trúc tổng thể của hệ thống</w:t>
      </w:r>
    </w:p>
    <w:p w14:paraId="63E2BF91" w14:textId="0CDBFF29" w:rsidR="002E7AA9" w:rsidRDefault="00EB6B9F" w:rsidP="002E7AA9">
      <w:pPr>
        <w:keepNext/>
        <w:rPr>
          <w:noProof/>
        </w:rPr>
      </w:pPr>
      <w:r>
        <w:rPr>
          <w:noProof/>
        </w:rPr>
        <mc:AlternateContent>
          <mc:Choice Requires="wps">
            <w:drawing>
              <wp:inline distT="0" distB="0" distL="0" distR="0" wp14:anchorId="594713C1" wp14:editId="1FA66132">
                <wp:extent cx="304800" cy="304800"/>
                <wp:effectExtent l="0" t="0" r="0" b="0"/>
                <wp:docPr id="562730816" name="Rectangl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B4A881" id="Rectangle 6"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EB6B9F">
        <w:t xml:space="preserve"> </w:t>
      </w:r>
      <w:r>
        <w:rPr>
          <w:noProof/>
        </w:rPr>
        <mc:AlternateContent>
          <mc:Choice Requires="wps">
            <w:drawing>
              <wp:inline distT="0" distB="0" distL="0" distR="0" wp14:anchorId="1E95A639" wp14:editId="396599EB">
                <wp:extent cx="304800" cy="304800"/>
                <wp:effectExtent l="0" t="0" r="0" b="0"/>
                <wp:docPr id="141606126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636BF4"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EB6B9F">
        <w:rPr>
          <w:noProof/>
        </w:rPr>
        <w:t xml:space="preserve"> </w:t>
      </w:r>
      <w:r w:rsidRPr="00EB6B9F">
        <w:rPr>
          <w:noProof/>
        </w:rPr>
        <w:drawing>
          <wp:inline distT="0" distB="0" distL="0" distR="0" wp14:anchorId="7773E5AB" wp14:editId="1D1B7584">
            <wp:extent cx="5580380" cy="2021840"/>
            <wp:effectExtent l="0" t="0" r="1270" b="0"/>
            <wp:docPr id="108463589" name="Picture 1" descr="A diagram of a computer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63589" name="Picture 1" descr="A diagram of a computer network&#10;&#10;Description automatically generated with medium confidence"/>
                    <pic:cNvPicPr/>
                  </pic:nvPicPr>
                  <pic:blipFill>
                    <a:blip r:embed="rId16"/>
                    <a:stretch>
                      <a:fillRect/>
                    </a:stretch>
                  </pic:blipFill>
                  <pic:spPr>
                    <a:xfrm>
                      <a:off x="0" y="0"/>
                      <a:ext cx="5580380" cy="2021840"/>
                    </a:xfrm>
                    <a:prstGeom prst="rect">
                      <a:avLst/>
                    </a:prstGeom>
                  </pic:spPr>
                </pic:pic>
              </a:graphicData>
            </a:graphic>
          </wp:inline>
        </w:drawing>
      </w:r>
    </w:p>
    <w:p w14:paraId="0FECBB03" w14:textId="3F6B5AD8" w:rsidR="00432E57" w:rsidRDefault="00615D01" w:rsidP="00615D01">
      <w:pPr>
        <w:pStyle w:val="Caption"/>
        <w:jc w:val="center"/>
      </w:pPr>
      <w:bookmarkStart w:id="49" w:name="_Toc166355196"/>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6</w:t>
      </w:r>
      <w:r w:rsidR="007934E6">
        <w:fldChar w:fldCharType="end"/>
      </w:r>
      <w:r>
        <w:t>: kiến trúc tổng thể của hệ thống.</w:t>
      </w:r>
      <w:bookmarkEnd w:id="49"/>
    </w:p>
    <w:p w14:paraId="36F7104D" w14:textId="77777777" w:rsidR="002E7AA9" w:rsidRDefault="002E7AA9" w:rsidP="002E7AA9">
      <w:r>
        <w:t>Người dùng tương tác với giao diện người dùng trên ReactJS.</w:t>
      </w:r>
    </w:p>
    <w:p w14:paraId="3F392A72" w14:textId="77777777" w:rsidR="002E7AA9" w:rsidRDefault="002E7AA9" w:rsidP="002E7AA9">
      <w:r>
        <w:t>ReactJS gửi yêu cầu (request) đến các endpoint API được cung cấp bởi ExpressJS.</w:t>
      </w:r>
    </w:p>
    <w:p w14:paraId="0F1E3467" w14:textId="77777777" w:rsidR="002E7AA9" w:rsidRDefault="002E7AA9" w:rsidP="002E7AA9">
      <w:r>
        <w:t>ExpressJS xử lý yêu cầu, truy xuất và thao tác dữ liệu trong MySQL.</w:t>
      </w:r>
    </w:p>
    <w:p w14:paraId="14CD16DB" w14:textId="77777777" w:rsidR="002E7AA9" w:rsidRDefault="002E7AA9" w:rsidP="002E7AA9">
      <w:r>
        <w:t>Kết quả được trả về từ cơ sở dữ liệu qua ExpressJS đến ReactJS.</w:t>
      </w:r>
    </w:p>
    <w:p w14:paraId="03D0885E" w14:textId="1AF29552" w:rsidR="002E7AA9" w:rsidRPr="002E7AA9" w:rsidRDefault="002E7AA9" w:rsidP="002E7AA9">
      <w:r>
        <w:lastRenderedPageBreak/>
        <w:t>ReactJS hiển thị kết quả lên giao diện người dùng.</w:t>
      </w:r>
    </w:p>
    <w:p w14:paraId="29767F1D" w14:textId="58D9A863" w:rsidR="00C573D8" w:rsidRDefault="00C573D8" w:rsidP="00432E57">
      <w:pPr>
        <w:pStyle w:val="Heading4"/>
      </w:pPr>
      <w:r>
        <w:t>Chức năng của từng thành phần trong hệ thống</w:t>
      </w:r>
    </w:p>
    <w:p w14:paraId="41F74A23" w14:textId="16C95BA3" w:rsidR="00C573D8" w:rsidRPr="00FE0EAC" w:rsidRDefault="00C573D8" w:rsidP="00FD386D">
      <w:pPr>
        <w:pStyle w:val="Heading5"/>
      </w:pPr>
      <w:r w:rsidRPr="00FE0EAC">
        <w:t>Đối với khách vãng lai</w:t>
      </w:r>
    </w:p>
    <w:p w14:paraId="46E3E8F2" w14:textId="77777777" w:rsidR="00C573D8" w:rsidRDefault="00C573D8" w:rsidP="00FD386D">
      <w:pPr>
        <w:pStyle w:val="ListParagraph"/>
      </w:pPr>
      <w:r>
        <w:t>Đăng ký tài khảo một cách nhanh chóng , giúp khách hàng có thể dễ dàng tiếp cận và trải nghiệm tour.</w:t>
      </w:r>
    </w:p>
    <w:p w14:paraId="306C69A7" w14:textId="77777777" w:rsidR="00C573D8" w:rsidRDefault="00C573D8" w:rsidP="00FD386D">
      <w:pPr>
        <w:pStyle w:val="ListParagraph"/>
      </w:pPr>
      <w:r>
        <w:t>Tìm kiếm tour thuận tiện: Cung cấp một giao diện tìm kiếm dễ sử dụng, cho phép người dùng lọc tour theo địa điểm, thời gian, loại hình du lịch, ngân sách và các tiêu chí khác.</w:t>
      </w:r>
    </w:p>
    <w:p w14:paraId="4A1DE80F" w14:textId="77777777" w:rsidR="00C573D8" w:rsidRPr="00FE0EAC" w:rsidRDefault="00C573D8" w:rsidP="00FD386D">
      <w:pPr>
        <w:pStyle w:val="Heading5"/>
      </w:pPr>
      <w:r w:rsidRPr="00FE0EAC">
        <w:t>Đối với khách hàng hệ thống</w:t>
      </w:r>
    </w:p>
    <w:p w14:paraId="785C70B8" w14:textId="77777777" w:rsidR="00C573D8" w:rsidRDefault="00C573D8" w:rsidP="00FD386D">
      <w:pPr>
        <w:pStyle w:val="ListParagraph"/>
      </w:pPr>
      <w:r>
        <w:t>Tìm kiếm tour thuận tiện: Cung cấp một giao diện tìm kiếm dễ sử dụng, cho phép người dùng lọc tour theo địa điểm, thời gian, loại hình du lịch, ngân sách và các tiêu chí khác.</w:t>
      </w:r>
    </w:p>
    <w:p w14:paraId="0D5D4AEB" w14:textId="77777777" w:rsidR="00C573D8" w:rsidRDefault="00C573D8" w:rsidP="00FD386D">
      <w:pPr>
        <w:pStyle w:val="ListParagraph"/>
      </w:pPr>
      <w:r>
        <w:t>Đặt tour trực tuyến: Cho phép khách hàng lựa chọn tour và đặt chỗ trực tuyến qua hệ thống, bao gồm thanh toán online và xem lại các thông tin đặt tour.</w:t>
      </w:r>
    </w:p>
    <w:p w14:paraId="4F0FC774" w14:textId="77777777" w:rsidR="00C573D8" w:rsidRDefault="00C573D8" w:rsidP="00FD386D">
      <w:pPr>
        <w:pStyle w:val="ListParagraph"/>
      </w:pPr>
      <w:r>
        <w:t>Quản lí đặt tour: Người dùng có thể theo dõi tình trạng đơn đặt tour của mình, bao gồm cập nhật, hủy đặt tour và thay đổi thông tin.</w:t>
      </w:r>
    </w:p>
    <w:p w14:paraId="2B637BD1" w14:textId="77777777" w:rsidR="00C573D8" w:rsidRDefault="00C573D8" w:rsidP="00FD386D">
      <w:pPr>
        <w:pStyle w:val="ListParagraph"/>
      </w:pPr>
      <w:r>
        <w:t>Tích hợp thanh toán online : Hỗ trợ nhiều  phương thức thanh toán phổ biến như thẻ tín dụng, chuyển khoản ngân hàng và ví điện tử.</w:t>
      </w:r>
    </w:p>
    <w:p w14:paraId="2291D021" w14:textId="77777777" w:rsidR="00C573D8" w:rsidRDefault="00C573D8" w:rsidP="00FD386D">
      <w:pPr>
        <w:pStyle w:val="ListParagraph"/>
      </w:pPr>
      <w:r>
        <w:t>Tích hợp chat với hệ thống: Cung cấp hỗ trợ tư vấn trực tuyến qua chatbot hoặc trò chuyện trực tiếp để giải đáp thắc mắc và cung cấp thông tin chi tiết về các tour.</w:t>
      </w:r>
    </w:p>
    <w:p w14:paraId="4EEA353D" w14:textId="77777777" w:rsidR="00C573D8" w:rsidRDefault="00C573D8" w:rsidP="00FD386D">
      <w:pPr>
        <w:pStyle w:val="ListParagraph"/>
      </w:pPr>
      <w:r>
        <w:t>Đánh giá và nhận xét: Cho phép khách hàng đánh giá, đưa ra nhận xét về các tour sau khi hoàn thành để cung cấp thông tin hữu ích cho người dùng khác.</w:t>
      </w:r>
    </w:p>
    <w:p w14:paraId="0A09484B" w14:textId="77777777" w:rsidR="00C573D8" w:rsidRDefault="00C573D8" w:rsidP="00FD386D">
      <w:pPr>
        <w:pStyle w:val="ListParagraph"/>
      </w:pPr>
      <w:r>
        <w:tab/>
        <w:t>Thông tin chi tiết về tour , chương tình tour : Cung cấp thông tin đầy đủ về từng tour, bao gồm lịch trình, điểm đến, hoạt động, chính sách hủy và các thông tin quan trọng khác.</w:t>
      </w:r>
    </w:p>
    <w:p w14:paraId="212724A3" w14:textId="77777777" w:rsidR="00C573D8" w:rsidRDefault="00C573D8" w:rsidP="00FD386D">
      <w:pPr>
        <w:pStyle w:val="ListParagraph"/>
      </w:pPr>
      <w:r>
        <w:t>Quản lí tài khoản , thông tin cá nhân một cách bảo mật , riêng tư . Cập nhật thông tin cá nhân khi có sự thay đổi.</w:t>
      </w:r>
    </w:p>
    <w:p w14:paraId="75B54E50" w14:textId="77777777" w:rsidR="00C573D8" w:rsidRPr="00FE0EAC" w:rsidRDefault="00C573D8" w:rsidP="00FD386D">
      <w:pPr>
        <w:pStyle w:val="Heading5"/>
      </w:pPr>
      <w:r w:rsidRPr="00FE0EAC">
        <w:t xml:space="preserve">Đối với admin </w:t>
      </w:r>
    </w:p>
    <w:p w14:paraId="478A4FBE" w14:textId="3D731937" w:rsidR="00C573D8" w:rsidRDefault="00C573D8" w:rsidP="00FD386D">
      <w:pPr>
        <w:pStyle w:val="ListParagraph"/>
      </w:pPr>
      <w:r>
        <w:t xml:space="preserve">Quản lí khách hàng : xem , cập nhật thông tin khách hàng </w:t>
      </w:r>
      <w:r w:rsidR="008879E6">
        <w:t>.</w:t>
      </w:r>
    </w:p>
    <w:p w14:paraId="20220F75" w14:textId="77777777" w:rsidR="00C573D8" w:rsidRDefault="00C573D8" w:rsidP="00FD386D">
      <w:pPr>
        <w:pStyle w:val="ListParagraph"/>
      </w:pPr>
      <w:r>
        <w:t>Quản lí tour : cung cấp những thông tin chi tiết về tour , hình ảnh tour chương trình tour cụ thể và lịch đi cũng như thời gian khởi hành và kết thúc tour một cách rõ ràng để khách hàng có thể xem và chọn tour phù hợp với điều kiện cá nhân.</w:t>
      </w:r>
    </w:p>
    <w:p w14:paraId="55B7B067" w14:textId="77777777" w:rsidR="00C573D8" w:rsidRDefault="00C573D8" w:rsidP="00FD386D">
      <w:pPr>
        <w:pStyle w:val="ListParagraph"/>
      </w:pPr>
      <w:r>
        <w:lastRenderedPageBreak/>
        <w:t xml:space="preserve">Quản lí chat với khách hàng : đảm bảo cung cấp những thông tin hữu ích một cách kịp thời khi khách hàng cần vấn đáp </w:t>
      </w:r>
    </w:p>
    <w:p w14:paraId="02F74267" w14:textId="77777777" w:rsidR="00C573D8" w:rsidRDefault="00C573D8" w:rsidP="00FD386D">
      <w:pPr>
        <w:pStyle w:val="ListParagraph"/>
      </w:pPr>
      <w:r>
        <w:t>Quản lí thông báo cho khách hàng khi cần thiết . Thông báo khuyến mãi , thông báo hủy tour ….</w:t>
      </w:r>
    </w:p>
    <w:p w14:paraId="62BB1ADE" w14:textId="467CCA8F" w:rsidR="00C573D8" w:rsidRDefault="00C573D8" w:rsidP="00FD386D">
      <w:pPr>
        <w:pStyle w:val="ListParagraph"/>
      </w:pPr>
      <w:r>
        <w:t xml:space="preserve">Quản lí chương trình tour </w:t>
      </w:r>
      <w:r w:rsidR="008879E6">
        <w:t>: xem , thêm , xóa , cập nhật chương trình tour phù hợp với nhu cầu và kinh tế khách hàng.</w:t>
      </w:r>
    </w:p>
    <w:p w14:paraId="3F02B25C" w14:textId="54C71CC8" w:rsidR="00C573D8" w:rsidRDefault="00C573D8" w:rsidP="00FD386D">
      <w:pPr>
        <w:pStyle w:val="ListParagraph"/>
      </w:pPr>
      <w:r>
        <w:t xml:space="preserve">Quản lí lịch tour </w:t>
      </w:r>
      <w:r w:rsidR="00FE0EAC">
        <w:t>: xem , xóa , thêm , cập nhật lịch tour linh động chi tiết để khách hàng có nhiều lựa chọn</w:t>
      </w:r>
    </w:p>
    <w:p w14:paraId="658139A1" w14:textId="24F7C1D1" w:rsidR="00C573D8" w:rsidRDefault="00C573D8" w:rsidP="00FD386D">
      <w:pPr>
        <w:pStyle w:val="ListParagraph"/>
      </w:pPr>
      <w:r>
        <w:t>Quản lí đặt tour</w:t>
      </w:r>
      <w:r w:rsidR="00FE0EAC">
        <w:t xml:space="preserve"> : theo dõi và cập nhật tất cả các đơn đặt hàng của tour</w:t>
      </w:r>
      <w:r w:rsidR="009256D9">
        <w:t xml:space="preserve"> nhanh chóng</w:t>
      </w:r>
    </w:p>
    <w:p w14:paraId="16514E21" w14:textId="1DF85942" w:rsidR="00C573D8" w:rsidRDefault="00C573D8" w:rsidP="00FD386D">
      <w:pPr>
        <w:pStyle w:val="ListParagraph"/>
      </w:pPr>
      <w:r>
        <w:t>Quản lí hủy tour</w:t>
      </w:r>
      <w:r w:rsidR="009256D9">
        <w:t>: hệ thống lọc những tour không đủ điều kiện , tiến hành hủy và gửi thông báo cho khách hàng về đơn đặt tour</w:t>
      </w:r>
      <w:r w:rsidR="00A054FB">
        <w:t>.</w:t>
      </w:r>
    </w:p>
    <w:p w14:paraId="51FF7E24" w14:textId="77777777" w:rsidR="00C573D8" w:rsidRPr="00C573D8" w:rsidRDefault="00C573D8" w:rsidP="00C573D8"/>
    <w:p w14:paraId="41CB7688" w14:textId="2F6E4ECA" w:rsidR="00C573D8" w:rsidRDefault="00C573D8" w:rsidP="00C573D8">
      <w:pPr>
        <w:pStyle w:val="Heading4"/>
      </w:pPr>
      <w:r>
        <w:lastRenderedPageBreak/>
        <w:t>Cơ sở dữ liệu</w:t>
      </w:r>
    </w:p>
    <w:p w14:paraId="74143D7C" w14:textId="7BB67ABC" w:rsidR="00967633" w:rsidRDefault="00967633" w:rsidP="00967633">
      <w:pPr>
        <w:pStyle w:val="Heading5"/>
      </w:pPr>
      <w:r w:rsidRPr="00967633">
        <w:t>Sơ đồ CDM</w:t>
      </w:r>
    </w:p>
    <w:p w14:paraId="23D11863" w14:textId="77777777" w:rsidR="00432874" w:rsidRDefault="004D19B9" w:rsidP="00432874">
      <w:pPr>
        <w:keepNext/>
      </w:pPr>
      <w:r w:rsidRPr="004D19B9">
        <w:rPr>
          <w:noProof/>
        </w:rPr>
        <w:drawing>
          <wp:inline distT="0" distB="0" distL="0" distR="0" wp14:anchorId="1F535E91" wp14:editId="3955F7F5">
            <wp:extent cx="5580380" cy="5638800"/>
            <wp:effectExtent l="0" t="0" r="1270" b="0"/>
            <wp:docPr id="579057209" name="Picture 1" descr="A diagram of a to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057209" name="Picture 1" descr="A diagram of a tour&#10;&#10;Description automatically generated"/>
                    <pic:cNvPicPr/>
                  </pic:nvPicPr>
                  <pic:blipFill>
                    <a:blip r:embed="rId17"/>
                    <a:stretch>
                      <a:fillRect/>
                    </a:stretch>
                  </pic:blipFill>
                  <pic:spPr>
                    <a:xfrm>
                      <a:off x="0" y="0"/>
                      <a:ext cx="5580380" cy="5638800"/>
                    </a:xfrm>
                    <a:prstGeom prst="rect">
                      <a:avLst/>
                    </a:prstGeom>
                  </pic:spPr>
                </pic:pic>
              </a:graphicData>
            </a:graphic>
          </wp:inline>
        </w:drawing>
      </w:r>
    </w:p>
    <w:p w14:paraId="56BA0A0E" w14:textId="3ACDFB0C" w:rsidR="004D19B9" w:rsidRDefault="00432874" w:rsidP="00432874">
      <w:pPr>
        <w:pStyle w:val="Caption"/>
        <w:jc w:val="center"/>
      </w:pPr>
      <w:bookmarkStart w:id="50" w:name="_Toc166355197"/>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7</w:t>
      </w:r>
      <w:r w:rsidR="007934E6">
        <w:fldChar w:fldCharType="end"/>
      </w:r>
      <w:r>
        <w:t>: Sơ đồ CMD của hệ thống.</w:t>
      </w:r>
      <w:bookmarkEnd w:id="50"/>
    </w:p>
    <w:p w14:paraId="1B5A3B4D" w14:textId="77777777" w:rsidR="004D19B9" w:rsidRPr="004D19B9" w:rsidRDefault="004D19B9" w:rsidP="004D19B9"/>
    <w:p w14:paraId="40F3DF95" w14:textId="77777777" w:rsidR="00967633" w:rsidRPr="00967633" w:rsidRDefault="00967633" w:rsidP="00967633"/>
    <w:p w14:paraId="28E003C3" w14:textId="20689419" w:rsidR="004D19B9" w:rsidRDefault="00967633" w:rsidP="00FD386D">
      <w:pPr>
        <w:pStyle w:val="Heading5"/>
      </w:pPr>
      <w:r>
        <w:lastRenderedPageBreak/>
        <w:t>Sơ đồ PDM</w:t>
      </w:r>
    </w:p>
    <w:p w14:paraId="70A9A5C6" w14:textId="77777777" w:rsidR="007934E6" w:rsidRDefault="007934E6" w:rsidP="007934E6">
      <w:pPr>
        <w:keepNext/>
      </w:pPr>
      <w:r w:rsidRPr="007934E6">
        <w:drawing>
          <wp:inline distT="0" distB="0" distL="0" distR="0" wp14:anchorId="41053C80" wp14:editId="73FFEAB1">
            <wp:extent cx="5580380" cy="6022340"/>
            <wp:effectExtent l="0" t="0" r="1270" b="0"/>
            <wp:docPr id="7288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871844" name="Picture 1"/>
                    <pic:cNvPicPr/>
                  </pic:nvPicPr>
                  <pic:blipFill>
                    <a:blip r:embed="rId18"/>
                    <a:stretch>
                      <a:fillRect/>
                    </a:stretch>
                  </pic:blipFill>
                  <pic:spPr>
                    <a:xfrm>
                      <a:off x="0" y="0"/>
                      <a:ext cx="5580380" cy="6022340"/>
                    </a:xfrm>
                    <a:prstGeom prst="rect">
                      <a:avLst/>
                    </a:prstGeom>
                  </pic:spPr>
                </pic:pic>
              </a:graphicData>
            </a:graphic>
          </wp:inline>
        </w:drawing>
      </w:r>
    </w:p>
    <w:p w14:paraId="2050BC36" w14:textId="1A6E7D66" w:rsidR="007934E6" w:rsidRPr="007934E6" w:rsidRDefault="007934E6" w:rsidP="007934E6">
      <w:pPr>
        <w:pStyle w:val="Caption"/>
        <w:jc w:val="center"/>
      </w:pPr>
      <w:bookmarkStart w:id="51" w:name="_Toc166355198"/>
      <w:r>
        <w:t xml:space="preserve">Hình </w:t>
      </w:r>
      <w:r>
        <w:fldChar w:fldCharType="begin"/>
      </w:r>
      <w:r>
        <w:instrText xml:space="preserve"> STYLEREF 2 \s </w:instrText>
      </w:r>
      <w:r>
        <w:fldChar w:fldCharType="separate"/>
      </w:r>
      <w:r>
        <w:rPr>
          <w:noProof/>
        </w:rPr>
        <w:t>2</w:t>
      </w:r>
      <w:r>
        <w:fldChar w:fldCharType="end"/>
      </w:r>
      <w:r>
        <w:noBreakHyphen/>
      </w:r>
      <w:r>
        <w:fldChar w:fldCharType="begin"/>
      </w:r>
      <w:r>
        <w:instrText xml:space="preserve"> SEQ Hình \* ARABIC \s 2 </w:instrText>
      </w:r>
      <w:r>
        <w:fldChar w:fldCharType="separate"/>
      </w:r>
      <w:r>
        <w:rPr>
          <w:noProof/>
        </w:rPr>
        <w:t>8</w:t>
      </w:r>
      <w:r>
        <w:fldChar w:fldCharType="end"/>
      </w:r>
      <w:r>
        <w:t>: Sơ đồ PDM .</w:t>
      </w:r>
      <w:bookmarkEnd w:id="51"/>
    </w:p>
    <w:p w14:paraId="2A84348D" w14:textId="2D2C9FE7" w:rsidR="00801AEE" w:rsidRDefault="00801AEE" w:rsidP="00967633">
      <w:pPr>
        <w:pStyle w:val="Heading5"/>
      </w:pPr>
      <w:r>
        <w:t>Sơ đồ USECASE</w:t>
      </w:r>
    </w:p>
    <w:p w14:paraId="10EB5CBF" w14:textId="18D1C8DD" w:rsidR="00801AEE" w:rsidRPr="00967633" w:rsidRDefault="00801AEE" w:rsidP="005B547B">
      <w:pPr>
        <w:rPr>
          <w:b/>
          <w:bCs/>
        </w:rPr>
      </w:pPr>
      <w:r w:rsidRPr="00967633">
        <w:rPr>
          <w:b/>
          <w:bCs/>
        </w:rPr>
        <w:t>S</w:t>
      </w:r>
      <w:r w:rsidR="00967633">
        <w:rPr>
          <w:b/>
          <w:bCs/>
        </w:rPr>
        <w:t>ơ</w:t>
      </w:r>
      <w:r w:rsidRPr="00967633">
        <w:rPr>
          <w:b/>
          <w:bCs/>
        </w:rPr>
        <w:t xml:space="preserve"> đồ usercase tổng quát</w:t>
      </w:r>
    </w:p>
    <w:p w14:paraId="7B5CCFCE" w14:textId="77777777" w:rsidR="00B907B7" w:rsidRDefault="00967633" w:rsidP="00B907B7">
      <w:pPr>
        <w:keepNext/>
      </w:pPr>
      <w:r w:rsidRPr="00967633">
        <w:rPr>
          <w:noProof/>
        </w:rPr>
        <w:lastRenderedPageBreak/>
        <w:drawing>
          <wp:inline distT="0" distB="0" distL="0" distR="0" wp14:anchorId="1F33875E" wp14:editId="67D09EC7">
            <wp:extent cx="5580380" cy="5234940"/>
            <wp:effectExtent l="0" t="0" r="1270" b="3810"/>
            <wp:docPr id="1209732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732963" name=""/>
                    <pic:cNvPicPr/>
                  </pic:nvPicPr>
                  <pic:blipFill>
                    <a:blip r:embed="rId19"/>
                    <a:stretch>
                      <a:fillRect/>
                    </a:stretch>
                  </pic:blipFill>
                  <pic:spPr>
                    <a:xfrm>
                      <a:off x="0" y="0"/>
                      <a:ext cx="5580380" cy="5234940"/>
                    </a:xfrm>
                    <a:prstGeom prst="rect">
                      <a:avLst/>
                    </a:prstGeom>
                  </pic:spPr>
                </pic:pic>
              </a:graphicData>
            </a:graphic>
          </wp:inline>
        </w:drawing>
      </w:r>
    </w:p>
    <w:p w14:paraId="1937ED78" w14:textId="0FAE1B06" w:rsidR="00967633" w:rsidRDefault="00B907B7" w:rsidP="00B907B7">
      <w:pPr>
        <w:pStyle w:val="Caption"/>
        <w:jc w:val="center"/>
      </w:pPr>
      <w:bookmarkStart w:id="52" w:name="_Toc166355199"/>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9</w:t>
      </w:r>
      <w:r w:rsidR="007934E6">
        <w:fldChar w:fldCharType="end"/>
      </w:r>
      <w:r>
        <w:t>: Sơ đồ usecase tổng quát</w:t>
      </w:r>
      <w:bookmarkEnd w:id="52"/>
    </w:p>
    <w:p w14:paraId="3E0CF4A7" w14:textId="77777777" w:rsidR="00967633" w:rsidRDefault="00967633" w:rsidP="005B547B"/>
    <w:p w14:paraId="76C51774" w14:textId="5D272D93" w:rsidR="00B92614" w:rsidRDefault="0011152E" w:rsidP="005B547B">
      <w:r w:rsidRPr="0011152E">
        <w:t xml:space="preserve">Sơ đồ use case tổng quát được thể hiện </w:t>
      </w:r>
      <w:r>
        <w:t xml:space="preserve">ở hình trên </w:t>
      </w:r>
      <w:r w:rsidRPr="0011152E">
        <w:t xml:space="preserve">mô tả cái nhìn tổng quan về toàn bộ hệ thống quản lý đặt </w:t>
      </w:r>
      <w:r>
        <w:t>tour du lịch</w:t>
      </w:r>
      <w:r w:rsidRPr="0011152E">
        <w:t xml:space="preserve"> với những người dùng của hệ thống như: </w:t>
      </w:r>
      <w:r>
        <w:t>khách hàng đã</w:t>
      </w:r>
      <w:r w:rsidRPr="0011152E">
        <w:t xml:space="preserve"> có tài khoản, admin, </w:t>
      </w:r>
      <w:r>
        <w:t xml:space="preserve"> </w:t>
      </w:r>
      <w:r w:rsidRPr="0011152E">
        <w:t xml:space="preserve"> khách vãng lai. Bên cạnh đó còn thể hiện các chức năng cơ bản của từng nhóm.</w:t>
      </w:r>
    </w:p>
    <w:p w14:paraId="4BCEAF7B" w14:textId="67DC2FE7" w:rsidR="00801AEE" w:rsidRPr="00967633" w:rsidRDefault="00801AEE" w:rsidP="005B547B">
      <w:pPr>
        <w:rPr>
          <w:b/>
          <w:bCs/>
        </w:rPr>
      </w:pPr>
      <w:r w:rsidRPr="00967633">
        <w:rPr>
          <w:b/>
          <w:bCs/>
        </w:rPr>
        <w:t>Chức năng của Actor “Khách vãng lai”</w:t>
      </w:r>
    </w:p>
    <w:p w14:paraId="4A85498F" w14:textId="550FB15A" w:rsidR="00B907B7" w:rsidRDefault="00F54383" w:rsidP="00B907B7">
      <w:pPr>
        <w:keepNext/>
      </w:pPr>
      <w:r w:rsidRPr="00F54383">
        <w:rPr>
          <w:noProof/>
        </w:rPr>
        <w:lastRenderedPageBreak/>
        <w:drawing>
          <wp:inline distT="0" distB="0" distL="0" distR="0" wp14:anchorId="5613A209" wp14:editId="41C3BCB5">
            <wp:extent cx="5580380" cy="3249930"/>
            <wp:effectExtent l="0" t="0" r="1270" b="7620"/>
            <wp:docPr id="1885809507" name="Picture 1" descr="A diagram of a person's mi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09507" name="Picture 1" descr="A diagram of a person's mind&#10;&#10;Description automatically generated"/>
                    <pic:cNvPicPr/>
                  </pic:nvPicPr>
                  <pic:blipFill>
                    <a:blip r:embed="rId20"/>
                    <a:stretch>
                      <a:fillRect/>
                    </a:stretch>
                  </pic:blipFill>
                  <pic:spPr>
                    <a:xfrm>
                      <a:off x="0" y="0"/>
                      <a:ext cx="5580380" cy="3249930"/>
                    </a:xfrm>
                    <a:prstGeom prst="rect">
                      <a:avLst/>
                    </a:prstGeom>
                  </pic:spPr>
                </pic:pic>
              </a:graphicData>
            </a:graphic>
          </wp:inline>
        </w:drawing>
      </w:r>
    </w:p>
    <w:p w14:paraId="6D77A99E" w14:textId="5AD259C0" w:rsidR="00967633" w:rsidRDefault="00B907B7" w:rsidP="00B907B7">
      <w:pPr>
        <w:pStyle w:val="Caption"/>
        <w:jc w:val="center"/>
      </w:pPr>
      <w:bookmarkStart w:id="53" w:name="_Toc166355200"/>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0</w:t>
      </w:r>
      <w:r w:rsidR="007934E6">
        <w:fldChar w:fldCharType="end"/>
      </w:r>
      <w:r>
        <w:t>:Sơ đồ usecase của khách vãn</w:t>
      </w:r>
      <w:r w:rsidR="00F54383">
        <w:t>g</w:t>
      </w:r>
      <w:r>
        <w:t xml:space="preserve"> lai</w:t>
      </w:r>
      <w:bookmarkEnd w:id="53"/>
    </w:p>
    <w:p w14:paraId="1545140F" w14:textId="366D627E" w:rsidR="00967633" w:rsidRDefault="00967633" w:rsidP="005B547B">
      <w:r w:rsidRPr="00967633">
        <w:t xml:space="preserve">Sơ đồ use case </w:t>
      </w:r>
      <w:r>
        <w:t xml:space="preserve">của khách vãn lai </w:t>
      </w:r>
      <w:r w:rsidRPr="00967633">
        <w:t xml:space="preserve">thể hiện ở hình trên mô tả </w:t>
      </w:r>
      <w:r>
        <w:t>những chức năng của khách hàng chưa đăng ký tài khoản của</w:t>
      </w:r>
      <w:r w:rsidRPr="00967633">
        <w:t xml:space="preserve"> hệ thống quản lý đặt tour du lịch  như: </w:t>
      </w:r>
      <w:r>
        <w:t xml:space="preserve"> </w:t>
      </w:r>
    </w:p>
    <w:p w14:paraId="4FDE01B5" w14:textId="7CF9D168" w:rsidR="0011152E" w:rsidRDefault="0011152E" w:rsidP="005B547B">
      <w:r>
        <w:t>Chức năng đăng ký tài khoản người dùng</w:t>
      </w:r>
      <w:r w:rsidR="00967633">
        <w:t xml:space="preserve"> : người dùng tiến hành đăng ký tài khoản cá nhân để có thể đặt tour , chat ….</w:t>
      </w:r>
    </w:p>
    <w:p w14:paraId="19F9F167" w14:textId="41AE7285" w:rsidR="0011152E" w:rsidRDefault="0011152E" w:rsidP="005B547B">
      <w:r>
        <w:t xml:space="preserve">Chức năng xem tour </w:t>
      </w:r>
      <w:r w:rsidR="00967633">
        <w:t>: khách vãn lai có thể xem tất cả các tour của hệ thống , xem những thông tin cụ thể của tour , chương trình tour , lịch tour ….</w:t>
      </w:r>
    </w:p>
    <w:p w14:paraId="704127D5" w14:textId="0D1F030A" w:rsidR="0011152E" w:rsidRDefault="0011152E" w:rsidP="005B547B">
      <w:r>
        <w:t>Chức năng tìm kiếm tour</w:t>
      </w:r>
      <w:r w:rsidR="00967633">
        <w:t xml:space="preserve"> : bộ lọc tìm kiếm tour giúp khách hàng có thể dễ dàng tìm được tour theo nhu cầu cá nhân một cách nhanh nhất có thể </w:t>
      </w:r>
    </w:p>
    <w:p w14:paraId="5AE74EDD" w14:textId="0A0B5039" w:rsidR="0011152E" w:rsidRDefault="0011152E" w:rsidP="00967633">
      <w:r>
        <w:t>Chức năng xem lịch tour</w:t>
      </w:r>
      <w:r w:rsidR="00967633">
        <w:t xml:space="preserve"> : khách vãn lai củng có thể xem những lịch của tour phù hợp với mình và có thể chủ động cho chuyến đi</w:t>
      </w:r>
    </w:p>
    <w:p w14:paraId="67260DE3" w14:textId="71ECE323" w:rsidR="00801AEE" w:rsidRPr="00013B00" w:rsidRDefault="00801AEE" w:rsidP="005B547B">
      <w:pPr>
        <w:rPr>
          <w:b/>
          <w:bCs/>
        </w:rPr>
      </w:pPr>
      <w:r w:rsidRPr="00013B00">
        <w:rPr>
          <w:b/>
          <w:bCs/>
        </w:rPr>
        <w:t>Chức năng của Actor: “Khách hàng”</w:t>
      </w:r>
    </w:p>
    <w:p w14:paraId="413F346A" w14:textId="77777777" w:rsidR="00F54383" w:rsidRDefault="00967633" w:rsidP="00F54383">
      <w:pPr>
        <w:keepNext/>
      </w:pPr>
      <w:r w:rsidRPr="00967633">
        <w:rPr>
          <w:noProof/>
        </w:rPr>
        <w:lastRenderedPageBreak/>
        <w:drawing>
          <wp:inline distT="0" distB="0" distL="0" distR="0" wp14:anchorId="719EEA6B" wp14:editId="09443D7B">
            <wp:extent cx="5580380" cy="3912235"/>
            <wp:effectExtent l="0" t="0" r="1270" b="0"/>
            <wp:docPr id="1738591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91857" name=""/>
                    <pic:cNvPicPr/>
                  </pic:nvPicPr>
                  <pic:blipFill>
                    <a:blip r:embed="rId21"/>
                    <a:stretch>
                      <a:fillRect/>
                    </a:stretch>
                  </pic:blipFill>
                  <pic:spPr>
                    <a:xfrm>
                      <a:off x="0" y="0"/>
                      <a:ext cx="5580380" cy="3912235"/>
                    </a:xfrm>
                    <a:prstGeom prst="rect">
                      <a:avLst/>
                    </a:prstGeom>
                  </pic:spPr>
                </pic:pic>
              </a:graphicData>
            </a:graphic>
          </wp:inline>
        </w:drawing>
      </w:r>
    </w:p>
    <w:p w14:paraId="58FF748A" w14:textId="58C748F5" w:rsidR="00967633" w:rsidRDefault="00F54383" w:rsidP="00F54383">
      <w:pPr>
        <w:pStyle w:val="Caption"/>
        <w:jc w:val="center"/>
      </w:pPr>
      <w:bookmarkStart w:id="54" w:name="_Toc166355201"/>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1</w:t>
      </w:r>
      <w:r w:rsidR="007934E6">
        <w:fldChar w:fldCharType="end"/>
      </w:r>
      <w:r>
        <w:t>: Sơ đồ usecase khách hàng hệ thống</w:t>
      </w:r>
      <w:bookmarkEnd w:id="54"/>
    </w:p>
    <w:p w14:paraId="545B7189" w14:textId="2977B49C" w:rsidR="0011152E" w:rsidRDefault="0011152E" w:rsidP="005B547B">
      <w:r w:rsidRPr="0011152E">
        <w:t xml:space="preserve">Người dùng có tài khoản là những người dùng có nhu cầu tham gia hệ thống và mong muốn đặt </w:t>
      </w:r>
      <w:r>
        <w:t>tour du lịch</w:t>
      </w:r>
      <w:r w:rsidRPr="0011152E">
        <w:t>trên website, actor này sẽ có những chức năng được thể hiện  cụ thể như sau:</w:t>
      </w:r>
    </w:p>
    <w:p w14:paraId="11A38654" w14:textId="0183351E" w:rsidR="0011152E" w:rsidRDefault="0011152E" w:rsidP="005B547B">
      <w:r>
        <w:t>Chức năng đăng nhập:</w:t>
      </w:r>
      <w:r w:rsidR="00AE442A">
        <w:t xml:space="preserve"> khách hàng đăng nhập tài khoản cá nhân để xem lịch sử hoạt động , đặt tour , thông tin cá nhân một cách bảo mật .</w:t>
      </w:r>
    </w:p>
    <w:p w14:paraId="61151B48" w14:textId="56F5C4FF" w:rsidR="0011152E" w:rsidRDefault="0011152E" w:rsidP="005B547B">
      <w:r>
        <w:t xml:space="preserve">Chức năng đăng xuất: </w:t>
      </w:r>
      <w:r w:rsidR="00AE442A">
        <w:t>khách hàng đăng xuất ra khỏi hệ thống để đảm bảo độ bảo mật .</w:t>
      </w:r>
    </w:p>
    <w:p w14:paraId="0DD96B12" w14:textId="11ACE1C5" w:rsidR="0011152E" w:rsidRDefault="0011152E" w:rsidP="005B547B">
      <w:r>
        <w:t>Chức năng xem thông tin cá nhân</w:t>
      </w:r>
      <w:r w:rsidR="00AE442A">
        <w:t xml:space="preserve"> : thông tin cá nhân của khách hàng được hệ thống bảo mật , khách hàng có thể xem thông tin cá nhân của mình .</w:t>
      </w:r>
    </w:p>
    <w:p w14:paraId="37DE54C5" w14:textId="62643E3A" w:rsidR="0011152E" w:rsidRDefault="0011152E" w:rsidP="005B547B">
      <w:r>
        <w:t>Chức năng cập nhật thông tin cá nhân</w:t>
      </w:r>
      <w:r w:rsidR="00AE442A">
        <w:t xml:space="preserve"> : khách hàng có thể cập nhật những thay đổi của bản thân khi cần thiết .</w:t>
      </w:r>
    </w:p>
    <w:p w14:paraId="4D72BEAE" w14:textId="76742FE5" w:rsidR="0011152E" w:rsidRDefault="0011152E" w:rsidP="005B547B">
      <w:r>
        <w:t>Chức năng chat vấn đáp</w:t>
      </w:r>
      <w:r w:rsidR="00AE442A">
        <w:t xml:space="preserve"> : giải đáp thắc mắc , vấn đáp cho khách hàng .</w:t>
      </w:r>
    </w:p>
    <w:p w14:paraId="461957D8" w14:textId="4DFCCCA4" w:rsidR="0011152E" w:rsidRDefault="0011152E" w:rsidP="005B547B">
      <w:r>
        <w:t>Chức năng nhận , đọc thông báo</w:t>
      </w:r>
      <w:r w:rsidR="008A68D1">
        <w:t xml:space="preserve"> : hệ thống cập nhật những thông báo nhanh chóng cho khách hàng có thể chuẩn bị và xử lí khi cần thiết</w:t>
      </w:r>
    </w:p>
    <w:p w14:paraId="222048CD" w14:textId="286C225D" w:rsidR="0011152E" w:rsidRDefault="0011152E" w:rsidP="005B547B">
      <w:r>
        <w:lastRenderedPageBreak/>
        <w:t>Chức năng xem tour</w:t>
      </w:r>
      <w:r w:rsidR="008A68D1">
        <w:t xml:space="preserve"> : khách hàng xem tất cả tour , để có thể tìm được tour phù hợp với nhu cầu cá nhân .</w:t>
      </w:r>
    </w:p>
    <w:p w14:paraId="11E04B9B" w14:textId="13D20AF1" w:rsidR="0011152E" w:rsidRDefault="0011152E" w:rsidP="005B547B">
      <w:r>
        <w:t>Chức năng tìm kiếm tour</w:t>
      </w:r>
      <w:r w:rsidR="008A68D1">
        <w:t xml:space="preserve"> : bộ lọc tour giúp khách hàng tìm được tour nhanh nhất có thể .</w:t>
      </w:r>
    </w:p>
    <w:p w14:paraId="5A31492D" w14:textId="5D755E42" w:rsidR="008A68D1" w:rsidRDefault="0011152E" w:rsidP="008A68D1">
      <w:r>
        <w:t>Chức năng đặt tour</w:t>
      </w:r>
      <w:r w:rsidR="008A68D1">
        <w:t xml:space="preserve"> : khách hàng tìm kiếm được tour phù hợp và tiến hành đặt tour </w:t>
      </w:r>
    </w:p>
    <w:p w14:paraId="66FF640C" w14:textId="008E2EAF" w:rsidR="008A68D1" w:rsidRDefault="008A68D1" w:rsidP="008A68D1">
      <w:r w:rsidRPr="008A68D1">
        <w:t>Chức năng thanh toán</w:t>
      </w:r>
      <w:r>
        <w:t>: sau khi đặt tour thì khách hàng tiến hành thanh toán ,hệ thống thông báo đặt tour thành công cho khách hàng</w:t>
      </w:r>
      <w:r w:rsidR="00EF4399">
        <w:t>.</w:t>
      </w:r>
    </w:p>
    <w:p w14:paraId="7CA31D0E" w14:textId="3CE495EA" w:rsidR="0011152E" w:rsidRDefault="0011152E" w:rsidP="0011152E">
      <w:r>
        <w:t>Chức năng hủy tour</w:t>
      </w:r>
      <w:r w:rsidR="00EF4399">
        <w:t xml:space="preserve"> : sau khoảng thời gian 3 ngày khi đặt tour thì khách hàng có thể hủy tour nếu gặp sự cố không thể đi được.</w:t>
      </w:r>
    </w:p>
    <w:p w14:paraId="53DE530B" w14:textId="5CE1AB95" w:rsidR="0011152E" w:rsidRDefault="0011152E" w:rsidP="0011152E">
      <w:r>
        <w:t>Chức năng đánh giá tour</w:t>
      </w:r>
      <w:r w:rsidR="00EF4399">
        <w:t xml:space="preserve"> : Sau khi hoàn thành tour khách hàng có thể để lại những đánh giá </w:t>
      </w:r>
    </w:p>
    <w:p w14:paraId="29A2D29E" w14:textId="79186DBC" w:rsidR="0011152E" w:rsidRDefault="0011152E" w:rsidP="0011152E">
      <w:r>
        <w:t>Chức năng xem lịch sử đặt tour</w:t>
      </w:r>
      <w:r w:rsidR="00EF4399">
        <w:t xml:space="preserve"> : Sau khi đăng ký tour , khách hàng có thể xem lại những tour đã đặt , theo dõi và chuẩn bị đi tour .</w:t>
      </w:r>
    </w:p>
    <w:p w14:paraId="1C94AB8F" w14:textId="77777777" w:rsidR="0011152E" w:rsidRDefault="0011152E" w:rsidP="0011152E"/>
    <w:p w14:paraId="57F61D00" w14:textId="5A42D7D6" w:rsidR="00801AEE" w:rsidRDefault="00801AEE" w:rsidP="005B547B">
      <w:pPr>
        <w:rPr>
          <w:b/>
          <w:bCs/>
        </w:rPr>
      </w:pPr>
      <w:r w:rsidRPr="00AE442A">
        <w:rPr>
          <w:b/>
          <w:bCs/>
        </w:rPr>
        <w:t>Chức năng của Actor: “Admin”</w:t>
      </w:r>
      <w:r w:rsidR="0011152E" w:rsidRPr="00AE442A">
        <w:rPr>
          <w:b/>
          <w:bCs/>
        </w:rPr>
        <w:t xml:space="preserve"> : </w:t>
      </w:r>
    </w:p>
    <w:p w14:paraId="016E8140" w14:textId="77777777" w:rsidR="00F54383" w:rsidRDefault="00EF4399" w:rsidP="00F54383">
      <w:pPr>
        <w:keepNext/>
      </w:pPr>
      <w:r w:rsidRPr="00EF4399">
        <w:rPr>
          <w:b/>
          <w:bCs/>
          <w:noProof/>
        </w:rPr>
        <w:lastRenderedPageBreak/>
        <w:drawing>
          <wp:inline distT="0" distB="0" distL="0" distR="0" wp14:anchorId="363559EF" wp14:editId="09268DE3">
            <wp:extent cx="5580380" cy="4810760"/>
            <wp:effectExtent l="0" t="0" r="1270" b="8890"/>
            <wp:docPr id="74802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023821" name="Picture 1" descr="A diagram of a diagram&#10;&#10;Description automatically generated"/>
                    <pic:cNvPicPr/>
                  </pic:nvPicPr>
                  <pic:blipFill>
                    <a:blip r:embed="rId22"/>
                    <a:stretch>
                      <a:fillRect/>
                    </a:stretch>
                  </pic:blipFill>
                  <pic:spPr>
                    <a:xfrm>
                      <a:off x="0" y="0"/>
                      <a:ext cx="5580380" cy="4810760"/>
                    </a:xfrm>
                    <a:prstGeom prst="rect">
                      <a:avLst/>
                    </a:prstGeom>
                  </pic:spPr>
                </pic:pic>
              </a:graphicData>
            </a:graphic>
          </wp:inline>
        </w:drawing>
      </w:r>
    </w:p>
    <w:p w14:paraId="0204D6B3" w14:textId="58DFAE00" w:rsidR="00EF4399" w:rsidRPr="00AE442A" w:rsidRDefault="00F54383" w:rsidP="00F54383">
      <w:pPr>
        <w:pStyle w:val="Caption"/>
        <w:jc w:val="center"/>
        <w:rPr>
          <w:b/>
          <w:bCs/>
        </w:rPr>
      </w:pPr>
      <w:bookmarkStart w:id="55" w:name="_Toc166355202"/>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2</w:t>
      </w:r>
      <w:r w:rsidR="007934E6">
        <w:fldChar w:fldCharType="end"/>
      </w:r>
      <w:r>
        <w:t>: Sơ đồ usecase admin</w:t>
      </w:r>
      <w:bookmarkEnd w:id="55"/>
    </w:p>
    <w:p w14:paraId="08D81887" w14:textId="2BD8434D" w:rsidR="00C73D48" w:rsidRDefault="00C73D48" w:rsidP="005B547B">
      <w:r>
        <w:t>Quản lý khách hàng :</w:t>
      </w:r>
      <w:r w:rsidR="00EF4399">
        <w:t>người quản trị có thể</w:t>
      </w:r>
      <w:r>
        <w:t xml:space="preserve"> </w:t>
      </w:r>
      <w:r w:rsidR="00EF4399">
        <w:t>xem , thêm , cập nhật , xóa khách hàng khi cần thiết .</w:t>
      </w:r>
    </w:p>
    <w:p w14:paraId="7B63E10D" w14:textId="4E788C3F" w:rsidR="00C73D48" w:rsidRDefault="00C73D48" w:rsidP="005B547B">
      <w:r>
        <w:t>Quản lý doanh mục</w:t>
      </w:r>
      <w:r w:rsidR="00EF4399">
        <w:t xml:space="preserve">: người quản trị có thể xem , thêm , cập nhật , xóa doanh mục khi cần thiết </w:t>
      </w:r>
      <w:r w:rsidR="00DC51A2">
        <w:t>để tránh dư thừa dữ liệu .</w:t>
      </w:r>
    </w:p>
    <w:p w14:paraId="6B976274" w14:textId="29838360" w:rsidR="00C73D48" w:rsidRDefault="00C73D48" w:rsidP="005B547B">
      <w:r>
        <w:t>Quản lý tour</w:t>
      </w:r>
      <w:r w:rsidR="00DC51A2">
        <w:t xml:space="preserve"> : người quản trị xem , thêm , cập nhật , xóa tour . Cung cấp đầy đủ thông tin tour một cách chi tiết nhất để khách hàng có thể có được những thông tin cụ thể của tour và lựa chọn .</w:t>
      </w:r>
    </w:p>
    <w:p w14:paraId="4625F79A" w14:textId="6C8639B8" w:rsidR="00C73D48" w:rsidRDefault="00C73D48" w:rsidP="005B547B">
      <w:r>
        <w:t xml:space="preserve">Quản lí lịch </w:t>
      </w:r>
      <w:r w:rsidR="00DC51A2">
        <w:t>: người quản trị cập nhật cùng với giá của lịch đó một cách hợp lí phù hợp với khách hàng .</w:t>
      </w:r>
    </w:p>
    <w:p w14:paraId="7C6A494F" w14:textId="1F0E1737" w:rsidR="00C73D48" w:rsidRDefault="00C73D48" w:rsidP="005B547B">
      <w:r>
        <w:t>Quản lí đặt tour</w:t>
      </w:r>
      <w:r w:rsidR="00DC51A2">
        <w:t xml:space="preserve"> : người quản trị quản lí những đơn đặt tour của khách hàng , cập nhật củng như theo dõi hành động của khách hàng để có thể kịp thời xử lí cho khách hàng .</w:t>
      </w:r>
    </w:p>
    <w:p w14:paraId="09ABD4F2" w14:textId="2E4DC951" w:rsidR="00C73D48" w:rsidRDefault="00C73D48" w:rsidP="005B547B">
      <w:r>
        <w:lastRenderedPageBreak/>
        <w:t>Quản lí hủy tour</w:t>
      </w:r>
      <w:r w:rsidR="00DC51A2">
        <w:t xml:space="preserve"> : cập nhật những tour đủ điều kiện hủy của khách hàng để tiến hành hủy tour và hoàn tiền cho khách đúng với qui định của hệ thống.</w:t>
      </w:r>
    </w:p>
    <w:p w14:paraId="58B703CF" w14:textId="4EEBF1E7" w:rsidR="00C73D48" w:rsidRDefault="00C73D48" w:rsidP="005B547B">
      <w:r>
        <w:t>Quản lí đánh giá tour</w:t>
      </w:r>
      <w:r w:rsidR="00DC51A2">
        <w:t xml:space="preserve"> : xử lí những đánh giá của khách hàng thiếu văn mình , tôn trọng đồng thời lắng những đánh giá của khách hàng để khắc phục và sửa chữa .</w:t>
      </w:r>
    </w:p>
    <w:p w14:paraId="54F9FDCA" w14:textId="5A358E36" w:rsidR="00C73D48" w:rsidRDefault="00C73D48" w:rsidP="005B547B">
      <w:r>
        <w:t>Quản lí chat vấn đáp</w:t>
      </w:r>
      <w:r w:rsidR="00DC51A2">
        <w:t xml:space="preserve"> : vấn đáp cho khách hàng nhanh chóng và tiện nghi để đáp ứng những thắc mắc của khách hàng để khách hàng có thể tin tưởng và an tâm đặt tour trải nghiệm du lịch.</w:t>
      </w:r>
    </w:p>
    <w:p w14:paraId="3AD9551D" w14:textId="4CFD5FCA" w:rsidR="00801AEE" w:rsidRDefault="00C73D48" w:rsidP="004D19B9">
      <w:r>
        <w:t>Quản lí thông báo</w:t>
      </w:r>
      <w:r w:rsidR="00DC51A2">
        <w:t xml:space="preserve"> : </w:t>
      </w:r>
      <w:r w:rsidR="004D19B9">
        <w:t>người quản trị có thể xem , thêm thông báo cho khách hàng khi cần thiết để khách khàng có thể cập nhật và chuẩn bị đúng thời gian .</w:t>
      </w:r>
    </w:p>
    <w:p w14:paraId="3FAD6B4F" w14:textId="64B45274" w:rsidR="00C73D48" w:rsidRDefault="004D19B9" w:rsidP="005B547B">
      <w:r>
        <w:t xml:space="preserve"> </w:t>
      </w:r>
    </w:p>
    <w:p w14:paraId="7ED49E7F" w14:textId="77777777" w:rsidR="00C73D48" w:rsidRDefault="00C73D48" w:rsidP="005B547B"/>
    <w:p w14:paraId="703FA222" w14:textId="016F6CCD" w:rsidR="004D19B9" w:rsidRPr="004D19B9" w:rsidRDefault="00C573D8" w:rsidP="00CC73DE">
      <w:pPr>
        <w:pStyle w:val="Heading3"/>
      </w:pPr>
      <w:bookmarkStart w:id="56" w:name="_Toc166355174"/>
      <w:bookmarkStart w:id="57" w:name="_Toc166355669"/>
      <w:r>
        <w:t xml:space="preserve">Mô hình </w:t>
      </w:r>
      <w:r w:rsidR="004D19B9">
        <w:t xml:space="preserve">bảng </w:t>
      </w:r>
      <w:r>
        <w:t>dữ liệu</w:t>
      </w:r>
      <w:bookmarkEnd w:id="56"/>
      <w:bookmarkEnd w:id="57"/>
    </w:p>
    <w:p w14:paraId="1A6DB36B" w14:textId="3CD903AB" w:rsidR="00E76BCA" w:rsidRPr="00444CD5" w:rsidRDefault="004D19B9" w:rsidP="00925D56">
      <w:pPr>
        <w:pStyle w:val="Heading4"/>
      </w:pPr>
      <w:r w:rsidRPr="00444CD5">
        <w:t xml:space="preserve">Bảng </w:t>
      </w:r>
      <w:r w:rsidR="00E76BCA" w:rsidRPr="00444CD5">
        <w:t>USER</w:t>
      </w:r>
      <w:r w:rsidR="00E76BCA" w:rsidRPr="00444CD5">
        <w:tab/>
      </w:r>
    </w:p>
    <w:p w14:paraId="1FE9B76E" w14:textId="58B25F6A" w:rsidR="00F26CBC" w:rsidRDefault="00F26CBC" w:rsidP="00F26CBC">
      <w:pPr>
        <w:pStyle w:val="Caption"/>
        <w:keepNext/>
        <w:ind w:firstLine="0"/>
      </w:pPr>
      <w:bookmarkStart w:id="58" w:name="_Toc166355247"/>
      <w:r>
        <w:t xml:space="preserve">Bảng </w:t>
      </w:r>
      <w:r>
        <w:fldChar w:fldCharType="begin"/>
      </w:r>
      <w:r>
        <w:instrText xml:space="preserve"> STYLEREF 2 \s </w:instrText>
      </w:r>
      <w:r>
        <w:fldChar w:fldCharType="separate"/>
      </w:r>
      <w:r>
        <w:rPr>
          <w:noProof/>
        </w:rPr>
        <w:t>2</w:t>
      </w:r>
      <w:r>
        <w:fldChar w:fldCharType="end"/>
      </w:r>
      <w:r>
        <w:noBreakHyphen/>
      </w:r>
      <w:r>
        <w:fldChar w:fldCharType="begin"/>
      </w:r>
      <w:r>
        <w:instrText xml:space="preserve"> SEQ Bảng \* ARABIC \s 2 </w:instrText>
      </w:r>
      <w:r>
        <w:fldChar w:fldCharType="separate"/>
      </w:r>
      <w:r>
        <w:rPr>
          <w:noProof/>
        </w:rPr>
        <w:t>1</w:t>
      </w:r>
      <w:r>
        <w:fldChar w:fldCharType="end"/>
      </w:r>
      <w:r>
        <w:t>: Bảng dữ liệu USER</w:t>
      </w:r>
      <w:bookmarkEnd w:id="58"/>
    </w:p>
    <w:tbl>
      <w:tblPr>
        <w:tblStyle w:val="TableGrid"/>
        <w:tblW w:w="0" w:type="auto"/>
        <w:tblLook w:val="04A0" w:firstRow="1" w:lastRow="0" w:firstColumn="1" w:lastColumn="0" w:noHBand="0" w:noVBand="1"/>
      </w:tblPr>
      <w:tblGrid>
        <w:gridCol w:w="1755"/>
        <w:gridCol w:w="1756"/>
        <w:gridCol w:w="1755"/>
        <w:gridCol w:w="1756"/>
        <w:gridCol w:w="1756"/>
      </w:tblGrid>
      <w:tr w:rsidR="0048152C" w14:paraId="51562533" w14:textId="77777777" w:rsidTr="00444CD5">
        <w:trPr>
          <w:trHeight w:val="897"/>
        </w:trPr>
        <w:tc>
          <w:tcPr>
            <w:tcW w:w="1755" w:type="dxa"/>
          </w:tcPr>
          <w:p w14:paraId="0CBB3870" w14:textId="5F7C28BA" w:rsidR="0048152C" w:rsidRPr="00444CD5" w:rsidRDefault="0048152C" w:rsidP="005B547B">
            <w:pPr>
              <w:ind w:firstLine="0"/>
              <w:rPr>
                <w:b/>
                <w:bCs/>
              </w:rPr>
            </w:pPr>
            <w:r w:rsidRPr="00444CD5">
              <w:rPr>
                <w:b/>
                <w:bCs/>
              </w:rPr>
              <w:t>Thuộc tính</w:t>
            </w:r>
          </w:p>
        </w:tc>
        <w:tc>
          <w:tcPr>
            <w:tcW w:w="1756" w:type="dxa"/>
          </w:tcPr>
          <w:p w14:paraId="0570C69B" w14:textId="150F8F3C" w:rsidR="0048152C" w:rsidRPr="00444CD5" w:rsidRDefault="0048152C" w:rsidP="005B547B">
            <w:pPr>
              <w:ind w:firstLine="0"/>
              <w:rPr>
                <w:b/>
                <w:bCs/>
              </w:rPr>
            </w:pPr>
            <w:r w:rsidRPr="00444CD5">
              <w:rPr>
                <w:b/>
                <w:bCs/>
              </w:rPr>
              <w:t>Kiểu dữ liệu</w:t>
            </w:r>
          </w:p>
        </w:tc>
        <w:tc>
          <w:tcPr>
            <w:tcW w:w="1755" w:type="dxa"/>
          </w:tcPr>
          <w:p w14:paraId="527FD856" w14:textId="09B864BB" w:rsidR="0048152C" w:rsidRPr="00444CD5" w:rsidRDefault="0048152C" w:rsidP="005B547B">
            <w:pPr>
              <w:ind w:firstLine="0"/>
              <w:rPr>
                <w:b/>
                <w:bCs/>
              </w:rPr>
            </w:pPr>
            <w:r w:rsidRPr="00444CD5">
              <w:rPr>
                <w:b/>
                <w:bCs/>
              </w:rPr>
              <w:t>Khóa chính</w:t>
            </w:r>
          </w:p>
        </w:tc>
        <w:tc>
          <w:tcPr>
            <w:tcW w:w="1756" w:type="dxa"/>
          </w:tcPr>
          <w:p w14:paraId="0D9B45A5" w14:textId="407929D4" w:rsidR="0048152C" w:rsidRPr="00444CD5" w:rsidRDefault="0048152C" w:rsidP="005B547B">
            <w:pPr>
              <w:ind w:firstLine="0"/>
              <w:rPr>
                <w:b/>
                <w:bCs/>
              </w:rPr>
            </w:pPr>
            <w:r w:rsidRPr="00444CD5">
              <w:rPr>
                <w:b/>
                <w:bCs/>
              </w:rPr>
              <w:t>Khóa ngoại</w:t>
            </w:r>
          </w:p>
        </w:tc>
        <w:tc>
          <w:tcPr>
            <w:tcW w:w="1756" w:type="dxa"/>
          </w:tcPr>
          <w:p w14:paraId="18CB7BB9" w14:textId="05A4CFC0" w:rsidR="0048152C" w:rsidRPr="00444CD5" w:rsidRDefault="0048152C" w:rsidP="005B547B">
            <w:pPr>
              <w:ind w:firstLine="0"/>
              <w:rPr>
                <w:b/>
                <w:bCs/>
              </w:rPr>
            </w:pPr>
            <w:r w:rsidRPr="00444CD5">
              <w:rPr>
                <w:b/>
                <w:bCs/>
              </w:rPr>
              <w:t>Mô tả</w:t>
            </w:r>
          </w:p>
        </w:tc>
      </w:tr>
      <w:tr w:rsidR="0048152C" w14:paraId="78F03FF3" w14:textId="77777777" w:rsidTr="00444CD5">
        <w:trPr>
          <w:trHeight w:val="897"/>
        </w:trPr>
        <w:tc>
          <w:tcPr>
            <w:tcW w:w="1755" w:type="dxa"/>
          </w:tcPr>
          <w:p w14:paraId="70DDE9D2" w14:textId="71F3685A" w:rsidR="00C73D48" w:rsidRDefault="00E76BCA" w:rsidP="005B547B">
            <w:pPr>
              <w:ind w:firstLine="0"/>
            </w:pPr>
            <w:r>
              <w:t>i</w:t>
            </w:r>
            <w:r w:rsidR="00C73D48">
              <w:t>d</w:t>
            </w:r>
          </w:p>
        </w:tc>
        <w:tc>
          <w:tcPr>
            <w:tcW w:w="1756" w:type="dxa"/>
          </w:tcPr>
          <w:p w14:paraId="0C600465" w14:textId="05FDB637" w:rsidR="0048152C" w:rsidRDefault="00EC0516" w:rsidP="005B547B">
            <w:pPr>
              <w:ind w:firstLine="0"/>
            </w:pPr>
            <w:r>
              <w:t>Integer</w:t>
            </w:r>
          </w:p>
        </w:tc>
        <w:tc>
          <w:tcPr>
            <w:tcW w:w="1755" w:type="dxa"/>
          </w:tcPr>
          <w:p w14:paraId="5A9547C5" w14:textId="5FAFA01B" w:rsidR="0048152C" w:rsidRDefault="00EC0516" w:rsidP="005B547B">
            <w:pPr>
              <w:ind w:firstLine="0"/>
            </w:pPr>
            <w:r>
              <w:t>x</w:t>
            </w:r>
          </w:p>
        </w:tc>
        <w:tc>
          <w:tcPr>
            <w:tcW w:w="1756" w:type="dxa"/>
          </w:tcPr>
          <w:p w14:paraId="2BEF296F" w14:textId="77777777" w:rsidR="0048152C" w:rsidRDefault="0048152C" w:rsidP="005B547B">
            <w:pPr>
              <w:ind w:firstLine="0"/>
            </w:pPr>
          </w:p>
        </w:tc>
        <w:tc>
          <w:tcPr>
            <w:tcW w:w="1756" w:type="dxa"/>
          </w:tcPr>
          <w:p w14:paraId="11154B23" w14:textId="556D0E51" w:rsidR="0048152C" w:rsidRDefault="00EC0516" w:rsidP="005B547B">
            <w:pPr>
              <w:ind w:firstLine="0"/>
            </w:pPr>
            <w:r>
              <w:t>Id dịnh danh người dùng</w:t>
            </w:r>
          </w:p>
        </w:tc>
      </w:tr>
      <w:tr w:rsidR="0048152C" w14:paraId="7B4D5BD3" w14:textId="77777777" w:rsidTr="00444CD5">
        <w:trPr>
          <w:trHeight w:val="897"/>
        </w:trPr>
        <w:tc>
          <w:tcPr>
            <w:tcW w:w="1755" w:type="dxa"/>
          </w:tcPr>
          <w:p w14:paraId="33D23CFF" w14:textId="3EB8805F" w:rsidR="0048152C" w:rsidRDefault="00E76BCA" w:rsidP="005B547B">
            <w:pPr>
              <w:ind w:firstLine="0"/>
            </w:pPr>
            <w:r>
              <w:t>u</w:t>
            </w:r>
            <w:r w:rsidR="00C73D48">
              <w:t>sername</w:t>
            </w:r>
          </w:p>
        </w:tc>
        <w:tc>
          <w:tcPr>
            <w:tcW w:w="1756" w:type="dxa"/>
          </w:tcPr>
          <w:p w14:paraId="237AD5E2" w14:textId="2FA45467" w:rsidR="0048152C" w:rsidRDefault="00EC0516" w:rsidP="005B547B">
            <w:pPr>
              <w:ind w:firstLine="0"/>
            </w:pPr>
            <w:r>
              <w:t>String</w:t>
            </w:r>
          </w:p>
        </w:tc>
        <w:tc>
          <w:tcPr>
            <w:tcW w:w="1755" w:type="dxa"/>
          </w:tcPr>
          <w:p w14:paraId="3A6C1160" w14:textId="77777777" w:rsidR="0048152C" w:rsidRDefault="0048152C" w:rsidP="005B547B">
            <w:pPr>
              <w:ind w:firstLine="0"/>
            </w:pPr>
          </w:p>
        </w:tc>
        <w:tc>
          <w:tcPr>
            <w:tcW w:w="1756" w:type="dxa"/>
          </w:tcPr>
          <w:p w14:paraId="5EE35448" w14:textId="77777777" w:rsidR="0048152C" w:rsidRDefault="0048152C" w:rsidP="005B547B">
            <w:pPr>
              <w:ind w:firstLine="0"/>
            </w:pPr>
          </w:p>
        </w:tc>
        <w:tc>
          <w:tcPr>
            <w:tcW w:w="1756" w:type="dxa"/>
          </w:tcPr>
          <w:p w14:paraId="52254824" w14:textId="5DBC5CF9" w:rsidR="0048152C" w:rsidRDefault="00EC0516" w:rsidP="005B547B">
            <w:pPr>
              <w:ind w:firstLine="0"/>
            </w:pPr>
            <w:r>
              <w:t>Họ và tên khách hàng</w:t>
            </w:r>
          </w:p>
        </w:tc>
      </w:tr>
      <w:tr w:rsidR="00EC0516" w14:paraId="3B5A9D13" w14:textId="77777777" w:rsidTr="00444CD5">
        <w:trPr>
          <w:trHeight w:val="897"/>
        </w:trPr>
        <w:tc>
          <w:tcPr>
            <w:tcW w:w="1755" w:type="dxa"/>
          </w:tcPr>
          <w:p w14:paraId="61C8AA2E" w14:textId="70AE340D" w:rsidR="00EC0516" w:rsidRDefault="00EC0516" w:rsidP="00EC0516">
            <w:pPr>
              <w:ind w:firstLine="0"/>
            </w:pPr>
            <w:r>
              <w:t xml:space="preserve">email </w:t>
            </w:r>
          </w:p>
        </w:tc>
        <w:tc>
          <w:tcPr>
            <w:tcW w:w="1756" w:type="dxa"/>
          </w:tcPr>
          <w:p w14:paraId="6A35A2B7" w14:textId="628AD406" w:rsidR="00EC0516" w:rsidRDefault="00EC0516" w:rsidP="00EC0516">
            <w:pPr>
              <w:ind w:firstLine="0"/>
            </w:pPr>
            <w:r>
              <w:t>String</w:t>
            </w:r>
          </w:p>
        </w:tc>
        <w:tc>
          <w:tcPr>
            <w:tcW w:w="1755" w:type="dxa"/>
          </w:tcPr>
          <w:p w14:paraId="26B037EC" w14:textId="77777777" w:rsidR="00EC0516" w:rsidRDefault="00EC0516" w:rsidP="00EC0516">
            <w:pPr>
              <w:ind w:firstLine="0"/>
            </w:pPr>
          </w:p>
        </w:tc>
        <w:tc>
          <w:tcPr>
            <w:tcW w:w="1756" w:type="dxa"/>
          </w:tcPr>
          <w:p w14:paraId="515E32B9" w14:textId="77777777" w:rsidR="00EC0516" w:rsidRDefault="00EC0516" w:rsidP="00EC0516">
            <w:pPr>
              <w:ind w:firstLine="0"/>
            </w:pPr>
          </w:p>
        </w:tc>
        <w:tc>
          <w:tcPr>
            <w:tcW w:w="1756" w:type="dxa"/>
          </w:tcPr>
          <w:p w14:paraId="25CCC2D1" w14:textId="1B916864" w:rsidR="00EC0516" w:rsidRDefault="00EC0516" w:rsidP="00EC0516">
            <w:pPr>
              <w:ind w:firstLine="0"/>
            </w:pPr>
            <w:r>
              <w:t>Email của khách hàng</w:t>
            </w:r>
          </w:p>
        </w:tc>
      </w:tr>
      <w:tr w:rsidR="00EC0516" w14:paraId="2D3F399C" w14:textId="77777777" w:rsidTr="00444CD5">
        <w:trPr>
          <w:trHeight w:val="897"/>
        </w:trPr>
        <w:tc>
          <w:tcPr>
            <w:tcW w:w="1755" w:type="dxa"/>
          </w:tcPr>
          <w:p w14:paraId="221AD2F1" w14:textId="1BD1A451" w:rsidR="00EC0516" w:rsidRDefault="00EC0516" w:rsidP="00EC0516">
            <w:pPr>
              <w:ind w:firstLine="0"/>
            </w:pPr>
            <w:r>
              <w:t>phone</w:t>
            </w:r>
          </w:p>
        </w:tc>
        <w:tc>
          <w:tcPr>
            <w:tcW w:w="1756" w:type="dxa"/>
          </w:tcPr>
          <w:p w14:paraId="7A1B23A4" w14:textId="15334237" w:rsidR="00EC0516" w:rsidRDefault="00EC0516" w:rsidP="00EC0516">
            <w:pPr>
              <w:ind w:firstLine="0"/>
            </w:pPr>
            <w:r>
              <w:t>String</w:t>
            </w:r>
          </w:p>
        </w:tc>
        <w:tc>
          <w:tcPr>
            <w:tcW w:w="1755" w:type="dxa"/>
          </w:tcPr>
          <w:p w14:paraId="7E333E57" w14:textId="77777777" w:rsidR="00EC0516" w:rsidRDefault="00EC0516" w:rsidP="00EC0516">
            <w:pPr>
              <w:ind w:firstLine="0"/>
            </w:pPr>
          </w:p>
        </w:tc>
        <w:tc>
          <w:tcPr>
            <w:tcW w:w="1756" w:type="dxa"/>
          </w:tcPr>
          <w:p w14:paraId="0EEB81E0" w14:textId="77777777" w:rsidR="00EC0516" w:rsidRDefault="00EC0516" w:rsidP="00EC0516">
            <w:pPr>
              <w:ind w:firstLine="0"/>
            </w:pPr>
          </w:p>
        </w:tc>
        <w:tc>
          <w:tcPr>
            <w:tcW w:w="1756" w:type="dxa"/>
          </w:tcPr>
          <w:p w14:paraId="7BE221FF" w14:textId="57E0A332" w:rsidR="00EC0516" w:rsidRDefault="00EC0516" w:rsidP="00EC0516">
            <w:pPr>
              <w:ind w:firstLine="0"/>
            </w:pPr>
            <w:r>
              <w:t>Số điện thoại của khách hàng</w:t>
            </w:r>
          </w:p>
        </w:tc>
      </w:tr>
      <w:tr w:rsidR="00EC0516" w14:paraId="0E236CA8" w14:textId="77777777" w:rsidTr="00444CD5">
        <w:trPr>
          <w:trHeight w:val="897"/>
        </w:trPr>
        <w:tc>
          <w:tcPr>
            <w:tcW w:w="1755" w:type="dxa"/>
          </w:tcPr>
          <w:p w14:paraId="6DEB711D" w14:textId="0784618F" w:rsidR="00EC0516" w:rsidRDefault="00EC0516" w:rsidP="00EC0516">
            <w:pPr>
              <w:ind w:firstLine="0"/>
            </w:pPr>
            <w:r>
              <w:t>address</w:t>
            </w:r>
          </w:p>
        </w:tc>
        <w:tc>
          <w:tcPr>
            <w:tcW w:w="1756" w:type="dxa"/>
          </w:tcPr>
          <w:p w14:paraId="7C5F667C" w14:textId="0A03FF34" w:rsidR="00EC0516" w:rsidRDefault="00EC0516" w:rsidP="00EC0516">
            <w:pPr>
              <w:ind w:firstLine="0"/>
            </w:pPr>
            <w:r>
              <w:t>String</w:t>
            </w:r>
          </w:p>
        </w:tc>
        <w:tc>
          <w:tcPr>
            <w:tcW w:w="1755" w:type="dxa"/>
          </w:tcPr>
          <w:p w14:paraId="72EB941C" w14:textId="77777777" w:rsidR="00EC0516" w:rsidRDefault="00EC0516" w:rsidP="00EC0516">
            <w:pPr>
              <w:ind w:firstLine="0"/>
            </w:pPr>
          </w:p>
        </w:tc>
        <w:tc>
          <w:tcPr>
            <w:tcW w:w="1756" w:type="dxa"/>
          </w:tcPr>
          <w:p w14:paraId="529DFA1F" w14:textId="77777777" w:rsidR="00EC0516" w:rsidRDefault="00EC0516" w:rsidP="00EC0516">
            <w:pPr>
              <w:ind w:firstLine="0"/>
            </w:pPr>
          </w:p>
        </w:tc>
        <w:tc>
          <w:tcPr>
            <w:tcW w:w="1756" w:type="dxa"/>
          </w:tcPr>
          <w:p w14:paraId="11914C29" w14:textId="015AC6A4" w:rsidR="00EC0516" w:rsidRDefault="00EC0516" w:rsidP="00EC0516">
            <w:pPr>
              <w:ind w:firstLine="0"/>
            </w:pPr>
            <w:r>
              <w:t xml:space="preserve">Địa chỉ </w:t>
            </w:r>
          </w:p>
        </w:tc>
      </w:tr>
      <w:tr w:rsidR="00EC0516" w14:paraId="792AA8FE" w14:textId="77777777" w:rsidTr="00444CD5">
        <w:trPr>
          <w:trHeight w:val="897"/>
        </w:trPr>
        <w:tc>
          <w:tcPr>
            <w:tcW w:w="1755" w:type="dxa"/>
          </w:tcPr>
          <w:p w14:paraId="651A5D32" w14:textId="2C50B157" w:rsidR="00EC0516" w:rsidRDefault="00EC0516" w:rsidP="00EC0516">
            <w:pPr>
              <w:ind w:firstLine="0"/>
            </w:pPr>
            <w:r>
              <w:t>avatar</w:t>
            </w:r>
          </w:p>
        </w:tc>
        <w:tc>
          <w:tcPr>
            <w:tcW w:w="1756" w:type="dxa"/>
          </w:tcPr>
          <w:p w14:paraId="3F763D54" w14:textId="24438FE2" w:rsidR="00EC0516" w:rsidRDefault="00EC0516" w:rsidP="00EC0516">
            <w:pPr>
              <w:ind w:firstLine="0"/>
            </w:pPr>
            <w:r>
              <w:t>String</w:t>
            </w:r>
          </w:p>
        </w:tc>
        <w:tc>
          <w:tcPr>
            <w:tcW w:w="1755" w:type="dxa"/>
          </w:tcPr>
          <w:p w14:paraId="361B8427" w14:textId="77777777" w:rsidR="00EC0516" w:rsidRDefault="00EC0516" w:rsidP="00EC0516">
            <w:pPr>
              <w:ind w:firstLine="0"/>
            </w:pPr>
          </w:p>
        </w:tc>
        <w:tc>
          <w:tcPr>
            <w:tcW w:w="1756" w:type="dxa"/>
          </w:tcPr>
          <w:p w14:paraId="58A98E54" w14:textId="77777777" w:rsidR="00EC0516" w:rsidRDefault="00EC0516" w:rsidP="00EC0516">
            <w:pPr>
              <w:ind w:firstLine="0"/>
            </w:pPr>
          </w:p>
        </w:tc>
        <w:tc>
          <w:tcPr>
            <w:tcW w:w="1756" w:type="dxa"/>
          </w:tcPr>
          <w:p w14:paraId="7BC61543" w14:textId="7789F392" w:rsidR="00EC0516" w:rsidRDefault="00EC0516" w:rsidP="00EC0516">
            <w:pPr>
              <w:ind w:firstLine="0"/>
            </w:pPr>
            <w:r>
              <w:t>Ảnh đại diện</w:t>
            </w:r>
          </w:p>
        </w:tc>
      </w:tr>
      <w:tr w:rsidR="00EC0516" w14:paraId="394FDDCE" w14:textId="77777777" w:rsidTr="00444CD5">
        <w:trPr>
          <w:trHeight w:val="897"/>
        </w:trPr>
        <w:tc>
          <w:tcPr>
            <w:tcW w:w="1755" w:type="dxa"/>
          </w:tcPr>
          <w:p w14:paraId="09279E0D" w14:textId="3AD597B0" w:rsidR="00EC0516" w:rsidRDefault="00EC0516" w:rsidP="00EC0516">
            <w:pPr>
              <w:ind w:firstLine="0"/>
            </w:pPr>
            <w:r>
              <w:lastRenderedPageBreak/>
              <w:t>role</w:t>
            </w:r>
          </w:p>
        </w:tc>
        <w:tc>
          <w:tcPr>
            <w:tcW w:w="1756" w:type="dxa"/>
          </w:tcPr>
          <w:p w14:paraId="4FE707DA" w14:textId="234D30E6" w:rsidR="00EC0516" w:rsidRDefault="00EC0516" w:rsidP="00EC0516">
            <w:pPr>
              <w:ind w:firstLine="0"/>
            </w:pPr>
            <w:r>
              <w:t>String</w:t>
            </w:r>
          </w:p>
        </w:tc>
        <w:tc>
          <w:tcPr>
            <w:tcW w:w="1755" w:type="dxa"/>
          </w:tcPr>
          <w:p w14:paraId="6D2519B3" w14:textId="77777777" w:rsidR="00EC0516" w:rsidRDefault="00EC0516" w:rsidP="00EC0516">
            <w:pPr>
              <w:ind w:firstLine="0"/>
            </w:pPr>
          </w:p>
        </w:tc>
        <w:tc>
          <w:tcPr>
            <w:tcW w:w="1756" w:type="dxa"/>
          </w:tcPr>
          <w:p w14:paraId="4357CA42" w14:textId="77777777" w:rsidR="00EC0516" w:rsidRDefault="00EC0516" w:rsidP="00EC0516">
            <w:pPr>
              <w:ind w:firstLine="0"/>
            </w:pPr>
          </w:p>
        </w:tc>
        <w:tc>
          <w:tcPr>
            <w:tcW w:w="1756" w:type="dxa"/>
          </w:tcPr>
          <w:p w14:paraId="19F724EA" w14:textId="6DDF3B96" w:rsidR="00EC0516" w:rsidRDefault="00EC0516" w:rsidP="00EC0516">
            <w:pPr>
              <w:ind w:firstLine="0"/>
            </w:pPr>
            <w:r>
              <w:t>Quyền</w:t>
            </w:r>
          </w:p>
        </w:tc>
      </w:tr>
      <w:tr w:rsidR="00EC0516" w14:paraId="5D635F1B" w14:textId="77777777" w:rsidTr="00444CD5">
        <w:trPr>
          <w:trHeight w:val="897"/>
        </w:trPr>
        <w:tc>
          <w:tcPr>
            <w:tcW w:w="1755" w:type="dxa"/>
          </w:tcPr>
          <w:p w14:paraId="0FB6F711" w14:textId="457D6C0E" w:rsidR="00EC0516" w:rsidRDefault="00EC0516" w:rsidP="00EC0516">
            <w:pPr>
              <w:ind w:firstLine="0"/>
            </w:pPr>
            <w:r>
              <w:t>status</w:t>
            </w:r>
          </w:p>
        </w:tc>
        <w:tc>
          <w:tcPr>
            <w:tcW w:w="1756" w:type="dxa"/>
          </w:tcPr>
          <w:p w14:paraId="7930FCE5" w14:textId="4DD37265" w:rsidR="00EC0516" w:rsidRDefault="00EC0516" w:rsidP="00EC0516">
            <w:pPr>
              <w:ind w:firstLine="0"/>
            </w:pPr>
            <w:r>
              <w:t>String</w:t>
            </w:r>
          </w:p>
        </w:tc>
        <w:tc>
          <w:tcPr>
            <w:tcW w:w="1755" w:type="dxa"/>
          </w:tcPr>
          <w:p w14:paraId="6762E675" w14:textId="77777777" w:rsidR="00EC0516" w:rsidRDefault="00EC0516" w:rsidP="00EC0516">
            <w:pPr>
              <w:ind w:firstLine="0"/>
            </w:pPr>
          </w:p>
        </w:tc>
        <w:tc>
          <w:tcPr>
            <w:tcW w:w="1756" w:type="dxa"/>
          </w:tcPr>
          <w:p w14:paraId="58300DB7" w14:textId="77777777" w:rsidR="00EC0516" w:rsidRDefault="00EC0516" w:rsidP="00EC0516">
            <w:pPr>
              <w:ind w:firstLine="0"/>
            </w:pPr>
          </w:p>
        </w:tc>
        <w:tc>
          <w:tcPr>
            <w:tcW w:w="1756" w:type="dxa"/>
          </w:tcPr>
          <w:p w14:paraId="468AFEF2" w14:textId="5B52CEBE" w:rsidR="00EC0516" w:rsidRDefault="00EC0516" w:rsidP="00EC0516">
            <w:pPr>
              <w:ind w:firstLine="0"/>
            </w:pPr>
            <w:r>
              <w:t>Trạng thái hoạt động</w:t>
            </w:r>
          </w:p>
        </w:tc>
      </w:tr>
      <w:tr w:rsidR="00EC0516" w14:paraId="27DE29AD" w14:textId="77777777" w:rsidTr="00444CD5">
        <w:trPr>
          <w:trHeight w:val="897"/>
        </w:trPr>
        <w:tc>
          <w:tcPr>
            <w:tcW w:w="1755" w:type="dxa"/>
          </w:tcPr>
          <w:p w14:paraId="7632846F" w14:textId="1C45C560" w:rsidR="00EC0516" w:rsidRDefault="00EC0516" w:rsidP="00EC0516">
            <w:pPr>
              <w:ind w:firstLine="0"/>
            </w:pPr>
            <w:r>
              <w:t>password</w:t>
            </w:r>
          </w:p>
        </w:tc>
        <w:tc>
          <w:tcPr>
            <w:tcW w:w="1756" w:type="dxa"/>
          </w:tcPr>
          <w:p w14:paraId="0B0F8C57" w14:textId="04EC95E0" w:rsidR="00EC0516" w:rsidRDefault="00EC0516" w:rsidP="00EC0516">
            <w:pPr>
              <w:ind w:firstLine="0"/>
            </w:pPr>
            <w:r>
              <w:t>String</w:t>
            </w:r>
          </w:p>
        </w:tc>
        <w:tc>
          <w:tcPr>
            <w:tcW w:w="1755" w:type="dxa"/>
          </w:tcPr>
          <w:p w14:paraId="6E879C60" w14:textId="77777777" w:rsidR="00EC0516" w:rsidRDefault="00EC0516" w:rsidP="00EC0516">
            <w:pPr>
              <w:ind w:firstLine="0"/>
            </w:pPr>
          </w:p>
        </w:tc>
        <w:tc>
          <w:tcPr>
            <w:tcW w:w="1756" w:type="dxa"/>
          </w:tcPr>
          <w:p w14:paraId="6387069C" w14:textId="77777777" w:rsidR="00EC0516" w:rsidRDefault="00EC0516" w:rsidP="00EC0516">
            <w:pPr>
              <w:ind w:firstLine="0"/>
            </w:pPr>
          </w:p>
        </w:tc>
        <w:tc>
          <w:tcPr>
            <w:tcW w:w="1756" w:type="dxa"/>
          </w:tcPr>
          <w:p w14:paraId="4E1572B3" w14:textId="60D6E376" w:rsidR="00EC0516" w:rsidRDefault="00EC0516" w:rsidP="00EC0516">
            <w:pPr>
              <w:ind w:firstLine="0"/>
            </w:pPr>
            <w:r>
              <w:t>Mật khẩu người dùng</w:t>
            </w:r>
          </w:p>
        </w:tc>
      </w:tr>
      <w:tr w:rsidR="00EC0516" w14:paraId="376A71CE" w14:textId="77777777" w:rsidTr="00444CD5">
        <w:trPr>
          <w:trHeight w:val="897"/>
        </w:trPr>
        <w:tc>
          <w:tcPr>
            <w:tcW w:w="1755" w:type="dxa"/>
          </w:tcPr>
          <w:p w14:paraId="387A2CD4" w14:textId="4A3DFD92" w:rsidR="00EC0516" w:rsidRDefault="00EC0516" w:rsidP="00EC0516">
            <w:pPr>
              <w:ind w:firstLine="0"/>
            </w:pPr>
            <w:r>
              <w:t>refresh_token</w:t>
            </w:r>
          </w:p>
        </w:tc>
        <w:tc>
          <w:tcPr>
            <w:tcW w:w="1756" w:type="dxa"/>
          </w:tcPr>
          <w:p w14:paraId="421685CD" w14:textId="37DACB22" w:rsidR="00EC0516" w:rsidRDefault="00EC0516" w:rsidP="00EC0516">
            <w:pPr>
              <w:ind w:firstLine="0"/>
            </w:pPr>
            <w:r>
              <w:t>String</w:t>
            </w:r>
          </w:p>
        </w:tc>
        <w:tc>
          <w:tcPr>
            <w:tcW w:w="1755" w:type="dxa"/>
          </w:tcPr>
          <w:p w14:paraId="7517D991" w14:textId="77777777" w:rsidR="00EC0516" w:rsidRDefault="00EC0516" w:rsidP="00EC0516">
            <w:pPr>
              <w:ind w:firstLine="0"/>
            </w:pPr>
          </w:p>
        </w:tc>
        <w:tc>
          <w:tcPr>
            <w:tcW w:w="1756" w:type="dxa"/>
          </w:tcPr>
          <w:p w14:paraId="2F02968C" w14:textId="77777777" w:rsidR="00EC0516" w:rsidRDefault="00EC0516" w:rsidP="00EC0516">
            <w:pPr>
              <w:ind w:firstLine="0"/>
            </w:pPr>
          </w:p>
        </w:tc>
        <w:tc>
          <w:tcPr>
            <w:tcW w:w="1756" w:type="dxa"/>
          </w:tcPr>
          <w:p w14:paraId="115650E7" w14:textId="554B4523" w:rsidR="00EC0516" w:rsidRDefault="00EC0516" w:rsidP="00432874">
            <w:pPr>
              <w:keepNext/>
              <w:ind w:firstLine="0"/>
            </w:pPr>
            <w:r>
              <w:t>Token người dùng</w:t>
            </w:r>
          </w:p>
        </w:tc>
      </w:tr>
    </w:tbl>
    <w:p w14:paraId="393FE7A9" w14:textId="77777777" w:rsidR="00E76BCA" w:rsidRDefault="00E76BCA" w:rsidP="00B40532">
      <w:pPr>
        <w:ind w:firstLine="0"/>
      </w:pPr>
    </w:p>
    <w:p w14:paraId="190C6D7E" w14:textId="5DAD0D92" w:rsidR="00E76BCA" w:rsidRPr="00444CD5" w:rsidRDefault="00EC0516" w:rsidP="00925D56">
      <w:pPr>
        <w:pStyle w:val="Heading4"/>
      </w:pPr>
      <w:r w:rsidRPr="00444CD5">
        <w:t xml:space="preserve">Bảng </w:t>
      </w:r>
      <w:r w:rsidR="00E76BCA" w:rsidRPr="00444CD5">
        <w:t>TOUR</w:t>
      </w:r>
    </w:p>
    <w:p w14:paraId="0C2904B4" w14:textId="08909CBC" w:rsidR="00F26CBC" w:rsidRDefault="00F26CBC" w:rsidP="00F26CBC">
      <w:pPr>
        <w:pStyle w:val="Caption"/>
        <w:keepNext/>
        <w:ind w:firstLine="0"/>
      </w:pPr>
      <w:bookmarkStart w:id="59" w:name="_Toc166355248"/>
      <w:r>
        <w:t xml:space="preserve">Bảng </w:t>
      </w:r>
      <w:r>
        <w:fldChar w:fldCharType="begin"/>
      </w:r>
      <w:r>
        <w:instrText xml:space="preserve"> STYLEREF 2 \s </w:instrText>
      </w:r>
      <w:r>
        <w:fldChar w:fldCharType="separate"/>
      </w:r>
      <w:r>
        <w:rPr>
          <w:noProof/>
        </w:rPr>
        <w:t>2</w:t>
      </w:r>
      <w:r>
        <w:fldChar w:fldCharType="end"/>
      </w:r>
      <w:r>
        <w:noBreakHyphen/>
      </w:r>
      <w:r>
        <w:fldChar w:fldCharType="begin"/>
      </w:r>
      <w:r>
        <w:instrText xml:space="preserve"> SEQ Bảng \* ARABIC \s 2 </w:instrText>
      </w:r>
      <w:r>
        <w:fldChar w:fldCharType="separate"/>
      </w:r>
      <w:r>
        <w:rPr>
          <w:noProof/>
        </w:rPr>
        <w:t>2</w:t>
      </w:r>
      <w:r>
        <w:fldChar w:fldCharType="end"/>
      </w:r>
      <w:r>
        <w:t>: Bảng dữ liệu TOUR</w:t>
      </w:r>
      <w:bookmarkEnd w:id="59"/>
    </w:p>
    <w:tbl>
      <w:tblPr>
        <w:tblStyle w:val="TableGrid"/>
        <w:tblW w:w="0" w:type="auto"/>
        <w:tblLook w:val="04A0" w:firstRow="1" w:lastRow="0" w:firstColumn="1" w:lastColumn="0" w:noHBand="0" w:noVBand="1"/>
      </w:tblPr>
      <w:tblGrid>
        <w:gridCol w:w="1877"/>
        <w:gridCol w:w="1726"/>
        <w:gridCol w:w="1723"/>
        <w:gridCol w:w="1722"/>
        <w:gridCol w:w="1730"/>
      </w:tblGrid>
      <w:tr w:rsidR="002952B2" w14:paraId="6F6C6E44" w14:textId="77777777" w:rsidTr="00F26CBC">
        <w:trPr>
          <w:trHeight w:val="897"/>
        </w:trPr>
        <w:tc>
          <w:tcPr>
            <w:tcW w:w="1877" w:type="dxa"/>
          </w:tcPr>
          <w:p w14:paraId="0280CC3B" w14:textId="77777777" w:rsidR="00617EDE" w:rsidRPr="00444CD5" w:rsidRDefault="00617EDE" w:rsidP="00444CD5">
            <w:pPr>
              <w:ind w:firstLine="0"/>
              <w:rPr>
                <w:b/>
                <w:bCs/>
              </w:rPr>
            </w:pPr>
            <w:r w:rsidRPr="00444CD5">
              <w:rPr>
                <w:b/>
                <w:bCs/>
              </w:rPr>
              <w:t>Thuộc tính</w:t>
            </w:r>
          </w:p>
        </w:tc>
        <w:tc>
          <w:tcPr>
            <w:tcW w:w="1726" w:type="dxa"/>
          </w:tcPr>
          <w:p w14:paraId="22279B86" w14:textId="77777777" w:rsidR="00617EDE" w:rsidRPr="00444CD5" w:rsidRDefault="00617EDE" w:rsidP="00444CD5">
            <w:pPr>
              <w:ind w:firstLine="0"/>
              <w:rPr>
                <w:b/>
                <w:bCs/>
              </w:rPr>
            </w:pPr>
            <w:r w:rsidRPr="00444CD5">
              <w:rPr>
                <w:b/>
                <w:bCs/>
              </w:rPr>
              <w:t>Kiểu dữ liệu</w:t>
            </w:r>
          </w:p>
        </w:tc>
        <w:tc>
          <w:tcPr>
            <w:tcW w:w="1723" w:type="dxa"/>
          </w:tcPr>
          <w:p w14:paraId="64861DF9" w14:textId="77777777" w:rsidR="00617EDE" w:rsidRPr="00444CD5" w:rsidRDefault="00617EDE" w:rsidP="00444CD5">
            <w:pPr>
              <w:ind w:firstLine="0"/>
              <w:rPr>
                <w:b/>
                <w:bCs/>
              </w:rPr>
            </w:pPr>
            <w:r w:rsidRPr="00444CD5">
              <w:rPr>
                <w:b/>
                <w:bCs/>
              </w:rPr>
              <w:t>Khóa chính</w:t>
            </w:r>
          </w:p>
        </w:tc>
        <w:tc>
          <w:tcPr>
            <w:tcW w:w="1722" w:type="dxa"/>
          </w:tcPr>
          <w:p w14:paraId="0838D671" w14:textId="77777777" w:rsidR="00617EDE" w:rsidRPr="00444CD5" w:rsidRDefault="00617EDE" w:rsidP="00444CD5">
            <w:pPr>
              <w:ind w:firstLine="0"/>
              <w:rPr>
                <w:b/>
                <w:bCs/>
              </w:rPr>
            </w:pPr>
            <w:r w:rsidRPr="00444CD5">
              <w:rPr>
                <w:b/>
                <w:bCs/>
              </w:rPr>
              <w:t>Khóa ngoại</w:t>
            </w:r>
          </w:p>
        </w:tc>
        <w:tc>
          <w:tcPr>
            <w:tcW w:w="1730" w:type="dxa"/>
          </w:tcPr>
          <w:p w14:paraId="07875FA2" w14:textId="77777777" w:rsidR="00617EDE" w:rsidRPr="00444CD5" w:rsidRDefault="00617EDE" w:rsidP="00444CD5">
            <w:pPr>
              <w:ind w:firstLine="0"/>
              <w:rPr>
                <w:b/>
                <w:bCs/>
              </w:rPr>
            </w:pPr>
            <w:r w:rsidRPr="00444CD5">
              <w:rPr>
                <w:b/>
                <w:bCs/>
              </w:rPr>
              <w:t>Mô tả</w:t>
            </w:r>
          </w:p>
        </w:tc>
      </w:tr>
      <w:tr w:rsidR="002952B2" w14:paraId="23397DC6" w14:textId="77777777" w:rsidTr="00F26CBC">
        <w:trPr>
          <w:trHeight w:val="897"/>
        </w:trPr>
        <w:tc>
          <w:tcPr>
            <w:tcW w:w="1877" w:type="dxa"/>
          </w:tcPr>
          <w:p w14:paraId="2DCF0B2F" w14:textId="52B8F88E" w:rsidR="00617EDE" w:rsidRDefault="00E76BCA" w:rsidP="008D0C2F">
            <w:pPr>
              <w:ind w:firstLine="0"/>
            </w:pPr>
            <w:r>
              <w:t>id</w:t>
            </w:r>
          </w:p>
        </w:tc>
        <w:tc>
          <w:tcPr>
            <w:tcW w:w="1726" w:type="dxa"/>
          </w:tcPr>
          <w:p w14:paraId="7AECD3E0" w14:textId="00D1AED0" w:rsidR="00617EDE" w:rsidRDefault="00EC0516" w:rsidP="008D0C2F">
            <w:pPr>
              <w:ind w:firstLine="0"/>
            </w:pPr>
            <w:r>
              <w:t>Integer</w:t>
            </w:r>
          </w:p>
        </w:tc>
        <w:tc>
          <w:tcPr>
            <w:tcW w:w="1723" w:type="dxa"/>
          </w:tcPr>
          <w:p w14:paraId="6A89355A" w14:textId="3826267D" w:rsidR="00617EDE" w:rsidRDefault="00BB2C1E" w:rsidP="008D0C2F">
            <w:pPr>
              <w:ind w:firstLine="0"/>
            </w:pPr>
            <w:r>
              <w:t>x</w:t>
            </w:r>
          </w:p>
        </w:tc>
        <w:tc>
          <w:tcPr>
            <w:tcW w:w="1722" w:type="dxa"/>
          </w:tcPr>
          <w:p w14:paraId="2CD0BD00" w14:textId="77777777" w:rsidR="00617EDE" w:rsidRDefault="00617EDE" w:rsidP="008D0C2F">
            <w:pPr>
              <w:ind w:firstLine="0"/>
            </w:pPr>
          </w:p>
        </w:tc>
        <w:tc>
          <w:tcPr>
            <w:tcW w:w="1730" w:type="dxa"/>
          </w:tcPr>
          <w:p w14:paraId="5EEF73C7" w14:textId="1FCEDC67" w:rsidR="00617EDE" w:rsidRDefault="002952B2" w:rsidP="008D0C2F">
            <w:pPr>
              <w:ind w:firstLine="0"/>
            </w:pPr>
            <w:r>
              <w:t>Id của mỗi tour</w:t>
            </w:r>
          </w:p>
        </w:tc>
      </w:tr>
      <w:tr w:rsidR="002952B2" w14:paraId="7B73CCB3" w14:textId="77777777" w:rsidTr="00F26CBC">
        <w:trPr>
          <w:trHeight w:val="897"/>
        </w:trPr>
        <w:tc>
          <w:tcPr>
            <w:tcW w:w="1877" w:type="dxa"/>
          </w:tcPr>
          <w:p w14:paraId="6F9ADEA8" w14:textId="09F2985F" w:rsidR="00617EDE" w:rsidRDefault="00E76BCA" w:rsidP="008D0C2F">
            <w:pPr>
              <w:ind w:firstLine="0"/>
            </w:pPr>
            <w:r>
              <w:t>name</w:t>
            </w:r>
          </w:p>
        </w:tc>
        <w:tc>
          <w:tcPr>
            <w:tcW w:w="1726" w:type="dxa"/>
          </w:tcPr>
          <w:p w14:paraId="235CC90C" w14:textId="4260CD58" w:rsidR="00617EDE" w:rsidRDefault="00EC0516" w:rsidP="008D0C2F">
            <w:pPr>
              <w:ind w:firstLine="0"/>
            </w:pPr>
            <w:r>
              <w:t>String</w:t>
            </w:r>
          </w:p>
        </w:tc>
        <w:tc>
          <w:tcPr>
            <w:tcW w:w="1723" w:type="dxa"/>
          </w:tcPr>
          <w:p w14:paraId="39998822" w14:textId="77777777" w:rsidR="00617EDE" w:rsidRDefault="00617EDE" w:rsidP="008D0C2F">
            <w:pPr>
              <w:ind w:firstLine="0"/>
            </w:pPr>
          </w:p>
        </w:tc>
        <w:tc>
          <w:tcPr>
            <w:tcW w:w="1722" w:type="dxa"/>
          </w:tcPr>
          <w:p w14:paraId="520851B9" w14:textId="77777777" w:rsidR="00617EDE" w:rsidRDefault="00617EDE" w:rsidP="008D0C2F">
            <w:pPr>
              <w:ind w:firstLine="0"/>
            </w:pPr>
          </w:p>
        </w:tc>
        <w:tc>
          <w:tcPr>
            <w:tcW w:w="1730" w:type="dxa"/>
          </w:tcPr>
          <w:p w14:paraId="24340A17" w14:textId="16130344" w:rsidR="00617EDE" w:rsidRDefault="002952B2" w:rsidP="008D0C2F">
            <w:pPr>
              <w:ind w:firstLine="0"/>
            </w:pPr>
            <w:r>
              <w:t>Tên tour</w:t>
            </w:r>
          </w:p>
        </w:tc>
      </w:tr>
      <w:tr w:rsidR="002952B2" w14:paraId="561A7074" w14:textId="77777777" w:rsidTr="00F26CBC">
        <w:trPr>
          <w:trHeight w:val="897"/>
        </w:trPr>
        <w:tc>
          <w:tcPr>
            <w:tcW w:w="1877" w:type="dxa"/>
          </w:tcPr>
          <w:p w14:paraId="1B6272D2" w14:textId="597FB472" w:rsidR="00E76BCA" w:rsidRDefault="00E76BCA" w:rsidP="008D0C2F">
            <w:pPr>
              <w:ind w:firstLine="0"/>
            </w:pPr>
            <w:r>
              <w:t>type</w:t>
            </w:r>
          </w:p>
        </w:tc>
        <w:tc>
          <w:tcPr>
            <w:tcW w:w="1726" w:type="dxa"/>
          </w:tcPr>
          <w:p w14:paraId="2ADBA3EE" w14:textId="5A98C220" w:rsidR="00E76BCA" w:rsidRDefault="00EC0516" w:rsidP="008D0C2F">
            <w:pPr>
              <w:ind w:firstLine="0"/>
            </w:pPr>
            <w:r>
              <w:t>String</w:t>
            </w:r>
          </w:p>
        </w:tc>
        <w:tc>
          <w:tcPr>
            <w:tcW w:w="1723" w:type="dxa"/>
          </w:tcPr>
          <w:p w14:paraId="472C996F" w14:textId="77777777" w:rsidR="00E76BCA" w:rsidRDefault="00E76BCA" w:rsidP="008D0C2F">
            <w:pPr>
              <w:ind w:firstLine="0"/>
            </w:pPr>
          </w:p>
        </w:tc>
        <w:tc>
          <w:tcPr>
            <w:tcW w:w="1722" w:type="dxa"/>
          </w:tcPr>
          <w:p w14:paraId="1507051A" w14:textId="77777777" w:rsidR="00E76BCA" w:rsidRDefault="00E76BCA" w:rsidP="008D0C2F">
            <w:pPr>
              <w:ind w:firstLine="0"/>
            </w:pPr>
          </w:p>
        </w:tc>
        <w:tc>
          <w:tcPr>
            <w:tcW w:w="1730" w:type="dxa"/>
          </w:tcPr>
          <w:p w14:paraId="495B7EC0" w14:textId="3F35CBCC" w:rsidR="00E76BCA" w:rsidRDefault="002952B2" w:rsidP="008D0C2F">
            <w:pPr>
              <w:ind w:firstLine="0"/>
            </w:pPr>
            <w:r>
              <w:t>Thể loại tour</w:t>
            </w:r>
          </w:p>
        </w:tc>
      </w:tr>
      <w:tr w:rsidR="002952B2" w14:paraId="7D9A1162" w14:textId="77777777" w:rsidTr="00F26CBC">
        <w:trPr>
          <w:trHeight w:val="897"/>
        </w:trPr>
        <w:tc>
          <w:tcPr>
            <w:tcW w:w="1877" w:type="dxa"/>
          </w:tcPr>
          <w:p w14:paraId="2480DFA6" w14:textId="41B16427" w:rsidR="00617EDE" w:rsidRDefault="00E76BCA" w:rsidP="008D0C2F">
            <w:pPr>
              <w:ind w:firstLine="0"/>
            </w:pPr>
            <w:r>
              <w:t>priceAdult</w:t>
            </w:r>
          </w:p>
        </w:tc>
        <w:tc>
          <w:tcPr>
            <w:tcW w:w="1726" w:type="dxa"/>
          </w:tcPr>
          <w:p w14:paraId="7F109714" w14:textId="09F929F3" w:rsidR="00617EDE" w:rsidRDefault="00EC0516" w:rsidP="008D0C2F">
            <w:pPr>
              <w:ind w:firstLine="0"/>
            </w:pPr>
            <w:r>
              <w:t>Integer</w:t>
            </w:r>
          </w:p>
        </w:tc>
        <w:tc>
          <w:tcPr>
            <w:tcW w:w="1723" w:type="dxa"/>
          </w:tcPr>
          <w:p w14:paraId="3A80C7D0" w14:textId="77777777" w:rsidR="00617EDE" w:rsidRDefault="00617EDE" w:rsidP="008D0C2F">
            <w:pPr>
              <w:ind w:firstLine="0"/>
            </w:pPr>
          </w:p>
        </w:tc>
        <w:tc>
          <w:tcPr>
            <w:tcW w:w="1722" w:type="dxa"/>
          </w:tcPr>
          <w:p w14:paraId="797E3F9D" w14:textId="77777777" w:rsidR="00617EDE" w:rsidRDefault="00617EDE" w:rsidP="008D0C2F">
            <w:pPr>
              <w:ind w:firstLine="0"/>
            </w:pPr>
          </w:p>
        </w:tc>
        <w:tc>
          <w:tcPr>
            <w:tcW w:w="1730" w:type="dxa"/>
          </w:tcPr>
          <w:p w14:paraId="7B5B6E0E" w14:textId="0FC9CE92" w:rsidR="00617EDE" w:rsidRDefault="002952B2" w:rsidP="008D0C2F">
            <w:pPr>
              <w:ind w:firstLine="0"/>
            </w:pPr>
            <w:r>
              <w:t>Giá tour người lớn</w:t>
            </w:r>
          </w:p>
        </w:tc>
      </w:tr>
      <w:tr w:rsidR="002952B2" w14:paraId="6F5FD915" w14:textId="77777777" w:rsidTr="00F26CBC">
        <w:trPr>
          <w:trHeight w:val="897"/>
        </w:trPr>
        <w:tc>
          <w:tcPr>
            <w:tcW w:w="1877" w:type="dxa"/>
          </w:tcPr>
          <w:p w14:paraId="59257A76" w14:textId="7E8A5FB5" w:rsidR="00E76BCA" w:rsidRDefault="00E76BCA" w:rsidP="008D0C2F">
            <w:pPr>
              <w:ind w:firstLine="0"/>
            </w:pPr>
            <w:r>
              <w:t>priceChild</w:t>
            </w:r>
          </w:p>
        </w:tc>
        <w:tc>
          <w:tcPr>
            <w:tcW w:w="1726" w:type="dxa"/>
          </w:tcPr>
          <w:p w14:paraId="0DD7ED84" w14:textId="36CB1171" w:rsidR="00E76BCA" w:rsidRDefault="00EC0516" w:rsidP="008D0C2F">
            <w:pPr>
              <w:ind w:firstLine="0"/>
            </w:pPr>
            <w:r>
              <w:t>Integer</w:t>
            </w:r>
          </w:p>
        </w:tc>
        <w:tc>
          <w:tcPr>
            <w:tcW w:w="1723" w:type="dxa"/>
          </w:tcPr>
          <w:p w14:paraId="2FBFA2F7" w14:textId="77777777" w:rsidR="00E76BCA" w:rsidRDefault="00E76BCA" w:rsidP="008D0C2F">
            <w:pPr>
              <w:ind w:firstLine="0"/>
            </w:pPr>
          </w:p>
        </w:tc>
        <w:tc>
          <w:tcPr>
            <w:tcW w:w="1722" w:type="dxa"/>
          </w:tcPr>
          <w:p w14:paraId="65DBB88B" w14:textId="77777777" w:rsidR="00E76BCA" w:rsidRDefault="00E76BCA" w:rsidP="008D0C2F">
            <w:pPr>
              <w:ind w:firstLine="0"/>
            </w:pPr>
          </w:p>
        </w:tc>
        <w:tc>
          <w:tcPr>
            <w:tcW w:w="1730" w:type="dxa"/>
          </w:tcPr>
          <w:p w14:paraId="39438C08" w14:textId="35F0CCA3" w:rsidR="00E76BCA" w:rsidRDefault="002952B2" w:rsidP="008D0C2F">
            <w:pPr>
              <w:ind w:firstLine="0"/>
            </w:pPr>
            <w:r>
              <w:t>Giá tour trẻ em</w:t>
            </w:r>
          </w:p>
        </w:tc>
      </w:tr>
      <w:tr w:rsidR="002952B2" w14:paraId="3419F440" w14:textId="77777777" w:rsidTr="00F26CBC">
        <w:trPr>
          <w:trHeight w:val="897"/>
        </w:trPr>
        <w:tc>
          <w:tcPr>
            <w:tcW w:w="1877" w:type="dxa"/>
          </w:tcPr>
          <w:p w14:paraId="2336E9FD" w14:textId="1418DFC1" w:rsidR="00E76BCA" w:rsidRDefault="00E76BCA" w:rsidP="008D0C2F">
            <w:pPr>
              <w:ind w:firstLine="0"/>
            </w:pPr>
            <w:r>
              <w:t>numberOfDay</w:t>
            </w:r>
          </w:p>
        </w:tc>
        <w:tc>
          <w:tcPr>
            <w:tcW w:w="1726" w:type="dxa"/>
          </w:tcPr>
          <w:p w14:paraId="0CBB4C0E" w14:textId="2768DE70" w:rsidR="00E76BCA" w:rsidRDefault="00EC0516" w:rsidP="008D0C2F">
            <w:pPr>
              <w:ind w:firstLine="0"/>
            </w:pPr>
            <w:r>
              <w:t>Integer</w:t>
            </w:r>
          </w:p>
        </w:tc>
        <w:tc>
          <w:tcPr>
            <w:tcW w:w="1723" w:type="dxa"/>
          </w:tcPr>
          <w:p w14:paraId="08617C75" w14:textId="77777777" w:rsidR="00E76BCA" w:rsidRDefault="00E76BCA" w:rsidP="008D0C2F">
            <w:pPr>
              <w:ind w:firstLine="0"/>
            </w:pPr>
          </w:p>
        </w:tc>
        <w:tc>
          <w:tcPr>
            <w:tcW w:w="1722" w:type="dxa"/>
          </w:tcPr>
          <w:p w14:paraId="1EF05BA7" w14:textId="77777777" w:rsidR="00E76BCA" w:rsidRDefault="00E76BCA" w:rsidP="008D0C2F">
            <w:pPr>
              <w:ind w:firstLine="0"/>
            </w:pPr>
          </w:p>
        </w:tc>
        <w:tc>
          <w:tcPr>
            <w:tcW w:w="1730" w:type="dxa"/>
          </w:tcPr>
          <w:p w14:paraId="05F8C7E9" w14:textId="4B19E8F7" w:rsidR="00E76BCA" w:rsidRDefault="002952B2" w:rsidP="008D0C2F">
            <w:pPr>
              <w:ind w:firstLine="0"/>
            </w:pPr>
            <w:r>
              <w:t>Số ngày đi</w:t>
            </w:r>
          </w:p>
        </w:tc>
      </w:tr>
      <w:tr w:rsidR="002952B2" w14:paraId="4EDBF6C3" w14:textId="77777777" w:rsidTr="00F26CBC">
        <w:trPr>
          <w:trHeight w:val="897"/>
        </w:trPr>
        <w:tc>
          <w:tcPr>
            <w:tcW w:w="1877" w:type="dxa"/>
          </w:tcPr>
          <w:p w14:paraId="21F11BE5" w14:textId="2EB7399F" w:rsidR="00E76BCA" w:rsidRDefault="00E76BCA" w:rsidP="008D0C2F">
            <w:pPr>
              <w:ind w:firstLine="0"/>
            </w:pPr>
            <w:r>
              <w:t>numberOfNight</w:t>
            </w:r>
          </w:p>
        </w:tc>
        <w:tc>
          <w:tcPr>
            <w:tcW w:w="1726" w:type="dxa"/>
          </w:tcPr>
          <w:p w14:paraId="39C7D8D7" w14:textId="7D2A45FA" w:rsidR="00E76BCA" w:rsidRDefault="00EC0516" w:rsidP="008D0C2F">
            <w:pPr>
              <w:ind w:firstLine="0"/>
            </w:pPr>
            <w:r>
              <w:t>Integer</w:t>
            </w:r>
          </w:p>
        </w:tc>
        <w:tc>
          <w:tcPr>
            <w:tcW w:w="1723" w:type="dxa"/>
          </w:tcPr>
          <w:p w14:paraId="42D66FDF" w14:textId="77777777" w:rsidR="00E76BCA" w:rsidRDefault="00E76BCA" w:rsidP="008D0C2F">
            <w:pPr>
              <w:ind w:firstLine="0"/>
            </w:pPr>
          </w:p>
        </w:tc>
        <w:tc>
          <w:tcPr>
            <w:tcW w:w="1722" w:type="dxa"/>
          </w:tcPr>
          <w:p w14:paraId="378E8798" w14:textId="77777777" w:rsidR="00E76BCA" w:rsidRDefault="00E76BCA" w:rsidP="008D0C2F">
            <w:pPr>
              <w:ind w:firstLine="0"/>
            </w:pPr>
          </w:p>
        </w:tc>
        <w:tc>
          <w:tcPr>
            <w:tcW w:w="1730" w:type="dxa"/>
          </w:tcPr>
          <w:p w14:paraId="71F493EE" w14:textId="6E7EB558" w:rsidR="00E76BCA" w:rsidRDefault="002952B2" w:rsidP="008D0C2F">
            <w:pPr>
              <w:ind w:firstLine="0"/>
            </w:pPr>
            <w:r>
              <w:t>Số đêm đi</w:t>
            </w:r>
          </w:p>
        </w:tc>
      </w:tr>
      <w:tr w:rsidR="002952B2" w14:paraId="42FB962C" w14:textId="77777777" w:rsidTr="00F26CBC">
        <w:trPr>
          <w:trHeight w:val="897"/>
        </w:trPr>
        <w:tc>
          <w:tcPr>
            <w:tcW w:w="1877" w:type="dxa"/>
          </w:tcPr>
          <w:p w14:paraId="38E36A66" w14:textId="393CBAF7" w:rsidR="00E76BCA" w:rsidRDefault="00E76BCA" w:rsidP="008D0C2F">
            <w:pPr>
              <w:ind w:firstLine="0"/>
            </w:pPr>
            <w:r>
              <w:t>image</w:t>
            </w:r>
          </w:p>
        </w:tc>
        <w:tc>
          <w:tcPr>
            <w:tcW w:w="1726" w:type="dxa"/>
          </w:tcPr>
          <w:p w14:paraId="077596F6" w14:textId="3A7438C2" w:rsidR="00E76BCA" w:rsidRDefault="00EC0516" w:rsidP="008D0C2F">
            <w:pPr>
              <w:ind w:firstLine="0"/>
            </w:pPr>
            <w:r>
              <w:t>String</w:t>
            </w:r>
          </w:p>
        </w:tc>
        <w:tc>
          <w:tcPr>
            <w:tcW w:w="1723" w:type="dxa"/>
          </w:tcPr>
          <w:p w14:paraId="452D0EEB" w14:textId="77777777" w:rsidR="00E76BCA" w:rsidRDefault="00E76BCA" w:rsidP="008D0C2F">
            <w:pPr>
              <w:ind w:firstLine="0"/>
            </w:pPr>
          </w:p>
        </w:tc>
        <w:tc>
          <w:tcPr>
            <w:tcW w:w="1722" w:type="dxa"/>
          </w:tcPr>
          <w:p w14:paraId="6CA22602" w14:textId="77777777" w:rsidR="00E76BCA" w:rsidRDefault="00E76BCA" w:rsidP="008D0C2F">
            <w:pPr>
              <w:ind w:firstLine="0"/>
            </w:pPr>
          </w:p>
        </w:tc>
        <w:tc>
          <w:tcPr>
            <w:tcW w:w="1730" w:type="dxa"/>
          </w:tcPr>
          <w:p w14:paraId="2399165C" w14:textId="5B350295" w:rsidR="00E76BCA" w:rsidRDefault="002952B2" w:rsidP="008D0C2F">
            <w:pPr>
              <w:ind w:firstLine="0"/>
            </w:pPr>
            <w:r>
              <w:t>Hình ảnh tour</w:t>
            </w:r>
          </w:p>
        </w:tc>
      </w:tr>
      <w:tr w:rsidR="002952B2" w14:paraId="49DE9F51" w14:textId="77777777" w:rsidTr="00F26CBC">
        <w:trPr>
          <w:trHeight w:val="897"/>
        </w:trPr>
        <w:tc>
          <w:tcPr>
            <w:tcW w:w="1877" w:type="dxa"/>
          </w:tcPr>
          <w:p w14:paraId="2D3C20EE" w14:textId="278860B6" w:rsidR="00E76BCA" w:rsidRDefault="00E76BCA" w:rsidP="008D0C2F">
            <w:pPr>
              <w:ind w:firstLine="0"/>
            </w:pPr>
            <w:r>
              <w:lastRenderedPageBreak/>
              <w:t>status</w:t>
            </w:r>
          </w:p>
        </w:tc>
        <w:tc>
          <w:tcPr>
            <w:tcW w:w="1726" w:type="dxa"/>
          </w:tcPr>
          <w:p w14:paraId="76C81C5B" w14:textId="17B24AC3" w:rsidR="00E76BCA" w:rsidRDefault="00EC0516" w:rsidP="008D0C2F">
            <w:pPr>
              <w:ind w:firstLine="0"/>
            </w:pPr>
            <w:r>
              <w:t>String</w:t>
            </w:r>
          </w:p>
        </w:tc>
        <w:tc>
          <w:tcPr>
            <w:tcW w:w="1723" w:type="dxa"/>
          </w:tcPr>
          <w:p w14:paraId="75F4BD5A" w14:textId="77777777" w:rsidR="00E76BCA" w:rsidRDefault="00E76BCA" w:rsidP="008D0C2F">
            <w:pPr>
              <w:ind w:firstLine="0"/>
            </w:pPr>
          </w:p>
        </w:tc>
        <w:tc>
          <w:tcPr>
            <w:tcW w:w="1722" w:type="dxa"/>
          </w:tcPr>
          <w:p w14:paraId="49110DEC" w14:textId="77777777" w:rsidR="00E76BCA" w:rsidRDefault="00E76BCA" w:rsidP="008D0C2F">
            <w:pPr>
              <w:ind w:firstLine="0"/>
            </w:pPr>
          </w:p>
        </w:tc>
        <w:tc>
          <w:tcPr>
            <w:tcW w:w="1730" w:type="dxa"/>
          </w:tcPr>
          <w:p w14:paraId="2E4FE3B0" w14:textId="7C6663C2" w:rsidR="00E76BCA" w:rsidRDefault="002952B2" w:rsidP="008D0C2F">
            <w:pPr>
              <w:ind w:firstLine="0"/>
            </w:pPr>
            <w:r>
              <w:t>Trạng thái hoạt động của tour</w:t>
            </w:r>
          </w:p>
        </w:tc>
      </w:tr>
      <w:tr w:rsidR="002952B2" w14:paraId="15D3DC33" w14:textId="77777777" w:rsidTr="00F26CBC">
        <w:trPr>
          <w:trHeight w:val="897"/>
        </w:trPr>
        <w:tc>
          <w:tcPr>
            <w:tcW w:w="1877" w:type="dxa"/>
          </w:tcPr>
          <w:p w14:paraId="6750C009" w14:textId="7FA9E7FF" w:rsidR="00E76BCA" w:rsidRDefault="00E76BCA" w:rsidP="008D0C2F">
            <w:pPr>
              <w:ind w:firstLine="0"/>
            </w:pPr>
            <w:r>
              <w:t>vehicle</w:t>
            </w:r>
          </w:p>
        </w:tc>
        <w:tc>
          <w:tcPr>
            <w:tcW w:w="1726" w:type="dxa"/>
          </w:tcPr>
          <w:p w14:paraId="1FE3FAC1" w14:textId="2DEADDFA" w:rsidR="00E76BCA" w:rsidRDefault="00EC0516" w:rsidP="008D0C2F">
            <w:pPr>
              <w:ind w:firstLine="0"/>
            </w:pPr>
            <w:r>
              <w:t>String</w:t>
            </w:r>
          </w:p>
        </w:tc>
        <w:tc>
          <w:tcPr>
            <w:tcW w:w="1723" w:type="dxa"/>
          </w:tcPr>
          <w:p w14:paraId="08177DA8" w14:textId="77777777" w:rsidR="00E76BCA" w:rsidRDefault="00E76BCA" w:rsidP="008D0C2F">
            <w:pPr>
              <w:ind w:firstLine="0"/>
            </w:pPr>
          </w:p>
        </w:tc>
        <w:tc>
          <w:tcPr>
            <w:tcW w:w="1722" w:type="dxa"/>
          </w:tcPr>
          <w:p w14:paraId="083C4AB6" w14:textId="77777777" w:rsidR="00E76BCA" w:rsidRDefault="00E76BCA" w:rsidP="008D0C2F">
            <w:pPr>
              <w:ind w:firstLine="0"/>
            </w:pPr>
          </w:p>
        </w:tc>
        <w:tc>
          <w:tcPr>
            <w:tcW w:w="1730" w:type="dxa"/>
          </w:tcPr>
          <w:p w14:paraId="0C0ACFD5" w14:textId="55A9EE19" w:rsidR="00E76BCA" w:rsidRDefault="002952B2" w:rsidP="00CD0610">
            <w:pPr>
              <w:keepNext/>
              <w:ind w:firstLine="0"/>
            </w:pPr>
            <w:r>
              <w:t>Phương tiện chủ yếu</w:t>
            </w:r>
          </w:p>
        </w:tc>
      </w:tr>
    </w:tbl>
    <w:p w14:paraId="1B00A4DD" w14:textId="04C535C0" w:rsidR="00617EDE" w:rsidRPr="00444CD5" w:rsidRDefault="00FE73D3" w:rsidP="00925D56">
      <w:pPr>
        <w:pStyle w:val="Heading4"/>
      </w:pPr>
      <w:r w:rsidRPr="00444CD5">
        <w:t xml:space="preserve">Bảng </w:t>
      </w:r>
      <w:r w:rsidR="00F26CBC">
        <w:t>PROCESSTOUR</w:t>
      </w:r>
    </w:p>
    <w:p w14:paraId="0D69946C" w14:textId="1D771651" w:rsidR="00F26CBC" w:rsidRDefault="00F26CBC" w:rsidP="00F26CBC">
      <w:pPr>
        <w:pStyle w:val="Caption"/>
        <w:keepNext/>
        <w:ind w:firstLine="0"/>
      </w:pPr>
      <w:bookmarkStart w:id="60" w:name="_Toc166355249"/>
      <w:r>
        <w:t xml:space="preserve">Bảng </w:t>
      </w:r>
      <w:r>
        <w:fldChar w:fldCharType="begin"/>
      </w:r>
      <w:r>
        <w:instrText xml:space="preserve"> STYLEREF 2 \s </w:instrText>
      </w:r>
      <w:r>
        <w:fldChar w:fldCharType="separate"/>
      </w:r>
      <w:r>
        <w:rPr>
          <w:noProof/>
        </w:rPr>
        <w:t>2</w:t>
      </w:r>
      <w:r>
        <w:fldChar w:fldCharType="end"/>
      </w:r>
      <w:r>
        <w:noBreakHyphen/>
      </w:r>
      <w:r>
        <w:fldChar w:fldCharType="begin"/>
      </w:r>
      <w:r>
        <w:instrText xml:space="preserve"> SEQ Bảng \* ARABIC \s 2 </w:instrText>
      </w:r>
      <w:r>
        <w:fldChar w:fldCharType="separate"/>
      </w:r>
      <w:r>
        <w:rPr>
          <w:noProof/>
        </w:rPr>
        <w:t>3</w:t>
      </w:r>
      <w:r>
        <w:fldChar w:fldCharType="end"/>
      </w:r>
      <w:r>
        <w:t>: Bảng dữ liệu PROCESSTOUR.</w:t>
      </w:r>
      <w:bookmarkEnd w:id="60"/>
    </w:p>
    <w:tbl>
      <w:tblPr>
        <w:tblStyle w:val="TableGrid"/>
        <w:tblW w:w="0" w:type="auto"/>
        <w:tblLook w:val="04A0" w:firstRow="1" w:lastRow="0" w:firstColumn="1" w:lastColumn="0" w:noHBand="0" w:noVBand="1"/>
      </w:tblPr>
      <w:tblGrid>
        <w:gridCol w:w="2109"/>
        <w:gridCol w:w="1674"/>
        <w:gridCol w:w="1658"/>
        <w:gridCol w:w="1658"/>
        <w:gridCol w:w="1679"/>
      </w:tblGrid>
      <w:tr w:rsidR="00617EDE" w14:paraId="16982353" w14:textId="77777777" w:rsidTr="00444CD5">
        <w:trPr>
          <w:trHeight w:val="1495"/>
        </w:trPr>
        <w:tc>
          <w:tcPr>
            <w:tcW w:w="2109" w:type="dxa"/>
          </w:tcPr>
          <w:p w14:paraId="6B9EED77" w14:textId="77777777" w:rsidR="00617EDE" w:rsidRPr="00444CD5" w:rsidRDefault="00617EDE" w:rsidP="008D0C2F">
            <w:pPr>
              <w:ind w:firstLine="0"/>
              <w:rPr>
                <w:b/>
                <w:bCs/>
              </w:rPr>
            </w:pPr>
            <w:r w:rsidRPr="00444CD5">
              <w:rPr>
                <w:b/>
                <w:bCs/>
              </w:rPr>
              <w:t>Thuộc tính</w:t>
            </w:r>
          </w:p>
        </w:tc>
        <w:tc>
          <w:tcPr>
            <w:tcW w:w="1674" w:type="dxa"/>
          </w:tcPr>
          <w:p w14:paraId="4B08DC13" w14:textId="77777777" w:rsidR="00617EDE" w:rsidRPr="00444CD5" w:rsidRDefault="00617EDE" w:rsidP="008D0C2F">
            <w:pPr>
              <w:ind w:firstLine="0"/>
              <w:rPr>
                <w:b/>
                <w:bCs/>
              </w:rPr>
            </w:pPr>
            <w:r w:rsidRPr="00444CD5">
              <w:rPr>
                <w:b/>
                <w:bCs/>
              </w:rPr>
              <w:t>Kiểu dữ liệu</w:t>
            </w:r>
          </w:p>
        </w:tc>
        <w:tc>
          <w:tcPr>
            <w:tcW w:w="1658" w:type="dxa"/>
          </w:tcPr>
          <w:p w14:paraId="2DEFA9D5" w14:textId="77777777" w:rsidR="00617EDE" w:rsidRPr="00444CD5" w:rsidRDefault="00617EDE" w:rsidP="008D0C2F">
            <w:pPr>
              <w:ind w:firstLine="0"/>
              <w:rPr>
                <w:b/>
                <w:bCs/>
              </w:rPr>
            </w:pPr>
            <w:r w:rsidRPr="00444CD5">
              <w:rPr>
                <w:b/>
                <w:bCs/>
              </w:rPr>
              <w:t>Khóa chính</w:t>
            </w:r>
          </w:p>
        </w:tc>
        <w:tc>
          <w:tcPr>
            <w:tcW w:w="1658" w:type="dxa"/>
          </w:tcPr>
          <w:p w14:paraId="5E531D8E" w14:textId="77777777" w:rsidR="00617EDE" w:rsidRPr="00444CD5" w:rsidRDefault="00617EDE" w:rsidP="008D0C2F">
            <w:pPr>
              <w:ind w:firstLine="0"/>
              <w:rPr>
                <w:b/>
                <w:bCs/>
              </w:rPr>
            </w:pPr>
            <w:r w:rsidRPr="00444CD5">
              <w:rPr>
                <w:b/>
                <w:bCs/>
              </w:rPr>
              <w:t>Khóa ngoại</w:t>
            </w:r>
          </w:p>
        </w:tc>
        <w:tc>
          <w:tcPr>
            <w:tcW w:w="1679" w:type="dxa"/>
          </w:tcPr>
          <w:p w14:paraId="35A1ADDF" w14:textId="77777777" w:rsidR="00617EDE" w:rsidRPr="00444CD5" w:rsidRDefault="00617EDE" w:rsidP="008D0C2F">
            <w:pPr>
              <w:ind w:firstLine="0"/>
              <w:rPr>
                <w:b/>
                <w:bCs/>
              </w:rPr>
            </w:pPr>
            <w:r w:rsidRPr="00444CD5">
              <w:rPr>
                <w:b/>
                <w:bCs/>
              </w:rPr>
              <w:t>Mô tả</w:t>
            </w:r>
          </w:p>
        </w:tc>
      </w:tr>
      <w:tr w:rsidR="00617EDE" w14:paraId="4C1BDDCF" w14:textId="77777777" w:rsidTr="00444CD5">
        <w:trPr>
          <w:trHeight w:val="1495"/>
        </w:trPr>
        <w:tc>
          <w:tcPr>
            <w:tcW w:w="2109" w:type="dxa"/>
          </w:tcPr>
          <w:p w14:paraId="658FDC6D" w14:textId="19AC1EA7" w:rsidR="00617EDE" w:rsidRDefault="00E76BCA" w:rsidP="008D0C2F">
            <w:pPr>
              <w:ind w:firstLine="0"/>
            </w:pPr>
            <w:r>
              <w:t>id</w:t>
            </w:r>
          </w:p>
        </w:tc>
        <w:tc>
          <w:tcPr>
            <w:tcW w:w="1674" w:type="dxa"/>
          </w:tcPr>
          <w:p w14:paraId="5B08210E" w14:textId="59CB791C" w:rsidR="00617EDE" w:rsidRDefault="00EC0516" w:rsidP="008D0C2F">
            <w:pPr>
              <w:ind w:firstLine="0"/>
            </w:pPr>
            <w:r>
              <w:t>Integer</w:t>
            </w:r>
          </w:p>
        </w:tc>
        <w:tc>
          <w:tcPr>
            <w:tcW w:w="1658" w:type="dxa"/>
          </w:tcPr>
          <w:p w14:paraId="61E8FFA8" w14:textId="2A9F63B3" w:rsidR="00617EDE" w:rsidRDefault="00BB2C1E" w:rsidP="008D0C2F">
            <w:pPr>
              <w:ind w:firstLine="0"/>
            </w:pPr>
            <w:r>
              <w:t>x</w:t>
            </w:r>
          </w:p>
        </w:tc>
        <w:tc>
          <w:tcPr>
            <w:tcW w:w="1658" w:type="dxa"/>
          </w:tcPr>
          <w:p w14:paraId="42A4CD9C" w14:textId="77777777" w:rsidR="00617EDE" w:rsidRDefault="00617EDE" w:rsidP="008D0C2F">
            <w:pPr>
              <w:ind w:firstLine="0"/>
            </w:pPr>
          </w:p>
        </w:tc>
        <w:tc>
          <w:tcPr>
            <w:tcW w:w="1679" w:type="dxa"/>
          </w:tcPr>
          <w:p w14:paraId="4770C3FF" w14:textId="3CCC4A55" w:rsidR="00617EDE" w:rsidRDefault="002952B2" w:rsidP="008D0C2F">
            <w:pPr>
              <w:ind w:firstLine="0"/>
            </w:pPr>
            <w:r>
              <w:t>Id chương trình tour</w:t>
            </w:r>
          </w:p>
        </w:tc>
      </w:tr>
      <w:tr w:rsidR="00617EDE" w14:paraId="3B92AEFA" w14:textId="77777777" w:rsidTr="00444CD5">
        <w:trPr>
          <w:trHeight w:val="1495"/>
        </w:trPr>
        <w:tc>
          <w:tcPr>
            <w:tcW w:w="2109" w:type="dxa"/>
          </w:tcPr>
          <w:p w14:paraId="641935AC" w14:textId="0C4DCE22" w:rsidR="00617EDE" w:rsidRDefault="00E76BCA" w:rsidP="008D0C2F">
            <w:pPr>
              <w:ind w:firstLine="0"/>
            </w:pPr>
            <w:r>
              <w:t>ID_Tour</w:t>
            </w:r>
          </w:p>
        </w:tc>
        <w:tc>
          <w:tcPr>
            <w:tcW w:w="1674" w:type="dxa"/>
          </w:tcPr>
          <w:p w14:paraId="362D01C5" w14:textId="004191D5" w:rsidR="00617EDE" w:rsidRDefault="00EC0516" w:rsidP="008D0C2F">
            <w:pPr>
              <w:ind w:firstLine="0"/>
            </w:pPr>
            <w:r>
              <w:t>Integer</w:t>
            </w:r>
          </w:p>
        </w:tc>
        <w:tc>
          <w:tcPr>
            <w:tcW w:w="1658" w:type="dxa"/>
          </w:tcPr>
          <w:p w14:paraId="77A9A6D3" w14:textId="77777777" w:rsidR="00617EDE" w:rsidRDefault="00617EDE" w:rsidP="008D0C2F">
            <w:pPr>
              <w:ind w:firstLine="0"/>
            </w:pPr>
          </w:p>
        </w:tc>
        <w:tc>
          <w:tcPr>
            <w:tcW w:w="1658" w:type="dxa"/>
          </w:tcPr>
          <w:p w14:paraId="4271D8B3" w14:textId="3FC09F25" w:rsidR="00617EDE" w:rsidRDefault="00BB2C1E" w:rsidP="008D0C2F">
            <w:pPr>
              <w:ind w:firstLine="0"/>
            </w:pPr>
            <w:r>
              <w:t>x</w:t>
            </w:r>
          </w:p>
        </w:tc>
        <w:tc>
          <w:tcPr>
            <w:tcW w:w="1679" w:type="dxa"/>
          </w:tcPr>
          <w:p w14:paraId="2493222C" w14:textId="0FA5BBFD" w:rsidR="00617EDE" w:rsidRDefault="002952B2" w:rsidP="008D0C2F">
            <w:pPr>
              <w:ind w:firstLine="0"/>
            </w:pPr>
            <w:r>
              <w:t>Khóa ngoại với bảng Tour , 1 tour có 1 chương trình tour</w:t>
            </w:r>
          </w:p>
        </w:tc>
      </w:tr>
      <w:tr w:rsidR="00617EDE" w14:paraId="312E6463" w14:textId="77777777" w:rsidTr="00444CD5">
        <w:trPr>
          <w:trHeight w:val="1495"/>
        </w:trPr>
        <w:tc>
          <w:tcPr>
            <w:tcW w:w="2109" w:type="dxa"/>
          </w:tcPr>
          <w:p w14:paraId="054F811E" w14:textId="015A199A" w:rsidR="00617EDE" w:rsidRDefault="00E76BCA" w:rsidP="008D0C2F">
            <w:pPr>
              <w:ind w:firstLine="0"/>
            </w:pPr>
            <w:r>
              <w:t>descriptionHTML</w:t>
            </w:r>
          </w:p>
        </w:tc>
        <w:tc>
          <w:tcPr>
            <w:tcW w:w="1674" w:type="dxa"/>
          </w:tcPr>
          <w:p w14:paraId="56191CA3" w14:textId="2A2A4547" w:rsidR="00617EDE" w:rsidRDefault="00EC0516" w:rsidP="008D0C2F">
            <w:pPr>
              <w:ind w:firstLine="0"/>
            </w:pPr>
            <w:r>
              <w:t>String</w:t>
            </w:r>
          </w:p>
        </w:tc>
        <w:tc>
          <w:tcPr>
            <w:tcW w:w="1658" w:type="dxa"/>
          </w:tcPr>
          <w:p w14:paraId="1C6C70A9" w14:textId="77777777" w:rsidR="00617EDE" w:rsidRDefault="00617EDE" w:rsidP="008D0C2F">
            <w:pPr>
              <w:ind w:firstLine="0"/>
            </w:pPr>
          </w:p>
        </w:tc>
        <w:tc>
          <w:tcPr>
            <w:tcW w:w="1658" w:type="dxa"/>
          </w:tcPr>
          <w:p w14:paraId="072AB5E6" w14:textId="77777777" w:rsidR="00617EDE" w:rsidRDefault="00617EDE" w:rsidP="008D0C2F">
            <w:pPr>
              <w:ind w:firstLine="0"/>
            </w:pPr>
          </w:p>
        </w:tc>
        <w:tc>
          <w:tcPr>
            <w:tcW w:w="1679" w:type="dxa"/>
          </w:tcPr>
          <w:p w14:paraId="0C90FC5E" w14:textId="7EF150FC" w:rsidR="00617EDE" w:rsidRDefault="002952B2" w:rsidP="008D0C2F">
            <w:pPr>
              <w:ind w:firstLine="0"/>
            </w:pPr>
            <w:r>
              <w:t>Mô tả tour dạng mã html</w:t>
            </w:r>
          </w:p>
        </w:tc>
      </w:tr>
      <w:tr w:rsidR="00E76BCA" w14:paraId="397D42E2" w14:textId="77777777" w:rsidTr="00444CD5">
        <w:trPr>
          <w:trHeight w:val="1495"/>
        </w:trPr>
        <w:tc>
          <w:tcPr>
            <w:tcW w:w="2109" w:type="dxa"/>
          </w:tcPr>
          <w:p w14:paraId="75DB72B8" w14:textId="3DE015B1" w:rsidR="00E76BCA" w:rsidRDefault="00E76BCA" w:rsidP="008D0C2F">
            <w:pPr>
              <w:ind w:firstLine="0"/>
            </w:pPr>
            <w:r>
              <w:t>descriptionTEXT</w:t>
            </w:r>
          </w:p>
        </w:tc>
        <w:tc>
          <w:tcPr>
            <w:tcW w:w="1674" w:type="dxa"/>
          </w:tcPr>
          <w:p w14:paraId="7ECCFB3F" w14:textId="7E234566" w:rsidR="00E76BCA" w:rsidRDefault="00EC0516" w:rsidP="008D0C2F">
            <w:pPr>
              <w:ind w:firstLine="0"/>
            </w:pPr>
            <w:r>
              <w:t>String</w:t>
            </w:r>
          </w:p>
        </w:tc>
        <w:tc>
          <w:tcPr>
            <w:tcW w:w="1658" w:type="dxa"/>
          </w:tcPr>
          <w:p w14:paraId="18CF8A36" w14:textId="77777777" w:rsidR="00E76BCA" w:rsidRDefault="00E76BCA" w:rsidP="008D0C2F">
            <w:pPr>
              <w:ind w:firstLine="0"/>
            </w:pPr>
          </w:p>
        </w:tc>
        <w:tc>
          <w:tcPr>
            <w:tcW w:w="1658" w:type="dxa"/>
          </w:tcPr>
          <w:p w14:paraId="6CF609DD" w14:textId="77777777" w:rsidR="00E76BCA" w:rsidRDefault="00E76BCA" w:rsidP="008D0C2F">
            <w:pPr>
              <w:ind w:firstLine="0"/>
            </w:pPr>
          </w:p>
        </w:tc>
        <w:tc>
          <w:tcPr>
            <w:tcW w:w="1679" w:type="dxa"/>
          </w:tcPr>
          <w:p w14:paraId="35E551BB" w14:textId="5273EC86" w:rsidR="00E76BCA" w:rsidRDefault="002952B2" w:rsidP="00CD0610">
            <w:pPr>
              <w:keepNext/>
              <w:ind w:firstLine="0"/>
            </w:pPr>
            <w:r>
              <w:t>Mô tả tour dạng text</w:t>
            </w:r>
          </w:p>
        </w:tc>
      </w:tr>
    </w:tbl>
    <w:p w14:paraId="06FC63F7" w14:textId="0E02D2DE" w:rsidR="00617EDE" w:rsidRPr="00444CD5" w:rsidRDefault="00FE73D3" w:rsidP="00925D56">
      <w:pPr>
        <w:pStyle w:val="Heading4"/>
      </w:pPr>
      <w:r w:rsidRPr="00444CD5">
        <w:t xml:space="preserve">Bảng </w:t>
      </w:r>
      <w:r w:rsidR="00AB5106">
        <w:t>CALENDAR</w:t>
      </w:r>
    </w:p>
    <w:p w14:paraId="5659F39C" w14:textId="2BBF8413" w:rsidR="00B40532" w:rsidRDefault="00B40532" w:rsidP="00766091">
      <w:pPr>
        <w:pStyle w:val="Caption"/>
        <w:keepNext/>
        <w:ind w:firstLine="0"/>
      </w:pPr>
      <w:bookmarkStart w:id="61" w:name="_Toc166355250"/>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4</w:t>
      </w:r>
      <w:r w:rsidR="00F26CBC">
        <w:fldChar w:fldCharType="end"/>
      </w:r>
      <w:r>
        <w:t>: Bảng dữ liệu CALENDAR.</w:t>
      </w:r>
      <w:bookmarkEnd w:id="61"/>
    </w:p>
    <w:tbl>
      <w:tblPr>
        <w:tblStyle w:val="TableGrid"/>
        <w:tblW w:w="0" w:type="auto"/>
        <w:tblLook w:val="04A0" w:firstRow="1" w:lastRow="0" w:firstColumn="1" w:lastColumn="0" w:noHBand="0" w:noVBand="1"/>
      </w:tblPr>
      <w:tblGrid>
        <w:gridCol w:w="1755"/>
        <w:gridCol w:w="1755"/>
        <w:gridCol w:w="1756"/>
        <w:gridCol w:w="1756"/>
        <w:gridCol w:w="1756"/>
      </w:tblGrid>
      <w:tr w:rsidR="00617EDE" w14:paraId="6C076813" w14:textId="77777777" w:rsidTr="008D0C2F">
        <w:tc>
          <w:tcPr>
            <w:tcW w:w="1755" w:type="dxa"/>
          </w:tcPr>
          <w:p w14:paraId="759436B2" w14:textId="77777777" w:rsidR="00617EDE" w:rsidRDefault="00617EDE" w:rsidP="008D0C2F">
            <w:pPr>
              <w:ind w:firstLine="0"/>
            </w:pPr>
            <w:r>
              <w:t>Thuộc tính</w:t>
            </w:r>
          </w:p>
        </w:tc>
        <w:tc>
          <w:tcPr>
            <w:tcW w:w="1755" w:type="dxa"/>
          </w:tcPr>
          <w:p w14:paraId="5203434C" w14:textId="77777777" w:rsidR="00617EDE" w:rsidRDefault="00617EDE" w:rsidP="008D0C2F">
            <w:pPr>
              <w:ind w:firstLine="0"/>
            </w:pPr>
            <w:r>
              <w:t>Kiểu dữ liệu</w:t>
            </w:r>
          </w:p>
        </w:tc>
        <w:tc>
          <w:tcPr>
            <w:tcW w:w="1756" w:type="dxa"/>
          </w:tcPr>
          <w:p w14:paraId="6239A588" w14:textId="77777777" w:rsidR="00617EDE" w:rsidRDefault="00617EDE" w:rsidP="008D0C2F">
            <w:pPr>
              <w:ind w:firstLine="0"/>
            </w:pPr>
            <w:r>
              <w:t>Khóa chính</w:t>
            </w:r>
          </w:p>
        </w:tc>
        <w:tc>
          <w:tcPr>
            <w:tcW w:w="1756" w:type="dxa"/>
          </w:tcPr>
          <w:p w14:paraId="589033F6" w14:textId="77777777" w:rsidR="00617EDE" w:rsidRDefault="00617EDE" w:rsidP="008D0C2F">
            <w:pPr>
              <w:ind w:firstLine="0"/>
            </w:pPr>
            <w:r>
              <w:t>Khóa ngoại</w:t>
            </w:r>
          </w:p>
        </w:tc>
        <w:tc>
          <w:tcPr>
            <w:tcW w:w="1756" w:type="dxa"/>
          </w:tcPr>
          <w:p w14:paraId="2F26513D" w14:textId="77777777" w:rsidR="00617EDE" w:rsidRDefault="00617EDE" w:rsidP="008D0C2F">
            <w:pPr>
              <w:ind w:firstLine="0"/>
            </w:pPr>
            <w:r>
              <w:t>Mô tả</w:t>
            </w:r>
          </w:p>
        </w:tc>
      </w:tr>
      <w:tr w:rsidR="00617EDE" w14:paraId="20461C8A" w14:textId="77777777" w:rsidTr="008D0C2F">
        <w:tc>
          <w:tcPr>
            <w:tcW w:w="1755" w:type="dxa"/>
          </w:tcPr>
          <w:p w14:paraId="733095B6" w14:textId="7F709AFD" w:rsidR="00617EDE" w:rsidRDefault="00E76BCA" w:rsidP="008D0C2F">
            <w:pPr>
              <w:ind w:firstLine="0"/>
            </w:pPr>
            <w:r>
              <w:t>id</w:t>
            </w:r>
          </w:p>
        </w:tc>
        <w:tc>
          <w:tcPr>
            <w:tcW w:w="1755" w:type="dxa"/>
          </w:tcPr>
          <w:p w14:paraId="29EC6E37" w14:textId="6DF21996" w:rsidR="00617EDE" w:rsidRDefault="00EC0516" w:rsidP="008D0C2F">
            <w:pPr>
              <w:ind w:firstLine="0"/>
            </w:pPr>
            <w:r>
              <w:t>Integer</w:t>
            </w:r>
          </w:p>
        </w:tc>
        <w:tc>
          <w:tcPr>
            <w:tcW w:w="1756" w:type="dxa"/>
          </w:tcPr>
          <w:p w14:paraId="6E4CFAA3" w14:textId="5BA63577" w:rsidR="00617EDE" w:rsidRDefault="00BB2C1E" w:rsidP="008D0C2F">
            <w:pPr>
              <w:ind w:firstLine="0"/>
            </w:pPr>
            <w:r>
              <w:t>x</w:t>
            </w:r>
          </w:p>
        </w:tc>
        <w:tc>
          <w:tcPr>
            <w:tcW w:w="1756" w:type="dxa"/>
          </w:tcPr>
          <w:p w14:paraId="1A382412" w14:textId="77777777" w:rsidR="00617EDE" w:rsidRDefault="00617EDE" w:rsidP="008D0C2F">
            <w:pPr>
              <w:ind w:firstLine="0"/>
            </w:pPr>
          </w:p>
        </w:tc>
        <w:tc>
          <w:tcPr>
            <w:tcW w:w="1756" w:type="dxa"/>
          </w:tcPr>
          <w:p w14:paraId="76CC8CE5" w14:textId="2EC7FFFC" w:rsidR="00617EDE" w:rsidRDefault="002952B2" w:rsidP="008D0C2F">
            <w:pPr>
              <w:ind w:firstLine="0"/>
            </w:pPr>
            <w:r>
              <w:t>Id mỗi lịch tour</w:t>
            </w:r>
          </w:p>
        </w:tc>
      </w:tr>
      <w:tr w:rsidR="00617EDE" w14:paraId="4C982A2B" w14:textId="77777777" w:rsidTr="008D0C2F">
        <w:tc>
          <w:tcPr>
            <w:tcW w:w="1755" w:type="dxa"/>
          </w:tcPr>
          <w:p w14:paraId="3CC18A9D" w14:textId="6166DA4B" w:rsidR="00617EDE" w:rsidRDefault="00E76BCA" w:rsidP="008D0C2F">
            <w:pPr>
              <w:ind w:firstLine="0"/>
            </w:pPr>
            <w:r>
              <w:t>ID_Tour</w:t>
            </w:r>
          </w:p>
        </w:tc>
        <w:tc>
          <w:tcPr>
            <w:tcW w:w="1755" w:type="dxa"/>
          </w:tcPr>
          <w:p w14:paraId="67EF7084" w14:textId="517BF3FB" w:rsidR="00617EDE" w:rsidRDefault="00EC0516" w:rsidP="008D0C2F">
            <w:pPr>
              <w:ind w:firstLine="0"/>
            </w:pPr>
            <w:r>
              <w:t>Integer</w:t>
            </w:r>
          </w:p>
        </w:tc>
        <w:tc>
          <w:tcPr>
            <w:tcW w:w="1756" w:type="dxa"/>
          </w:tcPr>
          <w:p w14:paraId="67BC5CBB" w14:textId="77777777" w:rsidR="00617EDE" w:rsidRDefault="00617EDE" w:rsidP="008D0C2F">
            <w:pPr>
              <w:ind w:firstLine="0"/>
            </w:pPr>
          </w:p>
        </w:tc>
        <w:tc>
          <w:tcPr>
            <w:tcW w:w="1756" w:type="dxa"/>
          </w:tcPr>
          <w:p w14:paraId="403E5789" w14:textId="125E0D12" w:rsidR="00617EDE" w:rsidRDefault="00BB2C1E" w:rsidP="008D0C2F">
            <w:pPr>
              <w:ind w:firstLine="0"/>
            </w:pPr>
            <w:r>
              <w:t>x</w:t>
            </w:r>
          </w:p>
        </w:tc>
        <w:tc>
          <w:tcPr>
            <w:tcW w:w="1756" w:type="dxa"/>
          </w:tcPr>
          <w:p w14:paraId="32B1084C" w14:textId="412880C8" w:rsidR="00617EDE" w:rsidRDefault="002952B2" w:rsidP="008D0C2F">
            <w:pPr>
              <w:ind w:firstLine="0"/>
            </w:pPr>
            <w:r>
              <w:t xml:space="preserve">Khóa ngoại đến bảng Tour </w:t>
            </w:r>
            <w:r>
              <w:lastRenderedPageBreak/>
              <w:t>, 1 tour có nhiều lịch tour</w:t>
            </w:r>
          </w:p>
        </w:tc>
      </w:tr>
      <w:tr w:rsidR="00617EDE" w14:paraId="27F66A35" w14:textId="77777777" w:rsidTr="008D0C2F">
        <w:tc>
          <w:tcPr>
            <w:tcW w:w="1755" w:type="dxa"/>
          </w:tcPr>
          <w:p w14:paraId="0496964E" w14:textId="00C8E31E" w:rsidR="00617EDE" w:rsidRDefault="00E76BCA" w:rsidP="008D0C2F">
            <w:pPr>
              <w:ind w:firstLine="0"/>
            </w:pPr>
            <w:r>
              <w:lastRenderedPageBreak/>
              <w:t>numberSeat</w:t>
            </w:r>
          </w:p>
        </w:tc>
        <w:tc>
          <w:tcPr>
            <w:tcW w:w="1755" w:type="dxa"/>
          </w:tcPr>
          <w:p w14:paraId="2010EA48" w14:textId="7BCC7757" w:rsidR="00617EDE" w:rsidRDefault="00EC0516" w:rsidP="008D0C2F">
            <w:pPr>
              <w:ind w:firstLine="0"/>
            </w:pPr>
            <w:r>
              <w:t>Integer</w:t>
            </w:r>
          </w:p>
        </w:tc>
        <w:tc>
          <w:tcPr>
            <w:tcW w:w="1756" w:type="dxa"/>
          </w:tcPr>
          <w:p w14:paraId="43F88B9F" w14:textId="77777777" w:rsidR="00617EDE" w:rsidRDefault="00617EDE" w:rsidP="008D0C2F">
            <w:pPr>
              <w:ind w:firstLine="0"/>
            </w:pPr>
          </w:p>
        </w:tc>
        <w:tc>
          <w:tcPr>
            <w:tcW w:w="1756" w:type="dxa"/>
          </w:tcPr>
          <w:p w14:paraId="311126D5" w14:textId="77777777" w:rsidR="00617EDE" w:rsidRDefault="00617EDE" w:rsidP="008D0C2F">
            <w:pPr>
              <w:ind w:firstLine="0"/>
            </w:pPr>
          </w:p>
        </w:tc>
        <w:tc>
          <w:tcPr>
            <w:tcW w:w="1756" w:type="dxa"/>
          </w:tcPr>
          <w:p w14:paraId="7A0B8B92" w14:textId="3C8C5650" w:rsidR="00617EDE" w:rsidRDefault="002952B2" w:rsidP="008D0C2F">
            <w:pPr>
              <w:ind w:firstLine="0"/>
            </w:pPr>
            <w:r>
              <w:t>Số chỗ ngồi của lịch tour</w:t>
            </w:r>
          </w:p>
        </w:tc>
      </w:tr>
      <w:tr w:rsidR="00E76BCA" w14:paraId="061CC2D7" w14:textId="77777777" w:rsidTr="008D0C2F">
        <w:tc>
          <w:tcPr>
            <w:tcW w:w="1755" w:type="dxa"/>
          </w:tcPr>
          <w:p w14:paraId="1F23BAC0" w14:textId="34445F51" w:rsidR="00E76BCA" w:rsidRDefault="00E76BCA" w:rsidP="008D0C2F">
            <w:pPr>
              <w:ind w:firstLine="0"/>
            </w:pPr>
            <w:r>
              <w:t>priceAdult</w:t>
            </w:r>
          </w:p>
        </w:tc>
        <w:tc>
          <w:tcPr>
            <w:tcW w:w="1755" w:type="dxa"/>
          </w:tcPr>
          <w:p w14:paraId="38C00AC7" w14:textId="6E0B3B84" w:rsidR="00E76BCA" w:rsidRDefault="00EC0516" w:rsidP="008D0C2F">
            <w:pPr>
              <w:ind w:firstLine="0"/>
            </w:pPr>
            <w:r>
              <w:t>Integer</w:t>
            </w:r>
          </w:p>
        </w:tc>
        <w:tc>
          <w:tcPr>
            <w:tcW w:w="1756" w:type="dxa"/>
          </w:tcPr>
          <w:p w14:paraId="3A6A4285" w14:textId="77777777" w:rsidR="00E76BCA" w:rsidRDefault="00E76BCA" w:rsidP="008D0C2F">
            <w:pPr>
              <w:ind w:firstLine="0"/>
            </w:pPr>
          </w:p>
        </w:tc>
        <w:tc>
          <w:tcPr>
            <w:tcW w:w="1756" w:type="dxa"/>
          </w:tcPr>
          <w:p w14:paraId="1986B412" w14:textId="77777777" w:rsidR="00E76BCA" w:rsidRDefault="00E76BCA" w:rsidP="008D0C2F">
            <w:pPr>
              <w:ind w:firstLine="0"/>
            </w:pPr>
          </w:p>
        </w:tc>
        <w:tc>
          <w:tcPr>
            <w:tcW w:w="1756" w:type="dxa"/>
          </w:tcPr>
          <w:p w14:paraId="5FB6E284" w14:textId="1DACD7A9" w:rsidR="00E76BCA" w:rsidRDefault="002952B2" w:rsidP="008D0C2F">
            <w:pPr>
              <w:ind w:firstLine="0"/>
            </w:pPr>
            <w:r>
              <w:t xml:space="preserve">Giá người lớn của lịch tour </w:t>
            </w:r>
          </w:p>
        </w:tc>
      </w:tr>
      <w:tr w:rsidR="00E76BCA" w14:paraId="3938FACC" w14:textId="77777777" w:rsidTr="008D0C2F">
        <w:tc>
          <w:tcPr>
            <w:tcW w:w="1755" w:type="dxa"/>
          </w:tcPr>
          <w:p w14:paraId="234BDD98" w14:textId="46E330B6" w:rsidR="00E76BCA" w:rsidRDefault="00E76BCA" w:rsidP="008D0C2F">
            <w:pPr>
              <w:ind w:firstLine="0"/>
            </w:pPr>
            <w:r>
              <w:t>priceChild</w:t>
            </w:r>
          </w:p>
        </w:tc>
        <w:tc>
          <w:tcPr>
            <w:tcW w:w="1755" w:type="dxa"/>
          </w:tcPr>
          <w:p w14:paraId="3080CFD6" w14:textId="1B4BD0E8" w:rsidR="00E76BCA" w:rsidRDefault="00EC0516" w:rsidP="008D0C2F">
            <w:pPr>
              <w:ind w:firstLine="0"/>
            </w:pPr>
            <w:r>
              <w:t>Integer</w:t>
            </w:r>
          </w:p>
        </w:tc>
        <w:tc>
          <w:tcPr>
            <w:tcW w:w="1756" w:type="dxa"/>
          </w:tcPr>
          <w:p w14:paraId="58B20062" w14:textId="77777777" w:rsidR="00E76BCA" w:rsidRDefault="00E76BCA" w:rsidP="008D0C2F">
            <w:pPr>
              <w:ind w:firstLine="0"/>
            </w:pPr>
          </w:p>
        </w:tc>
        <w:tc>
          <w:tcPr>
            <w:tcW w:w="1756" w:type="dxa"/>
          </w:tcPr>
          <w:p w14:paraId="3FC59FEB" w14:textId="77777777" w:rsidR="00E76BCA" w:rsidRDefault="00E76BCA" w:rsidP="008D0C2F">
            <w:pPr>
              <w:ind w:firstLine="0"/>
            </w:pPr>
          </w:p>
        </w:tc>
        <w:tc>
          <w:tcPr>
            <w:tcW w:w="1756" w:type="dxa"/>
          </w:tcPr>
          <w:p w14:paraId="1B94DEED" w14:textId="19277DDE" w:rsidR="00E76BCA" w:rsidRDefault="002952B2" w:rsidP="008D0C2F">
            <w:pPr>
              <w:ind w:firstLine="0"/>
            </w:pPr>
            <w:r>
              <w:t>Giá trẻ em của lịch tour</w:t>
            </w:r>
          </w:p>
        </w:tc>
      </w:tr>
      <w:tr w:rsidR="00E76BCA" w14:paraId="1C410E56" w14:textId="77777777" w:rsidTr="008D0C2F">
        <w:tc>
          <w:tcPr>
            <w:tcW w:w="1755" w:type="dxa"/>
          </w:tcPr>
          <w:p w14:paraId="15F38B7F" w14:textId="46829B50" w:rsidR="00E76BCA" w:rsidRDefault="00E76BCA" w:rsidP="008D0C2F">
            <w:pPr>
              <w:ind w:firstLine="0"/>
            </w:pPr>
            <w:r>
              <w:t>status</w:t>
            </w:r>
          </w:p>
        </w:tc>
        <w:tc>
          <w:tcPr>
            <w:tcW w:w="1755" w:type="dxa"/>
          </w:tcPr>
          <w:p w14:paraId="3B3B31C6" w14:textId="6BDC512E" w:rsidR="00E76BCA" w:rsidRDefault="00EC0516" w:rsidP="008D0C2F">
            <w:pPr>
              <w:ind w:firstLine="0"/>
            </w:pPr>
            <w:r>
              <w:t>String</w:t>
            </w:r>
          </w:p>
        </w:tc>
        <w:tc>
          <w:tcPr>
            <w:tcW w:w="1756" w:type="dxa"/>
          </w:tcPr>
          <w:p w14:paraId="68F139F7" w14:textId="77777777" w:rsidR="00E76BCA" w:rsidRDefault="00E76BCA" w:rsidP="008D0C2F">
            <w:pPr>
              <w:ind w:firstLine="0"/>
            </w:pPr>
          </w:p>
        </w:tc>
        <w:tc>
          <w:tcPr>
            <w:tcW w:w="1756" w:type="dxa"/>
          </w:tcPr>
          <w:p w14:paraId="0949AC0C" w14:textId="77777777" w:rsidR="00E76BCA" w:rsidRDefault="00E76BCA" w:rsidP="008D0C2F">
            <w:pPr>
              <w:ind w:firstLine="0"/>
            </w:pPr>
          </w:p>
        </w:tc>
        <w:tc>
          <w:tcPr>
            <w:tcW w:w="1756" w:type="dxa"/>
          </w:tcPr>
          <w:p w14:paraId="6A5A10BD" w14:textId="54B31719" w:rsidR="00E76BCA" w:rsidRDefault="002952B2" w:rsidP="008D0C2F">
            <w:pPr>
              <w:ind w:firstLine="0"/>
            </w:pPr>
            <w:r>
              <w:t>Trạng thái hoạt động của lịch</w:t>
            </w:r>
          </w:p>
        </w:tc>
      </w:tr>
      <w:tr w:rsidR="00E76BCA" w14:paraId="3ED1EB5C" w14:textId="77777777" w:rsidTr="008D0C2F">
        <w:tc>
          <w:tcPr>
            <w:tcW w:w="1755" w:type="dxa"/>
          </w:tcPr>
          <w:p w14:paraId="571E5581" w14:textId="12B12EAA" w:rsidR="00E76BCA" w:rsidRDefault="00E76BCA" w:rsidP="008D0C2F">
            <w:pPr>
              <w:ind w:firstLine="0"/>
            </w:pPr>
            <w:r>
              <w:t>startDay</w:t>
            </w:r>
          </w:p>
        </w:tc>
        <w:tc>
          <w:tcPr>
            <w:tcW w:w="1755" w:type="dxa"/>
          </w:tcPr>
          <w:p w14:paraId="41C3279B" w14:textId="656B9913" w:rsidR="00E76BCA" w:rsidRDefault="00EC0516" w:rsidP="008D0C2F">
            <w:pPr>
              <w:ind w:firstLine="0"/>
            </w:pPr>
            <w:r>
              <w:t>String</w:t>
            </w:r>
          </w:p>
        </w:tc>
        <w:tc>
          <w:tcPr>
            <w:tcW w:w="1756" w:type="dxa"/>
          </w:tcPr>
          <w:p w14:paraId="76D334CE" w14:textId="77777777" w:rsidR="00E76BCA" w:rsidRDefault="00E76BCA" w:rsidP="008D0C2F">
            <w:pPr>
              <w:ind w:firstLine="0"/>
            </w:pPr>
          </w:p>
        </w:tc>
        <w:tc>
          <w:tcPr>
            <w:tcW w:w="1756" w:type="dxa"/>
          </w:tcPr>
          <w:p w14:paraId="1F9DB853" w14:textId="77777777" w:rsidR="00E76BCA" w:rsidRDefault="00E76BCA" w:rsidP="008D0C2F">
            <w:pPr>
              <w:ind w:firstLine="0"/>
            </w:pPr>
          </w:p>
        </w:tc>
        <w:tc>
          <w:tcPr>
            <w:tcW w:w="1756" w:type="dxa"/>
          </w:tcPr>
          <w:p w14:paraId="00B51ACD" w14:textId="6978D429" w:rsidR="00E76BCA" w:rsidRDefault="002952B2" w:rsidP="008D0C2F">
            <w:pPr>
              <w:ind w:firstLine="0"/>
            </w:pPr>
            <w:r>
              <w:t>Ngày khởi hành tour</w:t>
            </w:r>
          </w:p>
        </w:tc>
      </w:tr>
      <w:tr w:rsidR="00E76BCA" w14:paraId="0BA99101" w14:textId="77777777" w:rsidTr="008D0C2F">
        <w:tc>
          <w:tcPr>
            <w:tcW w:w="1755" w:type="dxa"/>
          </w:tcPr>
          <w:p w14:paraId="4B893814" w14:textId="6639EA63" w:rsidR="00E76BCA" w:rsidRDefault="00E76BCA" w:rsidP="008D0C2F">
            <w:pPr>
              <w:ind w:firstLine="0"/>
            </w:pPr>
            <w:r>
              <w:t>endDay</w:t>
            </w:r>
          </w:p>
        </w:tc>
        <w:tc>
          <w:tcPr>
            <w:tcW w:w="1755" w:type="dxa"/>
          </w:tcPr>
          <w:p w14:paraId="6A394542" w14:textId="46FFFBCC" w:rsidR="00E76BCA" w:rsidRDefault="00EC0516" w:rsidP="008D0C2F">
            <w:pPr>
              <w:ind w:firstLine="0"/>
            </w:pPr>
            <w:r>
              <w:t>String</w:t>
            </w:r>
          </w:p>
        </w:tc>
        <w:tc>
          <w:tcPr>
            <w:tcW w:w="1756" w:type="dxa"/>
          </w:tcPr>
          <w:p w14:paraId="3222E7B1" w14:textId="77777777" w:rsidR="00E76BCA" w:rsidRDefault="00E76BCA" w:rsidP="008D0C2F">
            <w:pPr>
              <w:ind w:firstLine="0"/>
            </w:pPr>
          </w:p>
        </w:tc>
        <w:tc>
          <w:tcPr>
            <w:tcW w:w="1756" w:type="dxa"/>
          </w:tcPr>
          <w:p w14:paraId="001F4EAA" w14:textId="77777777" w:rsidR="00E76BCA" w:rsidRDefault="00E76BCA" w:rsidP="008D0C2F">
            <w:pPr>
              <w:ind w:firstLine="0"/>
            </w:pPr>
          </w:p>
        </w:tc>
        <w:tc>
          <w:tcPr>
            <w:tcW w:w="1756" w:type="dxa"/>
          </w:tcPr>
          <w:p w14:paraId="4C198FAC" w14:textId="6B296AC2" w:rsidR="00E76BCA" w:rsidRDefault="002952B2" w:rsidP="00CD0610">
            <w:pPr>
              <w:keepNext/>
              <w:ind w:firstLine="0"/>
            </w:pPr>
            <w:r>
              <w:t>Ngày kết thúc tour</w:t>
            </w:r>
          </w:p>
        </w:tc>
      </w:tr>
    </w:tbl>
    <w:p w14:paraId="6A2AE702" w14:textId="36B93347" w:rsidR="00617EDE" w:rsidRPr="00444CD5" w:rsidRDefault="00FE73D3" w:rsidP="00925D56">
      <w:pPr>
        <w:pStyle w:val="Heading4"/>
      </w:pPr>
      <w:r w:rsidRPr="00444CD5">
        <w:t>Bảng</w:t>
      </w:r>
      <w:r w:rsidR="00B40532">
        <w:t xml:space="preserve"> BOOKINGTOUR</w:t>
      </w:r>
    </w:p>
    <w:p w14:paraId="0C7EBBD2" w14:textId="270F1482" w:rsidR="00B40532" w:rsidRDefault="00B40532" w:rsidP="00B40532">
      <w:pPr>
        <w:pStyle w:val="Caption"/>
        <w:keepNext/>
        <w:ind w:firstLine="0"/>
      </w:pPr>
      <w:bookmarkStart w:id="62" w:name="_Toc166355251"/>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5</w:t>
      </w:r>
      <w:r w:rsidR="00F26CBC">
        <w:fldChar w:fldCharType="end"/>
      </w:r>
      <w:r>
        <w:t>: Bảng dữ liệu BOOKINGTOUR.</w:t>
      </w:r>
      <w:bookmarkEnd w:id="62"/>
    </w:p>
    <w:tbl>
      <w:tblPr>
        <w:tblStyle w:val="TableGrid"/>
        <w:tblW w:w="0" w:type="auto"/>
        <w:tblLayout w:type="fixed"/>
        <w:tblLook w:val="04A0" w:firstRow="1" w:lastRow="0" w:firstColumn="1" w:lastColumn="0" w:noHBand="0" w:noVBand="1"/>
      </w:tblPr>
      <w:tblGrid>
        <w:gridCol w:w="1755"/>
        <w:gridCol w:w="1756"/>
        <w:gridCol w:w="1755"/>
        <w:gridCol w:w="1756"/>
        <w:gridCol w:w="1756"/>
      </w:tblGrid>
      <w:tr w:rsidR="00E76BCA" w14:paraId="7288DC15" w14:textId="77777777" w:rsidTr="00444CD5">
        <w:trPr>
          <w:trHeight w:val="1196"/>
        </w:trPr>
        <w:tc>
          <w:tcPr>
            <w:tcW w:w="1755" w:type="dxa"/>
          </w:tcPr>
          <w:p w14:paraId="106558F7" w14:textId="77777777" w:rsidR="00617EDE" w:rsidRPr="00444CD5" w:rsidRDefault="00617EDE" w:rsidP="008D0C2F">
            <w:pPr>
              <w:ind w:firstLine="0"/>
              <w:rPr>
                <w:b/>
                <w:bCs/>
              </w:rPr>
            </w:pPr>
            <w:r w:rsidRPr="00444CD5">
              <w:rPr>
                <w:b/>
                <w:bCs/>
              </w:rPr>
              <w:t>Thuộc tính</w:t>
            </w:r>
          </w:p>
        </w:tc>
        <w:tc>
          <w:tcPr>
            <w:tcW w:w="1756" w:type="dxa"/>
          </w:tcPr>
          <w:p w14:paraId="1B12A2D8" w14:textId="77777777" w:rsidR="00617EDE" w:rsidRPr="00444CD5" w:rsidRDefault="00617EDE" w:rsidP="008D0C2F">
            <w:pPr>
              <w:ind w:firstLine="0"/>
              <w:rPr>
                <w:b/>
                <w:bCs/>
              </w:rPr>
            </w:pPr>
            <w:r w:rsidRPr="00444CD5">
              <w:rPr>
                <w:b/>
                <w:bCs/>
              </w:rPr>
              <w:t>Kiểu dữ liệu</w:t>
            </w:r>
          </w:p>
        </w:tc>
        <w:tc>
          <w:tcPr>
            <w:tcW w:w="1755" w:type="dxa"/>
          </w:tcPr>
          <w:p w14:paraId="34FE0B44" w14:textId="77777777" w:rsidR="00617EDE" w:rsidRPr="00444CD5" w:rsidRDefault="00617EDE" w:rsidP="008D0C2F">
            <w:pPr>
              <w:ind w:firstLine="0"/>
              <w:rPr>
                <w:b/>
                <w:bCs/>
              </w:rPr>
            </w:pPr>
            <w:r w:rsidRPr="00444CD5">
              <w:rPr>
                <w:b/>
                <w:bCs/>
              </w:rPr>
              <w:t>Khóa chính</w:t>
            </w:r>
          </w:p>
        </w:tc>
        <w:tc>
          <w:tcPr>
            <w:tcW w:w="1756" w:type="dxa"/>
          </w:tcPr>
          <w:p w14:paraId="1102FE88" w14:textId="77777777" w:rsidR="00617EDE" w:rsidRPr="00444CD5" w:rsidRDefault="00617EDE" w:rsidP="008D0C2F">
            <w:pPr>
              <w:ind w:firstLine="0"/>
              <w:rPr>
                <w:b/>
                <w:bCs/>
              </w:rPr>
            </w:pPr>
            <w:r w:rsidRPr="00444CD5">
              <w:rPr>
                <w:b/>
                <w:bCs/>
              </w:rPr>
              <w:t>Khóa ngoại</w:t>
            </w:r>
          </w:p>
        </w:tc>
        <w:tc>
          <w:tcPr>
            <w:tcW w:w="1756" w:type="dxa"/>
          </w:tcPr>
          <w:p w14:paraId="3AEB5E2E" w14:textId="77777777" w:rsidR="00617EDE" w:rsidRPr="00444CD5" w:rsidRDefault="00617EDE" w:rsidP="008D0C2F">
            <w:pPr>
              <w:ind w:firstLine="0"/>
              <w:rPr>
                <w:b/>
                <w:bCs/>
              </w:rPr>
            </w:pPr>
            <w:r w:rsidRPr="00444CD5">
              <w:rPr>
                <w:b/>
                <w:bCs/>
              </w:rPr>
              <w:t>Mô tả</w:t>
            </w:r>
          </w:p>
        </w:tc>
      </w:tr>
      <w:tr w:rsidR="00E76BCA" w14:paraId="609CEFEE" w14:textId="77777777" w:rsidTr="00444CD5">
        <w:trPr>
          <w:trHeight w:val="1196"/>
        </w:trPr>
        <w:tc>
          <w:tcPr>
            <w:tcW w:w="1755" w:type="dxa"/>
          </w:tcPr>
          <w:p w14:paraId="076FF583" w14:textId="5FC8349A" w:rsidR="00617EDE" w:rsidRDefault="00E76BCA" w:rsidP="008D0C2F">
            <w:pPr>
              <w:ind w:firstLine="0"/>
            </w:pPr>
            <w:r>
              <w:t>id</w:t>
            </w:r>
          </w:p>
        </w:tc>
        <w:tc>
          <w:tcPr>
            <w:tcW w:w="1756" w:type="dxa"/>
          </w:tcPr>
          <w:p w14:paraId="6D2A5B02" w14:textId="469A1D43" w:rsidR="00617EDE" w:rsidRDefault="00EC0516" w:rsidP="008D0C2F">
            <w:pPr>
              <w:ind w:firstLine="0"/>
            </w:pPr>
            <w:r>
              <w:t>Integer</w:t>
            </w:r>
          </w:p>
        </w:tc>
        <w:tc>
          <w:tcPr>
            <w:tcW w:w="1755" w:type="dxa"/>
          </w:tcPr>
          <w:p w14:paraId="0CF25351" w14:textId="3D28222A" w:rsidR="00617EDE" w:rsidRDefault="00BB2C1E" w:rsidP="008D0C2F">
            <w:pPr>
              <w:ind w:firstLine="0"/>
            </w:pPr>
            <w:r>
              <w:t>x</w:t>
            </w:r>
          </w:p>
        </w:tc>
        <w:tc>
          <w:tcPr>
            <w:tcW w:w="1756" w:type="dxa"/>
          </w:tcPr>
          <w:p w14:paraId="4772FA01" w14:textId="77777777" w:rsidR="00617EDE" w:rsidRDefault="00617EDE" w:rsidP="008D0C2F">
            <w:pPr>
              <w:ind w:firstLine="0"/>
            </w:pPr>
          </w:p>
        </w:tc>
        <w:tc>
          <w:tcPr>
            <w:tcW w:w="1756" w:type="dxa"/>
          </w:tcPr>
          <w:p w14:paraId="20EDDF51" w14:textId="298A33BD" w:rsidR="00617EDE" w:rsidRDefault="002952B2" w:rsidP="008D0C2F">
            <w:pPr>
              <w:ind w:firstLine="0"/>
            </w:pPr>
            <w:r>
              <w:t>Id đơn đặt tour</w:t>
            </w:r>
          </w:p>
        </w:tc>
      </w:tr>
      <w:tr w:rsidR="00E76BCA" w14:paraId="3259BD29" w14:textId="77777777" w:rsidTr="00444CD5">
        <w:trPr>
          <w:trHeight w:val="1196"/>
        </w:trPr>
        <w:tc>
          <w:tcPr>
            <w:tcW w:w="1755" w:type="dxa"/>
          </w:tcPr>
          <w:p w14:paraId="7FAD5E90" w14:textId="441A5BA9" w:rsidR="00617EDE" w:rsidRDefault="00E76BCA" w:rsidP="008D0C2F">
            <w:pPr>
              <w:ind w:firstLine="0"/>
            </w:pPr>
            <w:r>
              <w:t>ID_Customer</w:t>
            </w:r>
          </w:p>
        </w:tc>
        <w:tc>
          <w:tcPr>
            <w:tcW w:w="1756" w:type="dxa"/>
          </w:tcPr>
          <w:p w14:paraId="3911CA1A" w14:textId="21616A09" w:rsidR="00617EDE" w:rsidRDefault="00EC0516" w:rsidP="008D0C2F">
            <w:pPr>
              <w:ind w:firstLine="0"/>
            </w:pPr>
            <w:r>
              <w:t>Integer</w:t>
            </w:r>
          </w:p>
        </w:tc>
        <w:tc>
          <w:tcPr>
            <w:tcW w:w="1755" w:type="dxa"/>
          </w:tcPr>
          <w:p w14:paraId="7A8310CC" w14:textId="77777777" w:rsidR="00617EDE" w:rsidRDefault="00617EDE" w:rsidP="008D0C2F">
            <w:pPr>
              <w:ind w:firstLine="0"/>
            </w:pPr>
          </w:p>
        </w:tc>
        <w:tc>
          <w:tcPr>
            <w:tcW w:w="1756" w:type="dxa"/>
          </w:tcPr>
          <w:p w14:paraId="11285BA5" w14:textId="47B368B1" w:rsidR="00617EDE" w:rsidRDefault="00BB2C1E" w:rsidP="008D0C2F">
            <w:pPr>
              <w:ind w:firstLine="0"/>
            </w:pPr>
            <w:r>
              <w:t>x</w:t>
            </w:r>
          </w:p>
        </w:tc>
        <w:tc>
          <w:tcPr>
            <w:tcW w:w="1756" w:type="dxa"/>
          </w:tcPr>
          <w:p w14:paraId="54509465" w14:textId="39196794" w:rsidR="00617EDE" w:rsidRDefault="002952B2" w:rsidP="008D0C2F">
            <w:pPr>
              <w:ind w:firstLine="0"/>
            </w:pPr>
            <w:r>
              <w:t xml:space="preserve">Id khách hàng </w:t>
            </w:r>
          </w:p>
        </w:tc>
      </w:tr>
      <w:tr w:rsidR="00E76BCA" w14:paraId="470D4E51" w14:textId="77777777" w:rsidTr="00444CD5">
        <w:trPr>
          <w:trHeight w:val="1196"/>
        </w:trPr>
        <w:tc>
          <w:tcPr>
            <w:tcW w:w="1755" w:type="dxa"/>
          </w:tcPr>
          <w:p w14:paraId="37BA98E6" w14:textId="2891A217" w:rsidR="00617EDE" w:rsidRDefault="00E76BCA" w:rsidP="008D0C2F">
            <w:pPr>
              <w:ind w:firstLine="0"/>
            </w:pPr>
            <w:r>
              <w:t>ID_Calendar</w:t>
            </w:r>
          </w:p>
        </w:tc>
        <w:tc>
          <w:tcPr>
            <w:tcW w:w="1756" w:type="dxa"/>
          </w:tcPr>
          <w:p w14:paraId="0C888294" w14:textId="312D94D1" w:rsidR="00617EDE" w:rsidRDefault="00EC0516" w:rsidP="008D0C2F">
            <w:pPr>
              <w:ind w:firstLine="0"/>
            </w:pPr>
            <w:r>
              <w:t>Integer</w:t>
            </w:r>
          </w:p>
        </w:tc>
        <w:tc>
          <w:tcPr>
            <w:tcW w:w="1755" w:type="dxa"/>
          </w:tcPr>
          <w:p w14:paraId="6C062521" w14:textId="77777777" w:rsidR="00617EDE" w:rsidRDefault="00617EDE" w:rsidP="008D0C2F">
            <w:pPr>
              <w:ind w:firstLine="0"/>
            </w:pPr>
          </w:p>
        </w:tc>
        <w:tc>
          <w:tcPr>
            <w:tcW w:w="1756" w:type="dxa"/>
          </w:tcPr>
          <w:p w14:paraId="42CB5A20" w14:textId="0B739277" w:rsidR="00617EDE" w:rsidRDefault="00BB2C1E" w:rsidP="008D0C2F">
            <w:pPr>
              <w:ind w:firstLine="0"/>
            </w:pPr>
            <w:r>
              <w:t>x</w:t>
            </w:r>
          </w:p>
        </w:tc>
        <w:tc>
          <w:tcPr>
            <w:tcW w:w="1756" w:type="dxa"/>
          </w:tcPr>
          <w:p w14:paraId="0E4D5046" w14:textId="2970E98A" w:rsidR="00617EDE" w:rsidRDefault="002952B2" w:rsidP="008D0C2F">
            <w:pPr>
              <w:ind w:firstLine="0"/>
            </w:pPr>
            <w:r>
              <w:t>Id lịch</w:t>
            </w:r>
          </w:p>
        </w:tc>
      </w:tr>
      <w:tr w:rsidR="00E76BCA" w14:paraId="1E9F4619" w14:textId="77777777" w:rsidTr="00444CD5">
        <w:trPr>
          <w:trHeight w:val="1196"/>
        </w:trPr>
        <w:tc>
          <w:tcPr>
            <w:tcW w:w="1755" w:type="dxa"/>
          </w:tcPr>
          <w:p w14:paraId="64ACCBD2" w14:textId="6156160C" w:rsidR="00E76BCA" w:rsidRDefault="00E76BCA" w:rsidP="008D0C2F">
            <w:pPr>
              <w:ind w:firstLine="0"/>
            </w:pPr>
            <w:r>
              <w:t>ID_Voucher</w:t>
            </w:r>
          </w:p>
        </w:tc>
        <w:tc>
          <w:tcPr>
            <w:tcW w:w="1756" w:type="dxa"/>
          </w:tcPr>
          <w:p w14:paraId="541430E6" w14:textId="3CB2DC95" w:rsidR="00E76BCA" w:rsidRDefault="00EC0516" w:rsidP="008D0C2F">
            <w:pPr>
              <w:ind w:firstLine="0"/>
            </w:pPr>
            <w:r>
              <w:t>Integer</w:t>
            </w:r>
          </w:p>
        </w:tc>
        <w:tc>
          <w:tcPr>
            <w:tcW w:w="1755" w:type="dxa"/>
          </w:tcPr>
          <w:p w14:paraId="25A4B9D4" w14:textId="77777777" w:rsidR="00E76BCA" w:rsidRDefault="00E76BCA" w:rsidP="008D0C2F">
            <w:pPr>
              <w:ind w:firstLine="0"/>
            </w:pPr>
          </w:p>
        </w:tc>
        <w:tc>
          <w:tcPr>
            <w:tcW w:w="1756" w:type="dxa"/>
          </w:tcPr>
          <w:p w14:paraId="3B79BE6D" w14:textId="6BC695C7" w:rsidR="00E76BCA" w:rsidRDefault="00BB2C1E" w:rsidP="008D0C2F">
            <w:pPr>
              <w:ind w:firstLine="0"/>
            </w:pPr>
            <w:r>
              <w:t>x</w:t>
            </w:r>
          </w:p>
        </w:tc>
        <w:tc>
          <w:tcPr>
            <w:tcW w:w="1756" w:type="dxa"/>
          </w:tcPr>
          <w:p w14:paraId="488B2F38" w14:textId="6C9F3107" w:rsidR="00E76BCA" w:rsidRDefault="002952B2" w:rsidP="008D0C2F">
            <w:pPr>
              <w:ind w:firstLine="0"/>
            </w:pPr>
            <w:r>
              <w:t>Id Voucher</w:t>
            </w:r>
          </w:p>
        </w:tc>
      </w:tr>
      <w:tr w:rsidR="00E76BCA" w14:paraId="4DAED06D" w14:textId="77777777" w:rsidTr="00444CD5">
        <w:trPr>
          <w:trHeight w:val="1196"/>
        </w:trPr>
        <w:tc>
          <w:tcPr>
            <w:tcW w:w="1755" w:type="dxa"/>
          </w:tcPr>
          <w:p w14:paraId="14C40EFB" w14:textId="2F18F08E" w:rsidR="00E76BCA" w:rsidRDefault="00E76BCA" w:rsidP="008D0C2F">
            <w:pPr>
              <w:ind w:firstLine="0"/>
            </w:pPr>
            <w:r>
              <w:t>numberTicketAdult</w:t>
            </w:r>
          </w:p>
        </w:tc>
        <w:tc>
          <w:tcPr>
            <w:tcW w:w="1756" w:type="dxa"/>
          </w:tcPr>
          <w:p w14:paraId="407F5EB8" w14:textId="34C524FC" w:rsidR="00E76BCA" w:rsidRDefault="00EC0516" w:rsidP="008D0C2F">
            <w:pPr>
              <w:ind w:firstLine="0"/>
            </w:pPr>
            <w:r>
              <w:t>Integer</w:t>
            </w:r>
          </w:p>
        </w:tc>
        <w:tc>
          <w:tcPr>
            <w:tcW w:w="1755" w:type="dxa"/>
          </w:tcPr>
          <w:p w14:paraId="716180C6" w14:textId="77777777" w:rsidR="00E76BCA" w:rsidRDefault="00E76BCA" w:rsidP="008D0C2F">
            <w:pPr>
              <w:ind w:firstLine="0"/>
            </w:pPr>
          </w:p>
        </w:tc>
        <w:tc>
          <w:tcPr>
            <w:tcW w:w="1756" w:type="dxa"/>
          </w:tcPr>
          <w:p w14:paraId="44961428" w14:textId="77777777" w:rsidR="00E76BCA" w:rsidRDefault="00E76BCA" w:rsidP="008D0C2F">
            <w:pPr>
              <w:ind w:firstLine="0"/>
            </w:pPr>
          </w:p>
        </w:tc>
        <w:tc>
          <w:tcPr>
            <w:tcW w:w="1756" w:type="dxa"/>
          </w:tcPr>
          <w:p w14:paraId="4C900F7B" w14:textId="764EA6F8" w:rsidR="00E76BCA" w:rsidRDefault="002952B2" w:rsidP="008D0C2F">
            <w:pPr>
              <w:ind w:firstLine="0"/>
            </w:pPr>
            <w:r>
              <w:t>Số lượt đặt tour người lớn</w:t>
            </w:r>
          </w:p>
        </w:tc>
      </w:tr>
      <w:tr w:rsidR="00E76BCA" w14:paraId="4293DF3C" w14:textId="77777777" w:rsidTr="00444CD5">
        <w:trPr>
          <w:trHeight w:val="1196"/>
        </w:trPr>
        <w:tc>
          <w:tcPr>
            <w:tcW w:w="1755" w:type="dxa"/>
          </w:tcPr>
          <w:p w14:paraId="127BA36E" w14:textId="23A0105D" w:rsidR="00E76BCA" w:rsidRDefault="00E76BCA" w:rsidP="008D0C2F">
            <w:pPr>
              <w:ind w:firstLine="0"/>
            </w:pPr>
            <w:r>
              <w:lastRenderedPageBreak/>
              <w:t>numberTicketChild</w:t>
            </w:r>
          </w:p>
        </w:tc>
        <w:tc>
          <w:tcPr>
            <w:tcW w:w="1756" w:type="dxa"/>
          </w:tcPr>
          <w:p w14:paraId="2C395EF2" w14:textId="0A289DC2" w:rsidR="00E76BCA" w:rsidRDefault="00EC0516" w:rsidP="008D0C2F">
            <w:pPr>
              <w:ind w:firstLine="0"/>
            </w:pPr>
            <w:r>
              <w:t>Integer</w:t>
            </w:r>
          </w:p>
        </w:tc>
        <w:tc>
          <w:tcPr>
            <w:tcW w:w="1755" w:type="dxa"/>
          </w:tcPr>
          <w:p w14:paraId="2FFC354B" w14:textId="77777777" w:rsidR="00E76BCA" w:rsidRDefault="00E76BCA" w:rsidP="008D0C2F">
            <w:pPr>
              <w:ind w:firstLine="0"/>
            </w:pPr>
          </w:p>
        </w:tc>
        <w:tc>
          <w:tcPr>
            <w:tcW w:w="1756" w:type="dxa"/>
          </w:tcPr>
          <w:p w14:paraId="79954DBE" w14:textId="77777777" w:rsidR="00E76BCA" w:rsidRDefault="00E76BCA" w:rsidP="008D0C2F">
            <w:pPr>
              <w:ind w:firstLine="0"/>
            </w:pPr>
          </w:p>
        </w:tc>
        <w:tc>
          <w:tcPr>
            <w:tcW w:w="1756" w:type="dxa"/>
          </w:tcPr>
          <w:p w14:paraId="6FD46782" w14:textId="7BDF98FF" w:rsidR="00E76BCA" w:rsidRDefault="002952B2" w:rsidP="008D0C2F">
            <w:pPr>
              <w:ind w:firstLine="0"/>
            </w:pPr>
            <w:r>
              <w:t>Số lượt đặt tour của trẻ em</w:t>
            </w:r>
          </w:p>
        </w:tc>
      </w:tr>
      <w:tr w:rsidR="00E76BCA" w14:paraId="3B2745CC" w14:textId="77777777" w:rsidTr="00444CD5">
        <w:trPr>
          <w:trHeight w:val="1196"/>
        </w:trPr>
        <w:tc>
          <w:tcPr>
            <w:tcW w:w="1755" w:type="dxa"/>
          </w:tcPr>
          <w:p w14:paraId="57421D11" w14:textId="592AE499" w:rsidR="00E76BCA" w:rsidRDefault="00E76BCA" w:rsidP="008D0C2F">
            <w:pPr>
              <w:ind w:firstLine="0"/>
            </w:pPr>
            <w:r>
              <w:t>total_money</w:t>
            </w:r>
          </w:p>
        </w:tc>
        <w:tc>
          <w:tcPr>
            <w:tcW w:w="1756" w:type="dxa"/>
          </w:tcPr>
          <w:p w14:paraId="1E61EDF8" w14:textId="5338D685" w:rsidR="00E76BCA" w:rsidRDefault="00EC0516" w:rsidP="008D0C2F">
            <w:pPr>
              <w:ind w:firstLine="0"/>
            </w:pPr>
            <w:r>
              <w:t>Integer</w:t>
            </w:r>
          </w:p>
        </w:tc>
        <w:tc>
          <w:tcPr>
            <w:tcW w:w="1755" w:type="dxa"/>
          </w:tcPr>
          <w:p w14:paraId="2DF2FFF0" w14:textId="77777777" w:rsidR="00E76BCA" w:rsidRDefault="00E76BCA" w:rsidP="008D0C2F">
            <w:pPr>
              <w:ind w:firstLine="0"/>
            </w:pPr>
          </w:p>
        </w:tc>
        <w:tc>
          <w:tcPr>
            <w:tcW w:w="1756" w:type="dxa"/>
          </w:tcPr>
          <w:p w14:paraId="5E51608B" w14:textId="77777777" w:rsidR="00E76BCA" w:rsidRDefault="00E76BCA" w:rsidP="008D0C2F">
            <w:pPr>
              <w:ind w:firstLine="0"/>
            </w:pPr>
          </w:p>
        </w:tc>
        <w:tc>
          <w:tcPr>
            <w:tcW w:w="1756" w:type="dxa"/>
          </w:tcPr>
          <w:p w14:paraId="72F1A3D6" w14:textId="4523430F" w:rsidR="00E76BCA" w:rsidRDefault="002952B2" w:rsidP="008D0C2F">
            <w:pPr>
              <w:ind w:firstLine="0"/>
            </w:pPr>
            <w:r>
              <w:t>Tổng số tiền của tour</w:t>
            </w:r>
          </w:p>
        </w:tc>
      </w:tr>
      <w:tr w:rsidR="00E76BCA" w14:paraId="5986F8EA" w14:textId="77777777" w:rsidTr="00444CD5">
        <w:trPr>
          <w:trHeight w:val="1196"/>
        </w:trPr>
        <w:tc>
          <w:tcPr>
            <w:tcW w:w="1755" w:type="dxa"/>
          </w:tcPr>
          <w:p w14:paraId="32A68460" w14:textId="2BBD899D" w:rsidR="00E76BCA" w:rsidRDefault="00E76BCA" w:rsidP="008D0C2F">
            <w:pPr>
              <w:ind w:firstLine="0"/>
            </w:pPr>
            <w:r>
              <w:t>paid_money</w:t>
            </w:r>
          </w:p>
        </w:tc>
        <w:tc>
          <w:tcPr>
            <w:tcW w:w="1756" w:type="dxa"/>
          </w:tcPr>
          <w:p w14:paraId="39311883" w14:textId="468A8B40" w:rsidR="00E76BCA" w:rsidRDefault="00EC0516" w:rsidP="008D0C2F">
            <w:pPr>
              <w:ind w:firstLine="0"/>
            </w:pPr>
            <w:r>
              <w:t>Integer</w:t>
            </w:r>
          </w:p>
        </w:tc>
        <w:tc>
          <w:tcPr>
            <w:tcW w:w="1755" w:type="dxa"/>
          </w:tcPr>
          <w:p w14:paraId="2B8637ED" w14:textId="77777777" w:rsidR="00E76BCA" w:rsidRDefault="00E76BCA" w:rsidP="008D0C2F">
            <w:pPr>
              <w:ind w:firstLine="0"/>
            </w:pPr>
          </w:p>
        </w:tc>
        <w:tc>
          <w:tcPr>
            <w:tcW w:w="1756" w:type="dxa"/>
          </w:tcPr>
          <w:p w14:paraId="571C4CDF" w14:textId="77777777" w:rsidR="00E76BCA" w:rsidRDefault="00E76BCA" w:rsidP="008D0C2F">
            <w:pPr>
              <w:ind w:firstLine="0"/>
            </w:pPr>
          </w:p>
        </w:tc>
        <w:tc>
          <w:tcPr>
            <w:tcW w:w="1756" w:type="dxa"/>
          </w:tcPr>
          <w:p w14:paraId="73BDF5AE" w14:textId="1B397494" w:rsidR="00E76BCA" w:rsidRDefault="002952B2" w:rsidP="008D0C2F">
            <w:pPr>
              <w:ind w:firstLine="0"/>
            </w:pPr>
            <w:r>
              <w:t>Số tiền mà khách hàng đã thanh toán</w:t>
            </w:r>
          </w:p>
        </w:tc>
      </w:tr>
      <w:tr w:rsidR="00E76BCA" w14:paraId="3B1D33C1" w14:textId="77777777" w:rsidTr="00444CD5">
        <w:trPr>
          <w:trHeight w:val="1196"/>
        </w:trPr>
        <w:tc>
          <w:tcPr>
            <w:tcW w:w="1755" w:type="dxa"/>
          </w:tcPr>
          <w:p w14:paraId="4AECADE9" w14:textId="4F6CE31C" w:rsidR="00E76BCA" w:rsidRDefault="00E76BCA" w:rsidP="008D0C2F">
            <w:pPr>
              <w:ind w:firstLine="0"/>
            </w:pPr>
            <w:r>
              <w:t>Remaining_money</w:t>
            </w:r>
          </w:p>
        </w:tc>
        <w:tc>
          <w:tcPr>
            <w:tcW w:w="1756" w:type="dxa"/>
          </w:tcPr>
          <w:p w14:paraId="74D8A978" w14:textId="4C0CF569" w:rsidR="00E76BCA" w:rsidRDefault="00EC0516" w:rsidP="008D0C2F">
            <w:pPr>
              <w:ind w:firstLine="0"/>
            </w:pPr>
            <w:r>
              <w:t>Integer</w:t>
            </w:r>
          </w:p>
        </w:tc>
        <w:tc>
          <w:tcPr>
            <w:tcW w:w="1755" w:type="dxa"/>
          </w:tcPr>
          <w:p w14:paraId="36EA5B07" w14:textId="77777777" w:rsidR="00E76BCA" w:rsidRDefault="00E76BCA" w:rsidP="008D0C2F">
            <w:pPr>
              <w:ind w:firstLine="0"/>
            </w:pPr>
          </w:p>
        </w:tc>
        <w:tc>
          <w:tcPr>
            <w:tcW w:w="1756" w:type="dxa"/>
          </w:tcPr>
          <w:p w14:paraId="57B2EDE3" w14:textId="77777777" w:rsidR="00E76BCA" w:rsidRDefault="00E76BCA" w:rsidP="008D0C2F">
            <w:pPr>
              <w:ind w:firstLine="0"/>
            </w:pPr>
          </w:p>
        </w:tc>
        <w:tc>
          <w:tcPr>
            <w:tcW w:w="1756" w:type="dxa"/>
          </w:tcPr>
          <w:p w14:paraId="065D0F36" w14:textId="538F8D07" w:rsidR="00E76BCA" w:rsidRDefault="002952B2" w:rsidP="008D0C2F">
            <w:pPr>
              <w:ind w:firstLine="0"/>
            </w:pPr>
            <w:r>
              <w:t>Số tiền còn lại mà khách hàng phải thanh toán</w:t>
            </w:r>
          </w:p>
        </w:tc>
      </w:tr>
      <w:tr w:rsidR="00E76BCA" w14:paraId="0FAEBF0A" w14:textId="77777777" w:rsidTr="00444CD5">
        <w:trPr>
          <w:trHeight w:val="1196"/>
        </w:trPr>
        <w:tc>
          <w:tcPr>
            <w:tcW w:w="1755" w:type="dxa"/>
          </w:tcPr>
          <w:p w14:paraId="3D6A0346" w14:textId="6A67FD7E" w:rsidR="00E76BCA" w:rsidRDefault="00E76BCA" w:rsidP="008D0C2F">
            <w:pPr>
              <w:ind w:firstLine="0"/>
            </w:pPr>
            <w:r>
              <w:t>Payment_method</w:t>
            </w:r>
          </w:p>
        </w:tc>
        <w:tc>
          <w:tcPr>
            <w:tcW w:w="1756" w:type="dxa"/>
          </w:tcPr>
          <w:p w14:paraId="270C75FD" w14:textId="45180EE3" w:rsidR="00E76BCA" w:rsidRDefault="00EC0516" w:rsidP="008D0C2F">
            <w:pPr>
              <w:ind w:firstLine="0"/>
            </w:pPr>
            <w:r>
              <w:t>String</w:t>
            </w:r>
          </w:p>
        </w:tc>
        <w:tc>
          <w:tcPr>
            <w:tcW w:w="1755" w:type="dxa"/>
          </w:tcPr>
          <w:p w14:paraId="2417316B" w14:textId="77777777" w:rsidR="00E76BCA" w:rsidRDefault="00E76BCA" w:rsidP="008D0C2F">
            <w:pPr>
              <w:ind w:firstLine="0"/>
            </w:pPr>
          </w:p>
        </w:tc>
        <w:tc>
          <w:tcPr>
            <w:tcW w:w="1756" w:type="dxa"/>
          </w:tcPr>
          <w:p w14:paraId="28CFACCA" w14:textId="77777777" w:rsidR="00E76BCA" w:rsidRDefault="00E76BCA" w:rsidP="008D0C2F">
            <w:pPr>
              <w:ind w:firstLine="0"/>
            </w:pPr>
          </w:p>
        </w:tc>
        <w:tc>
          <w:tcPr>
            <w:tcW w:w="1756" w:type="dxa"/>
          </w:tcPr>
          <w:p w14:paraId="42248FD5" w14:textId="5B31247D" w:rsidR="00E76BCA" w:rsidRDefault="002952B2" w:rsidP="008D0C2F">
            <w:pPr>
              <w:ind w:firstLine="0"/>
            </w:pPr>
            <w:r>
              <w:t>Phương thức thanh toán</w:t>
            </w:r>
          </w:p>
        </w:tc>
      </w:tr>
      <w:tr w:rsidR="00E76BCA" w14:paraId="01FD063A" w14:textId="77777777" w:rsidTr="00444CD5">
        <w:trPr>
          <w:trHeight w:val="1196"/>
        </w:trPr>
        <w:tc>
          <w:tcPr>
            <w:tcW w:w="1755" w:type="dxa"/>
          </w:tcPr>
          <w:p w14:paraId="3F08D3D8" w14:textId="56E0320D" w:rsidR="00E76BCA" w:rsidRDefault="00E76BCA" w:rsidP="008D0C2F">
            <w:pPr>
              <w:ind w:firstLine="0"/>
            </w:pPr>
            <w:r>
              <w:t>Payment_status</w:t>
            </w:r>
          </w:p>
        </w:tc>
        <w:tc>
          <w:tcPr>
            <w:tcW w:w="1756" w:type="dxa"/>
          </w:tcPr>
          <w:p w14:paraId="50B3E9DF" w14:textId="7F24E2A7" w:rsidR="00E76BCA" w:rsidRDefault="00EC0516" w:rsidP="008D0C2F">
            <w:pPr>
              <w:ind w:firstLine="0"/>
            </w:pPr>
            <w:r>
              <w:t>String</w:t>
            </w:r>
          </w:p>
        </w:tc>
        <w:tc>
          <w:tcPr>
            <w:tcW w:w="1755" w:type="dxa"/>
          </w:tcPr>
          <w:p w14:paraId="211FF923" w14:textId="77777777" w:rsidR="00E76BCA" w:rsidRDefault="00E76BCA" w:rsidP="008D0C2F">
            <w:pPr>
              <w:ind w:firstLine="0"/>
            </w:pPr>
          </w:p>
        </w:tc>
        <w:tc>
          <w:tcPr>
            <w:tcW w:w="1756" w:type="dxa"/>
          </w:tcPr>
          <w:p w14:paraId="62A5877C" w14:textId="77777777" w:rsidR="00E76BCA" w:rsidRDefault="00E76BCA" w:rsidP="008D0C2F">
            <w:pPr>
              <w:ind w:firstLine="0"/>
            </w:pPr>
          </w:p>
        </w:tc>
        <w:tc>
          <w:tcPr>
            <w:tcW w:w="1756" w:type="dxa"/>
          </w:tcPr>
          <w:p w14:paraId="034B7CBD" w14:textId="431209C9" w:rsidR="00E76BCA" w:rsidRDefault="002952B2" w:rsidP="008D0C2F">
            <w:pPr>
              <w:ind w:firstLine="0"/>
            </w:pPr>
            <w:r>
              <w:t>Trạng thái thanh toán</w:t>
            </w:r>
          </w:p>
        </w:tc>
      </w:tr>
      <w:tr w:rsidR="00E76BCA" w14:paraId="48E401E5" w14:textId="77777777" w:rsidTr="00444CD5">
        <w:trPr>
          <w:trHeight w:val="1196"/>
        </w:trPr>
        <w:tc>
          <w:tcPr>
            <w:tcW w:w="1755" w:type="dxa"/>
          </w:tcPr>
          <w:p w14:paraId="40F8A2AB" w14:textId="02CA45AD" w:rsidR="00E76BCA" w:rsidRDefault="00E76BCA" w:rsidP="008D0C2F">
            <w:pPr>
              <w:ind w:firstLine="0"/>
            </w:pPr>
            <w:r>
              <w:t>status</w:t>
            </w:r>
          </w:p>
        </w:tc>
        <w:tc>
          <w:tcPr>
            <w:tcW w:w="1756" w:type="dxa"/>
          </w:tcPr>
          <w:p w14:paraId="1D8560A0" w14:textId="6BADA1CB" w:rsidR="00E76BCA" w:rsidRDefault="00EC0516" w:rsidP="008D0C2F">
            <w:pPr>
              <w:ind w:firstLine="0"/>
            </w:pPr>
            <w:r>
              <w:t>String</w:t>
            </w:r>
          </w:p>
        </w:tc>
        <w:tc>
          <w:tcPr>
            <w:tcW w:w="1755" w:type="dxa"/>
          </w:tcPr>
          <w:p w14:paraId="20D8A02F" w14:textId="77777777" w:rsidR="00E76BCA" w:rsidRDefault="00E76BCA" w:rsidP="008D0C2F">
            <w:pPr>
              <w:ind w:firstLine="0"/>
            </w:pPr>
          </w:p>
        </w:tc>
        <w:tc>
          <w:tcPr>
            <w:tcW w:w="1756" w:type="dxa"/>
          </w:tcPr>
          <w:p w14:paraId="3185FE8C" w14:textId="77777777" w:rsidR="00E76BCA" w:rsidRDefault="00E76BCA" w:rsidP="008D0C2F">
            <w:pPr>
              <w:ind w:firstLine="0"/>
            </w:pPr>
          </w:p>
        </w:tc>
        <w:tc>
          <w:tcPr>
            <w:tcW w:w="1756" w:type="dxa"/>
          </w:tcPr>
          <w:p w14:paraId="7C8301AB" w14:textId="41A8A9D5" w:rsidR="00E76BCA" w:rsidRDefault="002952B2" w:rsidP="008D0C2F">
            <w:pPr>
              <w:ind w:firstLine="0"/>
            </w:pPr>
            <w:r>
              <w:t>Trạng thái đơn đặt tour</w:t>
            </w:r>
          </w:p>
        </w:tc>
      </w:tr>
      <w:tr w:rsidR="00E76BCA" w14:paraId="3BA1D54C" w14:textId="77777777" w:rsidTr="00444CD5">
        <w:trPr>
          <w:trHeight w:val="1196"/>
        </w:trPr>
        <w:tc>
          <w:tcPr>
            <w:tcW w:w="1755" w:type="dxa"/>
          </w:tcPr>
          <w:p w14:paraId="22939F2E" w14:textId="644F782F" w:rsidR="00E76BCA" w:rsidRDefault="00E76BCA" w:rsidP="008D0C2F">
            <w:pPr>
              <w:ind w:firstLine="0"/>
            </w:pPr>
            <w:r>
              <w:t>Cancel_booking</w:t>
            </w:r>
          </w:p>
        </w:tc>
        <w:tc>
          <w:tcPr>
            <w:tcW w:w="1756" w:type="dxa"/>
          </w:tcPr>
          <w:p w14:paraId="144E7544" w14:textId="6FC174E0" w:rsidR="00E76BCA" w:rsidRDefault="00EC0516" w:rsidP="008D0C2F">
            <w:pPr>
              <w:ind w:firstLine="0"/>
            </w:pPr>
            <w:r>
              <w:t>String</w:t>
            </w:r>
          </w:p>
        </w:tc>
        <w:tc>
          <w:tcPr>
            <w:tcW w:w="1755" w:type="dxa"/>
          </w:tcPr>
          <w:p w14:paraId="20F5651B" w14:textId="77777777" w:rsidR="00E76BCA" w:rsidRDefault="00E76BCA" w:rsidP="008D0C2F">
            <w:pPr>
              <w:ind w:firstLine="0"/>
            </w:pPr>
          </w:p>
        </w:tc>
        <w:tc>
          <w:tcPr>
            <w:tcW w:w="1756" w:type="dxa"/>
          </w:tcPr>
          <w:p w14:paraId="01348784" w14:textId="77777777" w:rsidR="00E76BCA" w:rsidRDefault="00E76BCA" w:rsidP="008D0C2F">
            <w:pPr>
              <w:ind w:firstLine="0"/>
            </w:pPr>
          </w:p>
        </w:tc>
        <w:tc>
          <w:tcPr>
            <w:tcW w:w="1756" w:type="dxa"/>
          </w:tcPr>
          <w:p w14:paraId="573F8A19" w14:textId="5221DA9F" w:rsidR="00E76BCA" w:rsidRDefault="002952B2" w:rsidP="008D0C2F">
            <w:pPr>
              <w:ind w:firstLine="0"/>
            </w:pPr>
            <w:r>
              <w:t>Trạng thái hủy tour</w:t>
            </w:r>
          </w:p>
        </w:tc>
      </w:tr>
      <w:tr w:rsidR="00E76BCA" w14:paraId="69E1E00F" w14:textId="77777777" w:rsidTr="00444CD5">
        <w:trPr>
          <w:trHeight w:val="1196"/>
        </w:trPr>
        <w:tc>
          <w:tcPr>
            <w:tcW w:w="1755" w:type="dxa"/>
          </w:tcPr>
          <w:p w14:paraId="14C03C6D" w14:textId="6A6746D3" w:rsidR="00E76BCA" w:rsidRDefault="00E76BCA" w:rsidP="008D0C2F">
            <w:pPr>
              <w:ind w:firstLine="0"/>
            </w:pPr>
            <w:r>
              <w:t>date_cancel_boking</w:t>
            </w:r>
          </w:p>
        </w:tc>
        <w:tc>
          <w:tcPr>
            <w:tcW w:w="1756" w:type="dxa"/>
          </w:tcPr>
          <w:p w14:paraId="2DDAD334" w14:textId="321521E1" w:rsidR="00E76BCA" w:rsidRDefault="00EC0516" w:rsidP="008D0C2F">
            <w:pPr>
              <w:ind w:firstLine="0"/>
            </w:pPr>
            <w:r>
              <w:t>String</w:t>
            </w:r>
          </w:p>
        </w:tc>
        <w:tc>
          <w:tcPr>
            <w:tcW w:w="1755" w:type="dxa"/>
          </w:tcPr>
          <w:p w14:paraId="3EE52ECF" w14:textId="77777777" w:rsidR="00E76BCA" w:rsidRDefault="00E76BCA" w:rsidP="008D0C2F">
            <w:pPr>
              <w:ind w:firstLine="0"/>
            </w:pPr>
          </w:p>
        </w:tc>
        <w:tc>
          <w:tcPr>
            <w:tcW w:w="1756" w:type="dxa"/>
          </w:tcPr>
          <w:p w14:paraId="79418886" w14:textId="77777777" w:rsidR="00E76BCA" w:rsidRDefault="00E76BCA" w:rsidP="008D0C2F">
            <w:pPr>
              <w:ind w:firstLine="0"/>
            </w:pPr>
          </w:p>
        </w:tc>
        <w:tc>
          <w:tcPr>
            <w:tcW w:w="1756" w:type="dxa"/>
          </w:tcPr>
          <w:p w14:paraId="621F67E6" w14:textId="2F965F37" w:rsidR="00E76BCA" w:rsidRDefault="002952B2" w:rsidP="008D0C2F">
            <w:pPr>
              <w:ind w:firstLine="0"/>
            </w:pPr>
            <w:r>
              <w:t>Ngày hủy tour</w:t>
            </w:r>
          </w:p>
        </w:tc>
      </w:tr>
      <w:tr w:rsidR="00E76BCA" w14:paraId="71F1CD26" w14:textId="77777777" w:rsidTr="00444CD5">
        <w:trPr>
          <w:trHeight w:val="1196"/>
        </w:trPr>
        <w:tc>
          <w:tcPr>
            <w:tcW w:w="1755" w:type="dxa"/>
          </w:tcPr>
          <w:p w14:paraId="22FEC7C8" w14:textId="67B18C46" w:rsidR="00E76BCA" w:rsidRDefault="00E76BCA" w:rsidP="008D0C2F">
            <w:pPr>
              <w:ind w:firstLine="0"/>
            </w:pPr>
            <w:r>
              <w:t>Reason_cancel_booking</w:t>
            </w:r>
          </w:p>
        </w:tc>
        <w:tc>
          <w:tcPr>
            <w:tcW w:w="1756" w:type="dxa"/>
          </w:tcPr>
          <w:p w14:paraId="234313E8" w14:textId="1B915922" w:rsidR="00E76BCA" w:rsidRDefault="00EC0516" w:rsidP="008D0C2F">
            <w:pPr>
              <w:ind w:firstLine="0"/>
            </w:pPr>
            <w:r>
              <w:t>String</w:t>
            </w:r>
          </w:p>
        </w:tc>
        <w:tc>
          <w:tcPr>
            <w:tcW w:w="1755" w:type="dxa"/>
          </w:tcPr>
          <w:p w14:paraId="5F5F735C" w14:textId="77777777" w:rsidR="00E76BCA" w:rsidRDefault="00E76BCA" w:rsidP="008D0C2F">
            <w:pPr>
              <w:ind w:firstLine="0"/>
            </w:pPr>
          </w:p>
        </w:tc>
        <w:tc>
          <w:tcPr>
            <w:tcW w:w="1756" w:type="dxa"/>
          </w:tcPr>
          <w:p w14:paraId="6BD98695" w14:textId="77777777" w:rsidR="00E76BCA" w:rsidRDefault="00E76BCA" w:rsidP="008D0C2F">
            <w:pPr>
              <w:ind w:firstLine="0"/>
            </w:pPr>
          </w:p>
        </w:tc>
        <w:tc>
          <w:tcPr>
            <w:tcW w:w="1756" w:type="dxa"/>
          </w:tcPr>
          <w:p w14:paraId="130CED21" w14:textId="55032CFB" w:rsidR="00E76BCA" w:rsidRDefault="002952B2" w:rsidP="00CD0610">
            <w:pPr>
              <w:keepNext/>
              <w:ind w:firstLine="0"/>
            </w:pPr>
            <w:r>
              <w:t>Lí do hủy tour</w:t>
            </w:r>
          </w:p>
        </w:tc>
      </w:tr>
    </w:tbl>
    <w:p w14:paraId="787BD575" w14:textId="642E8D27" w:rsidR="00617EDE" w:rsidRPr="00444CD5" w:rsidRDefault="00FE73D3" w:rsidP="00925D56">
      <w:pPr>
        <w:pStyle w:val="Heading4"/>
      </w:pPr>
      <w:r w:rsidRPr="00444CD5">
        <w:lastRenderedPageBreak/>
        <w:t xml:space="preserve">Bảng </w:t>
      </w:r>
      <w:r w:rsidR="00E76BCA" w:rsidRPr="00444CD5">
        <w:t>COMMENT</w:t>
      </w:r>
    </w:p>
    <w:p w14:paraId="5CDEA426" w14:textId="1BAE853A" w:rsidR="00B40532" w:rsidRDefault="00B40532" w:rsidP="00B40532">
      <w:pPr>
        <w:pStyle w:val="Caption"/>
        <w:keepNext/>
        <w:ind w:firstLine="0"/>
      </w:pPr>
      <w:bookmarkStart w:id="63" w:name="_Toc166355252"/>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6</w:t>
      </w:r>
      <w:r w:rsidR="00F26CBC">
        <w:fldChar w:fldCharType="end"/>
      </w:r>
      <w:r>
        <w:t>: Bảng dữ liệu COMMENT.</w:t>
      </w:r>
      <w:bookmarkEnd w:id="63"/>
    </w:p>
    <w:tbl>
      <w:tblPr>
        <w:tblStyle w:val="TableGrid"/>
        <w:tblW w:w="0" w:type="auto"/>
        <w:tblLook w:val="04A0" w:firstRow="1" w:lastRow="0" w:firstColumn="1" w:lastColumn="0" w:noHBand="0" w:noVBand="1"/>
      </w:tblPr>
      <w:tblGrid>
        <w:gridCol w:w="1755"/>
        <w:gridCol w:w="1755"/>
        <w:gridCol w:w="1756"/>
        <w:gridCol w:w="1756"/>
        <w:gridCol w:w="1756"/>
      </w:tblGrid>
      <w:tr w:rsidR="00617EDE" w14:paraId="5B6B1E3F" w14:textId="77777777" w:rsidTr="00444CD5">
        <w:trPr>
          <w:trHeight w:val="897"/>
        </w:trPr>
        <w:tc>
          <w:tcPr>
            <w:tcW w:w="1755" w:type="dxa"/>
          </w:tcPr>
          <w:p w14:paraId="057F13EA" w14:textId="77777777" w:rsidR="00617EDE" w:rsidRPr="00444CD5" w:rsidRDefault="00617EDE" w:rsidP="008D0C2F">
            <w:pPr>
              <w:ind w:firstLine="0"/>
              <w:rPr>
                <w:b/>
                <w:bCs/>
              </w:rPr>
            </w:pPr>
            <w:r w:rsidRPr="00444CD5">
              <w:rPr>
                <w:b/>
                <w:bCs/>
              </w:rPr>
              <w:t>Thuộc tính</w:t>
            </w:r>
          </w:p>
        </w:tc>
        <w:tc>
          <w:tcPr>
            <w:tcW w:w="1755" w:type="dxa"/>
          </w:tcPr>
          <w:p w14:paraId="772BA470" w14:textId="77777777" w:rsidR="00617EDE" w:rsidRPr="00444CD5" w:rsidRDefault="00617EDE" w:rsidP="008D0C2F">
            <w:pPr>
              <w:ind w:firstLine="0"/>
              <w:rPr>
                <w:b/>
                <w:bCs/>
              </w:rPr>
            </w:pPr>
            <w:r w:rsidRPr="00444CD5">
              <w:rPr>
                <w:b/>
                <w:bCs/>
              </w:rPr>
              <w:t>Kiểu dữ liệu</w:t>
            </w:r>
          </w:p>
        </w:tc>
        <w:tc>
          <w:tcPr>
            <w:tcW w:w="1756" w:type="dxa"/>
          </w:tcPr>
          <w:p w14:paraId="605051E0" w14:textId="77777777" w:rsidR="00617EDE" w:rsidRPr="00444CD5" w:rsidRDefault="00617EDE" w:rsidP="008D0C2F">
            <w:pPr>
              <w:ind w:firstLine="0"/>
              <w:rPr>
                <w:b/>
                <w:bCs/>
              </w:rPr>
            </w:pPr>
            <w:r w:rsidRPr="00444CD5">
              <w:rPr>
                <w:b/>
                <w:bCs/>
              </w:rPr>
              <w:t>Khóa chính</w:t>
            </w:r>
          </w:p>
        </w:tc>
        <w:tc>
          <w:tcPr>
            <w:tcW w:w="1756" w:type="dxa"/>
          </w:tcPr>
          <w:p w14:paraId="0461DB84" w14:textId="77777777" w:rsidR="00617EDE" w:rsidRPr="00444CD5" w:rsidRDefault="00617EDE" w:rsidP="008D0C2F">
            <w:pPr>
              <w:ind w:firstLine="0"/>
              <w:rPr>
                <w:b/>
                <w:bCs/>
              </w:rPr>
            </w:pPr>
            <w:r w:rsidRPr="00444CD5">
              <w:rPr>
                <w:b/>
                <w:bCs/>
              </w:rPr>
              <w:t>Khóa ngoại</w:t>
            </w:r>
          </w:p>
        </w:tc>
        <w:tc>
          <w:tcPr>
            <w:tcW w:w="1756" w:type="dxa"/>
          </w:tcPr>
          <w:p w14:paraId="392F01F6" w14:textId="77777777" w:rsidR="00617EDE" w:rsidRPr="00444CD5" w:rsidRDefault="00617EDE" w:rsidP="008D0C2F">
            <w:pPr>
              <w:ind w:firstLine="0"/>
              <w:rPr>
                <w:b/>
                <w:bCs/>
              </w:rPr>
            </w:pPr>
            <w:r w:rsidRPr="00444CD5">
              <w:rPr>
                <w:b/>
                <w:bCs/>
              </w:rPr>
              <w:t>Mô tả</w:t>
            </w:r>
          </w:p>
        </w:tc>
      </w:tr>
      <w:tr w:rsidR="00617EDE" w14:paraId="44408D4A" w14:textId="77777777" w:rsidTr="00444CD5">
        <w:trPr>
          <w:trHeight w:val="897"/>
        </w:trPr>
        <w:tc>
          <w:tcPr>
            <w:tcW w:w="1755" w:type="dxa"/>
          </w:tcPr>
          <w:p w14:paraId="37743599" w14:textId="17933DD6" w:rsidR="00617EDE" w:rsidRDefault="00E76BCA" w:rsidP="008D0C2F">
            <w:pPr>
              <w:ind w:firstLine="0"/>
            </w:pPr>
            <w:r>
              <w:t>id</w:t>
            </w:r>
          </w:p>
        </w:tc>
        <w:tc>
          <w:tcPr>
            <w:tcW w:w="1755" w:type="dxa"/>
          </w:tcPr>
          <w:p w14:paraId="0038F8D7" w14:textId="282F8AD9" w:rsidR="00617EDE" w:rsidRDefault="00EC0516" w:rsidP="008D0C2F">
            <w:pPr>
              <w:ind w:firstLine="0"/>
            </w:pPr>
            <w:r>
              <w:t>Integer</w:t>
            </w:r>
          </w:p>
        </w:tc>
        <w:tc>
          <w:tcPr>
            <w:tcW w:w="1756" w:type="dxa"/>
          </w:tcPr>
          <w:p w14:paraId="24AF03CF" w14:textId="3C6CD620" w:rsidR="00617EDE" w:rsidRDefault="00BB2C1E" w:rsidP="008D0C2F">
            <w:pPr>
              <w:ind w:firstLine="0"/>
            </w:pPr>
            <w:r>
              <w:t>x</w:t>
            </w:r>
          </w:p>
        </w:tc>
        <w:tc>
          <w:tcPr>
            <w:tcW w:w="1756" w:type="dxa"/>
          </w:tcPr>
          <w:p w14:paraId="6931DC69" w14:textId="77777777" w:rsidR="00617EDE" w:rsidRDefault="00617EDE" w:rsidP="008D0C2F">
            <w:pPr>
              <w:ind w:firstLine="0"/>
            </w:pPr>
          </w:p>
        </w:tc>
        <w:tc>
          <w:tcPr>
            <w:tcW w:w="1756" w:type="dxa"/>
          </w:tcPr>
          <w:p w14:paraId="38E1A9EC" w14:textId="500EF3D5" w:rsidR="00617EDE" w:rsidRDefault="002952B2" w:rsidP="008D0C2F">
            <w:pPr>
              <w:ind w:firstLine="0"/>
            </w:pPr>
            <w:r>
              <w:t xml:space="preserve">Id đánh giá </w:t>
            </w:r>
          </w:p>
        </w:tc>
      </w:tr>
      <w:tr w:rsidR="00617EDE" w14:paraId="2EC53D0F" w14:textId="77777777" w:rsidTr="00444CD5">
        <w:trPr>
          <w:trHeight w:val="897"/>
        </w:trPr>
        <w:tc>
          <w:tcPr>
            <w:tcW w:w="1755" w:type="dxa"/>
          </w:tcPr>
          <w:p w14:paraId="7B791F74" w14:textId="55C87876" w:rsidR="00617EDE" w:rsidRDefault="00E76BCA" w:rsidP="008D0C2F">
            <w:pPr>
              <w:ind w:firstLine="0"/>
            </w:pPr>
            <w:r>
              <w:t>ID_Customer</w:t>
            </w:r>
          </w:p>
        </w:tc>
        <w:tc>
          <w:tcPr>
            <w:tcW w:w="1755" w:type="dxa"/>
          </w:tcPr>
          <w:p w14:paraId="70B8A198" w14:textId="42EE682B" w:rsidR="00617EDE" w:rsidRDefault="00EC0516" w:rsidP="008D0C2F">
            <w:pPr>
              <w:ind w:firstLine="0"/>
            </w:pPr>
            <w:r>
              <w:t>Integer</w:t>
            </w:r>
          </w:p>
        </w:tc>
        <w:tc>
          <w:tcPr>
            <w:tcW w:w="1756" w:type="dxa"/>
          </w:tcPr>
          <w:p w14:paraId="761C392E" w14:textId="77777777" w:rsidR="00617EDE" w:rsidRDefault="00617EDE" w:rsidP="008D0C2F">
            <w:pPr>
              <w:ind w:firstLine="0"/>
            </w:pPr>
          </w:p>
        </w:tc>
        <w:tc>
          <w:tcPr>
            <w:tcW w:w="1756" w:type="dxa"/>
          </w:tcPr>
          <w:p w14:paraId="33CA8862" w14:textId="365F5395" w:rsidR="00617EDE" w:rsidRDefault="00BB2C1E" w:rsidP="008D0C2F">
            <w:pPr>
              <w:ind w:firstLine="0"/>
            </w:pPr>
            <w:r>
              <w:t>x</w:t>
            </w:r>
          </w:p>
        </w:tc>
        <w:tc>
          <w:tcPr>
            <w:tcW w:w="1756" w:type="dxa"/>
          </w:tcPr>
          <w:p w14:paraId="7BDED603" w14:textId="38FA50BF" w:rsidR="00617EDE" w:rsidRDefault="002952B2" w:rsidP="008D0C2F">
            <w:pPr>
              <w:ind w:firstLine="0"/>
            </w:pPr>
            <w:r>
              <w:t>Id khách hàng</w:t>
            </w:r>
          </w:p>
        </w:tc>
      </w:tr>
      <w:tr w:rsidR="00617EDE" w14:paraId="5447F8FC" w14:textId="77777777" w:rsidTr="00444CD5">
        <w:trPr>
          <w:trHeight w:val="897"/>
        </w:trPr>
        <w:tc>
          <w:tcPr>
            <w:tcW w:w="1755" w:type="dxa"/>
          </w:tcPr>
          <w:p w14:paraId="5FC4279D" w14:textId="3BBB725C" w:rsidR="00617EDE" w:rsidRDefault="00E76BCA" w:rsidP="008D0C2F">
            <w:pPr>
              <w:ind w:firstLine="0"/>
            </w:pPr>
            <w:r>
              <w:t>ID_Tour</w:t>
            </w:r>
          </w:p>
        </w:tc>
        <w:tc>
          <w:tcPr>
            <w:tcW w:w="1755" w:type="dxa"/>
          </w:tcPr>
          <w:p w14:paraId="03309099" w14:textId="4F1F2272" w:rsidR="00617EDE" w:rsidRDefault="00EC0516" w:rsidP="008D0C2F">
            <w:pPr>
              <w:ind w:firstLine="0"/>
            </w:pPr>
            <w:r>
              <w:t>Integer</w:t>
            </w:r>
          </w:p>
        </w:tc>
        <w:tc>
          <w:tcPr>
            <w:tcW w:w="1756" w:type="dxa"/>
          </w:tcPr>
          <w:p w14:paraId="7927F9E5" w14:textId="77777777" w:rsidR="00617EDE" w:rsidRDefault="00617EDE" w:rsidP="008D0C2F">
            <w:pPr>
              <w:ind w:firstLine="0"/>
            </w:pPr>
          </w:p>
        </w:tc>
        <w:tc>
          <w:tcPr>
            <w:tcW w:w="1756" w:type="dxa"/>
          </w:tcPr>
          <w:p w14:paraId="0DAACEDE" w14:textId="02163953" w:rsidR="00617EDE" w:rsidRDefault="00BB2C1E" w:rsidP="008D0C2F">
            <w:pPr>
              <w:ind w:firstLine="0"/>
            </w:pPr>
            <w:r>
              <w:t>x</w:t>
            </w:r>
          </w:p>
        </w:tc>
        <w:tc>
          <w:tcPr>
            <w:tcW w:w="1756" w:type="dxa"/>
          </w:tcPr>
          <w:p w14:paraId="6CCECAD3" w14:textId="195FD995" w:rsidR="00617EDE" w:rsidRDefault="002952B2" w:rsidP="008D0C2F">
            <w:pPr>
              <w:ind w:firstLine="0"/>
            </w:pPr>
            <w:r>
              <w:t>Id tour</w:t>
            </w:r>
          </w:p>
        </w:tc>
      </w:tr>
      <w:tr w:rsidR="00E76BCA" w14:paraId="154EE157" w14:textId="77777777" w:rsidTr="00444CD5">
        <w:trPr>
          <w:trHeight w:val="897"/>
        </w:trPr>
        <w:tc>
          <w:tcPr>
            <w:tcW w:w="1755" w:type="dxa"/>
          </w:tcPr>
          <w:p w14:paraId="23634762" w14:textId="12F451E0" w:rsidR="00E76BCA" w:rsidRDefault="00E76BCA" w:rsidP="008D0C2F">
            <w:pPr>
              <w:ind w:firstLine="0"/>
            </w:pPr>
            <w:r>
              <w:t>star</w:t>
            </w:r>
          </w:p>
        </w:tc>
        <w:tc>
          <w:tcPr>
            <w:tcW w:w="1755" w:type="dxa"/>
          </w:tcPr>
          <w:p w14:paraId="32B63B57" w14:textId="78794DAC" w:rsidR="00E76BCA" w:rsidRDefault="00EC0516" w:rsidP="008D0C2F">
            <w:pPr>
              <w:ind w:firstLine="0"/>
            </w:pPr>
            <w:r>
              <w:t>Integer</w:t>
            </w:r>
          </w:p>
        </w:tc>
        <w:tc>
          <w:tcPr>
            <w:tcW w:w="1756" w:type="dxa"/>
          </w:tcPr>
          <w:p w14:paraId="140F500D" w14:textId="77777777" w:rsidR="00E76BCA" w:rsidRDefault="00E76BCA" w:rsidP="008D0C2F">
            <w:pPr>
              <w:ind w:firstLine="0"/>
            </w:pPr>
          </w:p>
        </w:tc>
        <w:tc>
          <w:tcPr>
            <w:tcW w:w="1756" w:type="dxa"/>
          </w:tcPr>
          <w:p w14:paraId="2A7EB53A" w14:textId="77777777" w:rsidR="00E76BCA" w:rsidRDefault="00E76BCA" w:rsidP="008D0C2F">
            <w:pPr>
              <w:ind w:firstLine="0"/>
            </w:pPr>
          </w:p>
        </w:tc>
        <w:tc>
          <w:tcPr>
            <w:tcW w:w="1756" w:type="dxa"/>
          </w:tcPr>
          <w:p w14:paraId="59FB35E1" w14:textId="307303E8" w:rsidR="00E76BCA" w:rsidRDefault="002952B2" w:rsidP="008D0C2F">
            <w:pPr>
              <w:ind w:firstLine="0"/>
            </w:pPr>
            <w:r>
              <w:t>Số sao đánh giá</w:t>
            </w:r>
          </w:p>
        </w:tc>
      </w:tr>
      <w:tr w:rsidR="00E76BCA" w14:paraId="59BFD23E" w14:textId="77777777" w:rsidTr="00444CD5">
        <w:trPr>
          <w:trHeight w:val="897"/>
        </w:trPr>
        <w:tc>
          <w:tcPr>
            <w:tcW w:w="1755" w:type="dxa"/>
          </w:tcPr>
          <w:p w14:paraId="5979B720" w14:textId="77C604C0" w:rsidR="00E76BCA" w:rsidRDefault="00E76BCA" w:rsidP="008D0C2F">
            <w:pPr>
              <w:ind w:firstLine="0"/>
            </w:pPr>
            <w:r>
              <w:t>parentID</w:t>
            </w:r>
          </w:p>
        </w:tc>
        <w:tc>
          <w:tcPr>
            <w:tcW w:w="1755" w:type="dxa"/>
          </w:tcPr>
          <w:p w14:paraId="2D733166" w14:textId="60A5ACA7" w:rsidR="00E76BCA" w:rsidRDefault="00EC0516" w:rsidP="008D0C2F">
            <w:pPr>
              <w:ind w:firstLine="0"/>
            </w:pPr>
            <w:r>
              <w:t>Integer</w:t>
            </w:r>
          </w:p>
        </w:tc>
        <w:tc>
          <w:tcPr>
            <w:tcW w:w="1756" w:type="dxa"/>
          </w:tcPr>
          <w:p w14:paraId="373AE9AD" w14:textId="77777777" w:rsidR="00E76BCA" w:rsidRDefault="00E76BCA" w:rsidP="008D0C2F">
            <w:pPr>
              <w:ind w:firstLine="0"/>
            </w:pPr>
          </w:p>
        </w:tc>
        <w:tc>
          <w:tcPr>
            <w:tcW w:w="1756" w:type="dxa"/>
          </w:tcPr>
          <w:p w14:paraId="6A236098" w14:textId="77777777" w:rsidR="00E76BCA" w:rsidRDefault="00E76BCA" w:rsidP="008D0C2F">
            <w:pPr>
              <w:ind w:firstLine="0"/>
            </w:pPr>
          </w:p>
        </w:tc>
        <w:tc>
          <w:tcPr>
            <w:tcW w:w="1756" w:type="dxa"/>
          </w:tcPr>
          <w:p w14:paraId="6A3DA3BF" w14:textId="37146420" w:rsidR="00E76BCA" w:rsidRDefault="00B837CB" w:rsidP="008D0C2F">
            <w:pPr>
              <w:ind w:firstLine="0"/>
            </w:pPr>
            <w:r>
              <w:t>cha của cái đánh giá đó</w:t>
            </w:r>
          </w:p>
        </w:tc>
      </w:tr>
      <w:tr w:rsidR="00E76BCA" w14:paraId="38B43E54" w14:textId="77777777" w:rsidTr="00444CD5">
        <w:trPr>
          <w:trHeight w:val="897"/>
        </w:trPr>
        <w:tc>
          <w:tcPr>
            <w:tcW w:w="1755" w:type="dxa"/>
          </w:tcPr>
          <w:p w14:paraId="3D626025" w14:textId="03C9D4EC" w:rsidR="00E76BCA" w:rsidRDefault="00E76BCA" w:rsidP="008D0C2F">
            <w:pPr>
              <w:ind w:firstLine="0"/>
            </w:pPr>
            <w:r>
              <w:t>content</w:t>
            </w:r>
          </w:p>
        </w:tc>
        <w:tc>
          <w:tcPr>
            <w:tcW w:w="1755" w:type="dxa"/>
          </w:tcPr>
          <w:p w14:paraId="020F418A" w14:textId="61DAD9C6" w:rsidR="00E76BCA" w:rsidRDefault="00EC0516" w:rsidP="008D0C2F">
            <w:pPr>
              <w:ind w:firstLine="0"/>
            </w:pPr>
            <w:r>
              <w:t>String</w:t>
            </w:r>
          </w:p>
        </w:tc>
        <w:tc>
          <w:tcPr>
            <w:tcW w:w="1756" w:type="dxa"/>
          </w:tcPr>
          <w:p w14:paraId="1E51F34C" w14:textId="77777777" w:rsidR="00E76BCA" w:rsidRDefault="00E76BCA" w:rsidP="008D0C2F">
            <w:pPr>
              <w:ind w:firstLine="0"/>
            </w:pPr>
          </w:p>
        </w:tc>
        <w:tc>
          <w:tcPr>
            <w:tcW w:w="1756" w:type="dxa"/>
          </w:tcPr>
          <w:p w14:paraId="48EF6BE0" w14:textId="77777777" w:rsidR="00E76BCA" w:rsidRDefault="00E76BCA" w:rsidP="008D0C2F">
            <w:pPr>
              <w:ind w:firstLine="0"/>
            </w:pPr>
          </w:p>
        </w:tc>
        <w:tc>
          <w:tcPr>
            <w:tcW w:w="1756" w:type="dxa"/>
          </w:tcPr>
          <w:p w14:paraId="240A42E0" w14:textId="3B960F55" w:rsidR="00E76BCA" w:rsidRDefault="00B837CB" w:rsidP="008D0C2F">
            <w:pPr>
              <w:ind w:firstLine="0"/>
            </w:pPr>
            <w:r>
              <w:t>Nội dung đánh giá</w:t>
            </w:r>
          </w:p>
        </w:tc>
      </w:tr>
      <w:tr w:rsidR="00E76BCA" w14:paraId="3B2FF608" w14:textId="77777777" w:rsidTr="00444CD5">
        <w:trPr>
          <w:trHeight w:val="897"/>
        </w:trPr>
        <w:tc>
          <w:tcPr>
            <w:tcW w:w="1755" w:type="dxa"/>
          </w:tcPr>
          <w:p w14:paraId="30C7AAEF" w14:textId="40F772D1" w:rsidR="00E76BCA" w:rsidRDefault="00E76BCA" w:rsidP="008D0C2F">
            <w:pPr>
              <w:ind w:firstLine="0"/>
            </w:pPr>
            <w:r>
              <w:t>show</w:t>
            </w:r>
          </w:p>
        </w:tc>
        <w:tc>
          <w:tcPr>
            <w:tcW w:w="1755" w:type="dxa"/>
          </w:tcPr>
          <w:p w14:paraId="76F56F6F" w14:textId="23E176A5" w:rsidR="00E76BCA" w:rsidRDefault="00EC0516" w:rsidP="008D0C2F">
            <w:pPr>
              <w:ind w:firstLine="0"/>
            </w:pPr>
            <w:r>
              <w:t>String</w:t>
            </w:r>
          </w:p>
        </w:tc>
        <w:tc>
          <w:tcPr>
            <w:tcW w:w="1756" w:type="dxa"/>
          </w:tcPr>
          <w:p w14:paraId="40C0E2A5" w14:textId="77777777" w:rsidR="00E76BCA" w:rsidRDefault="00E76BCA" w:rsidP="008D0C2F">
            <w:pPr>
              <w:ind w:firstLine="0"/>
            </w:pPr>
          </w:p>
        </w:tc>
        <w:tc>
          <w:tcPr>
            <w:tcW w:w="1756" w:type="dxa"/>
          </w:tcPr>
          <w:p w14:paraId="42C3AE61" w14:textId="77777777" w:rsidR="00E76BCA" w:rsidRDefault="00E76BCA" w:rsidP="008D0C2F">
            <w:pPr>
              <w:ind w:firstLine="0"/>
            </w:pPr>
          </w:p>
        </w:tc>
        <w:tc>
          <w:tcPr>
            <w:tcW w:w="1756" w:type="dxa"/>
          </w:tcPr>
          <w:p w14:paraId="6805A24B" w14:textId="6B1362A5" w:rsidR="00E76BCA" w:rsidRDefault="00B837CB" w:rsidP="00CD0610">
            <w:pPr>
              <w:keepNext/>
              <w:ind w:firstLine="0"/>
            </w:pPr>
            <w:r>
              <w:t>Trạng thái hiển thị đánh giá</w:t>
            </w:r>
          </w:p>
        </w:tc>
      </w:tr>
    </w:tbl>
    <w:p w14:paraId="5A88390B" w14:textId="40E5465A" w:rsidR="00617EDE" w:rsidRPr="00444CD5" w:rsidRDefault="00FE73D3" w:rsidP="00925D56">
      <w:pPr>
        <w:pStyle w:val="Heading4"/>
      </w:pPr>
      <w:r w:rsidRPr="00444CD5">
        <w:t xml:space="preserve">Bảng </w:t>
      </w:r>
      <w:r w:rsidR="00E76BCA" w:rsidRPr="00444CD5">
        <w:t>NOTIFICATION</w:t>
      </w:r>
    </w:p>
    <w:p w14:paraId="5442B0B2" w14:textId="212156A9" w:rsidR="00B40532" w:rsidRDefault="00B40532" w:rsidP="00B40532">
      <w:pPr>
        <w:pStyle w:val="Caption"/>
        <w:keepNext/>
        <w:ind w:firstLine="0"/>
      </w:pPr>
      <w:bookmarkStart w:id="64" w:name="_Toc166355253"/>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7</w:t>
      </w:r>
      <w:r w:rsidR="00F26CBC">
        <w:fldChar w:fldCharType="end"/>
      </w:r>
      <w:r>
        <w:t>: Bảng dữ liệu NOTIFICATION.</w:t>
      </w:r>
      <w:bookmarkEnd w:id="64"/>
    </w:p>
    <w:tbl>
      <w:tblPr>
        <w:tblStyle w:val="TableGrid"/>
        <w:tblW w:w="0" w:type="auto"/>
        <w:tblLook w:val="04A0" w:firstRow="1" w:lastRow="0" w:firstColumn="1" w:lastColumn="0" w:noHBand="0" w:noVBand="1"/>
      </w:tblPr>
      <w:tblGrid>
        <w:gridCol w:w="1755"/>
        <w:gridCol w:w="1755"/>
        <w:gridCol w:w="1756"/>
        <w:gridCol w:w="1756"/>
        <w:gridCol w:w="1756"/>
      </w:tblGrid>
      <w:tr w:rsidR="00617EDE" w14:paraId="77F206DB" w14:textId="77777777" w:rsidTr="008D0C2F">
        <w:tc>
          <w:tcPr>
            <w:tcW w:w="1755" w:type="dxa"/>
          </w:tcPr>
          <w:p w14:paraId="4FCFD150" w14:textId="77777777" w:rsidR="00617EDE" w:rsidRPr="00444CD5" w:rsidRDefault="00617EDE" w:rsidP="008D0C2F">
            <w:pPr>
              <w:ind w:firstLine="0"/>
              <w:rPr>
                <w:b/>
                <w:bCs/>
              </w:rPr>
            </w:pPr>
            <w:r w:rsidRPr="00444CD5">
              <w:rPr>
                <w:b/>
                <w:bCs/>
              </w:rPr>
              <w:t>Thuộc tính</w:t>
            </w:r>
          </w:p>
        </w:tc>
        <w:tc>
          <w:tcPr>
            <w:tcW w:w="1755" w:type="dxa"/>
          </w:tcPr>
          <w:p w14:paraId="729DC339" w14:textId="77777777" w:rsidR="00617EDE" w:rsidRPr="00444CD5" w:rsidRDefault="00617EDE" w:rsidP="008D0C2F">
            <w:pPr>
              <w:ind w:firstLine="0"/>
              <w:rPr>
                <w:b/>
                <w:bCs/>
              </w:rPr>
            </w:pPr>
            <w:r w:rsidRPr="00444CD5">
              <w:rPr>
                <w:b/>
                <w:bCs/>
              </w:rPr>
              <w:t>Kiểu dữ liệu</w:t>
            </w:r>
          </w:p>
        </w:tc>
        <w:tc>
          <w:tcPr>
            <w:tcW w:w="1756" w:type="dxa"/>
          </w:tcPr>
          <w:p w14:paraId="295767C1" w14:textId="77777777" w:rsidR="00617EDE" w:rsidRPr="00444CD5" w:rsidRDefault="00617EDE" w:rsidP="008D0C2F">
            <w:pPr>
              <w:ind w:firstLine="0"/>
              <w:rPr>
                <w:b/>
                <w:bCs/>
              </w:rPr>
            </w:pPr>
            <w:r w:rsidRPr="00444CD5">
              <w:rPr>
                <w:b/>
                <w:bCs/>
              </w:rPr>
              <w:t>Khóa chính</w:t>
            </w:r>
          </w:p>
        </w:tc>
        <w:tc>
          <w:tcPr>
            <w:tcW w:w="1756" w:type="dxa"/>
          </w:tcPr>
          <w:p w14:paraId="19342F4E" w14:textId="77777777" w:rsidR="00617EDE" w:rsidRPr="00444CD5" w:rsidRDefault="00617EDE" w:rsidP="008D0C2F">
            <w:pPr>
              <w:ind w:firstLine="0"/>
              <w:rPr>
                <w:b/>
                <w:bCs/>
              </w:rPr>
            </w:pPr>
            <w:r w:rsidRPr="00444CD5">
              <w:rPr>
                <w:b/>
                <w:bCs/>
              </w:rPr>
              <w:t>Khóa ngoại</w:t>
            </w:r>
          </w:p>
        </w:tc>
        <w:tc>
          <w:tcPr>
            <w:tcW w:w="1756" w:type="dxa"/>
          </w:tcPr>
          <w:p w14:paraId="02079529" w14:textId="77777777" w:rsidR="00617EDE" w:rsidRPr="00444CD5" w:rsidRDefault="00617EDE" w:rsidP="008D0C2F">
            <w:pPr>
              <w:ind w:firstLine="0"/>
              <w:rPr>
                <w:b/>
                <w:bCs/>
              </w:rPr>
            </w:pPr>
            <w:r w:rsidRPr="00444CD5">
              <w:rPr>
                <w:b/>
                <w:bCs/>
              </w:rPr>
              <w:t>Mô tả</w:t>
            </w:r>
          </w:p>
        </w:tc>
      </w:tr>
      <w:tr w:rsidR="00617EDE" w14:paraId="4386CBFA" w14:textId="77777777" w:rsidTr="008D0C2F">
        <w:tc>
          <w:tcPr>
            <w:tcW w:w="1755" w:type="dxa"/>
          </w:tcPr>
          <w:p w14:paraId="1AFDEBE9" w14:textId="4791974E" w:rsidR="00617EDE" w:rsidRDefault="00E76BCA" w:rsidP="008D0C2F">
            <w:pPr>
              <w:ind w:firstLine="0"/>
            </w:pPr>
            <w:r>
              <w:t>id</w:t>
            </w:r>
          </w:p>
        </w:tc>
        <w:tc>
          <w:tcPr>
            <w:tcW w:w="1755" w:type="dxa"/>
          </w:tcPr>
          <w:p w14:paraId="1A5006DD" w14:textId="4EDD7588" w:rsidR="00617EDE" w:rsidRDefault="00EC0516" w:rsidP="008D0C2F">
            <w:pPr>
              <w:ind w:firstLine="0"/>
            </w:pPr>
            <w:r>
              <w:t>Integer</w:t>
            </w:r>
          </w:p>
        </w:tc>
        <w:tc>
          <w:tcPr>
            <w:tcW w:w="1756" w:type="dxa"/>
          </w:tcPr>
          <w:p w14:paraId="0B240F20" w14:textId="29A1CF7D" w:rsidR="00617EDE" w:rsidRDefault="00BB2C1E" w:rsidP="008D0C2F">
            <w:pPr>
              <w:ind w:firstLine="0"/>
            </w:pPr>
            <w:r>
              <w:t>x</w:t>
            </w:r>
          </w:p>
        </w:tc>
        <w:tc>
          <w:tcPr>
            <w:tcW w:w="1756" w:type="dxa"/>
          </w:tcPr>
          <w:p w14:paraId="0164F301" w14:textId="77777777" w:rsidR="00617EDE" w:rsidRDefault="00617EDE" w:rsidP="008D0C2F">
            <w:pPr>
              <w:ind w:firstLine="0"/>
            </w:pPr>
          </w:p>
        </w:tc>
        <w:tc>
          <w:tcPr>
            <w:tcW w:w="1756" w:type="dxa"/>
          </w:tcPr>
          <w:p w14:paraId="18CB1F91" w14:textId="565E46DA" w:rsidR="00617EDE" w:rsidRDefault="00B837CB" w:rsidP="008D0C2F">
            <w:pPr>
              <w:ind w:firstLine="0"/>
            </w:pPr>
            <w:r>
              <w:t>Id thông báo</w:t>
            </w:r>
          </w:p>
        </w:tc>
      </w:tr>
      <w:tr w:rsidR="00617EDE" w14:paraId="447BB891" w14:textId="77777777" w:rsidTr="008D0C2F">
        <w:tc>
          <w:tcPr>
            <w:tcW w:w="1755" w:type="dxa"/>
          </w:tcPr>
          <w:p w14:paraId="254C140B" w14:textId="4C954153" w:rsidR="00617EDE" w:rsidRDefault="00934B74" w:rsidP="008D0C2F">
            <w:pPr>
              <w:ind w:firstLine="0"/>
            </w:pPr>
            <w:r>
              <w:t>ID_Customer</w:t>
            </w:r>
          </w:p>
        </w:tc>
        <w:tc>
          <w:tcPr>
            <w:tcW w:w="1755" w:type="dxa"/>
          </w:tcPr>
          <w:p w14:paraId="72A9C076" w14:textId="20F2CDB5" w:rsidR="00617EDE" w:rsidRDefault="00EC0516" w:rsidP="008D0C2F">
            <w:pPr>
              <w:ind w:firstLine="0"/>
            </w:pPr>
            <w:r>
              <w:t>Integer</w:t>
            </w:r>
          </w:p>
        </w:tc>
        <w:tc>
          <w:tcPr>
            <w:tcW w:w="1756" w:type="dxa"/>
          </w:tcPr>
          <w:p w14:paraId="7549603B" w14:textId="77777777" w:rsidR="00617EDE" w:rsidRDefault="00617EDE" w:rsidP="008D0C2F">
            <w:pPr>
              <w:ind w:firstLine="0"/>
            </w:pPr>
          </w:p>
        </w:tc>
        <w:tc>
          <w:tcPr>
            <w:tcW w:w="1756" w:type="dxa"/>
          </w:tcPr>
          <w:p w14:paraId="1AFDB0E5" w14:textId="3FA1B9F1" w:rsidR="00617EDE" w:rsidRDefault="00BB2C1E" w:rsidP="008D0C2F">
            <w:pPr>
              <w:ind w:firstLine="0"/>
            </w:pPr>
            <w:r>
              <w:t>x</w:t>
            </w:r>
          </w:p>
        </w:tc>
        <w:tc>
          <w:tcPr>
            <w:tcW w:w="1756" w:type="dxa"/>
          </w:tcPr>
          <w:p w14:paraId="1178059B" w14:textId="07A6262C" w:rsidR="00617EDE" w:rsidRDefault="00B837CB" w:rsidP="008D0C2F">
            <w:pPr>
              <w:ind w:firstLine="0"/>
            </w:pPr>
            <w:r>
              <w:t>Id khách hàng</w:t>
            </w:r>
          </w:p>
        </w:tc>
      </w:tr>
      <w:tr w:rsidR="00617EDE" w14:paraId="37E7F6D1" w14:textId="77777777" w:rsidTr="008D0C2F">
        <w:tc>
          <w:tcPr>
            <w:tcW w:w="1755" w:type="dxa"/>
          </w:tcPr>
          <w:p w14:paraId="5964616D" w14:textId="796BCC95" w:rsidR="00617EDE" w:rsidRDefault="00934B74" w:rsidP="008D0C2F">
            <w:pPr>
              <w:ind w:firstLine="0"/>
            </w:pPr>
            <w:r>
              <w:t>ID_Calendar</w:t>
            </w:r>
          </w:p>
        </w:tc>
        <w:tc>
          <w:tcPr>
            <w:tcW w:w="1755" w:type="dxa"/>
          </w:tcPr>
          <w:p w14:paraId="7AFA68C3" w14:textId="1DCA506E" w:rsidR="00617EDE" w:rsidRDefault="00EC0516" w:rsidP="008D0C2F">
            <w:pPr>
              <w:ind w:firstLine="0"/>
            </w:pPr>
            <w:r>
              <w:t>Integer</w:t>
            </w:r>
          </w:p>
        </w:tc>
        <w:tc>
          <w:tcPr>
            <w:tcW w:w="1756" w:type="dxa"/>
          </w:tcPr>
          <w:p w14:paraId="7391FCB2" w14:textId="77777777" w:rsidR="00617EDE" w:rsidRDefault="00617EDE" w:rsidP="008D0C2F">
            <w:pPr>
              <w:ind w:firstLine="0"/>
            </w:pPr>
          </w:p>
        </w:tc>
        <w:tc>
          <w:tcPr>
            <w:tcW w:w="1756" w:type="dxa"/>
          </w:tcPr>
          <w:p w14:paraId="42981C3E" w14:textId="3A6720A0" w:rsidR="00617EDE" w:rsidRDefault="00BB2C1E" w:rsidP="008D0C2F">
            <w:pPr>
              <w:ind w:firstLine="0"/>
            </w:pPr>
            <w:r>
              <w:t>x</w:t>
            </w:r>
          </w:p>
        </w:tc>
        <w:tc>
          <w:tcPr>
            <w:tcW w:w="1756" w:type="dxa"/>
          </w:tcPr>
          <w:p w14:paraId="60805FCC" w14:textId="27333915" w:rsidR="00617EDE" w:rsidRDefault="00B837CB" w:rsidP="008D0C2F">
            <w:pPr>
              <w:ind w:firstLine="0"/>
            </w:pPr>
            <w:r>
              <w:t>Id lịch</w:t>
            </w:r>
          </w:p>
        </w:tc>
      </w:tr>
      <w:tr w:rsidR="00934B74" w14:paraId="7E1CBE78" w14:textId="77777777" w:rsidTr="008D0C2F">
        <w:tc>
          <w:tcPr>
            <w:tcW w:w="1755" w:type="dxa"/>
          </w:tcPr>
          <w:p w14:paraId="30F13274" w14:textId="6B1EF40C" w:rsidR="00934B74" w:rsidRDefault="00934B74" w:rsidP="008D0C2F">
            <w:pPr>
              <w:ind w:firstLine="0"/>
            </w:pPr>
            <w:r>
              <w:t>title</w:t>
            </w:r>
          </w:p>
        </w:tc>
        <w:tc>
          <w:tcPr>
            <w:tcW w:w="1755" w:type="dxa"/>
          </w:tcPr>
          <w:p w14:paraId="302967C7" w14:textId="6494BD76" w:rsidR="00934B74" w:rsidRDefault="00EC0516" w:rsidP="008D0C2F">
            <w:pPr>
              <w:ind w:firstLine="0"/>
            </w:pPr>
            <w:r>
              <w:t>String</w:t>
            </w:r>
          </w:p>
        </w:tc>
        <w:tc>
          <w:tcPr>
            <w:tcW w:w="1756" w:type="dxa"/>
          </w:tcPr>
          <w:p w14:paraId="3F7F1CC1" w14:textId="77777777" w:rsidR="00934B74" w:rsidRDefault="00934B74" w:rsidP="008D0C2F">
            <w:pPr>
              <w:ind w:firstLine="0"/>
            </w:pPr>
          </w:p>
        </w:tc>
        <w:tc>
          <w:tcPr>
            <w:tcW w:w="1756" w:type="dxa"/>
          </w:tcPr>
          <w:p w14:paraId="0A7EDB54" w14:textId="77777777" w:rsidR="00934B74" w:rsidRDefault="00934B74" w:rsidP="008D0C2F">
            <w:pPr>
              <w:ind w:firstLine="0"/>
            </w:pPr>
          </w:p>
        </w:tc>
        <w:tc>
          <w:tcPr>
            <w:tcW w:w="1756" w:type="dxa"/>
          </w:tcPr>
          <w:p w14:paraId="3FB0D65F" w14:textId="6764C0EE" w:rsidR="00934B74" w:rsidRDefault="00B837CB" w:rsidP="008D0C2F">
            <w:pPr>
              <w:ind w:firstLine="0"/>
            </w:pPr>
            <w:r>
              <w:t>Chủ đề thông báo</w:t>
            </w:r>
          </w:p>
        </w:tc>
      </w:tr>
      <w:tr w:rsidR="00934B74" w14:paraId="0E96AF2D" w14:textId="77777777" w:rsidTr="008D0C2F">
        <w:tc>
          <w:tcPr>
            <w:tcW w:w="1755" w:type="dxa"/>
          </w:tcPr>
          <w:p w14:paraId="433DEF1B" w14:textId="13B00EB5" w:rsidR="00934B74" w:rsidRDefault="00934B74" w:rsidP="008D0C2F">
            <w:pPr>
              <w:ind w:firstLine="0"/>
            </w:pPr>
            <w:r>
              <w:t>contentHTML</w:t>
            </w:r>
          </w:p>
        </w:tc>
        <w:tc>
          <w:tcPr>
            <w:tcW w:w="1755" w:type="dxa"/>
          </w:tcPr>
          <w:p w14:paraId="3A0AAF48" w14:textId="3935487C" w:rsidR="00934B74" w:rsidRDefault="00EC0516" w:rsidP="008D0C2F">
            <w:pPr>
              <w:ind w:firstLine="0"/>
            </w:pPr>
            <w:r>
              <w:t>String</w:t>
            </w:r>
          </w:p>
        </w:tc>
        <w:tc>
          <w:tcPr>
            <w:tcW w:w="1756" w:type="dxa"/>
          </w:tcPr>
          <w:p w14:paraId="46F33A24" w14:textId="77777777" w:rsidR="00934B74" w:rsidRDefault="00934B74" w:rsidP="008D0C2F">
            <w:pPr>
              <w:ind w:firstLine="0"/>
            </w:pPr>
          </w:p>
        </w:tc>
        <w:tc>
          <w:tcPr>
            <w:tcW w:w="1756" w:type="dxa"/>
          </w:tcPr>
          <w:p w14:paraId="7C0A60E0" w14:textId="77777777" w:rsidR="00934B74" w:rsidRDefault="00934B74" w:rsidP="008D0C2F">
            <w:pPr>
              <w:ind w:firstLine="0"/>
            </w:pPr>
          </w:p>
        </w:tc>
        <w:tc>
          <w:tcPr>
            <w:tcW w:w="1756" w:type="dxa"/>
          </w:tcPr>
          <w:p w14:paraId="35335D7F" w14:textId="3A02274B" w:rsidR="00934B74" w:rsidRDefault="00B837CB" w:rsidP="008D0C2F">
            <w:pPr>
              <w:ind w:firstLine="0"/>
            </w:pPr>
            <w:r>
              <w:t>Nội dung thông báo dạng html</w:t>
            </w:r>
          </w:p>
        </w:tc>
      </w:tr>
      <w:tr w:rsidR="00934B74" w14:paraId="1BD4AB25" w14:textId="77777777" w:rsidTr="008D0C2F">
        <w:tc>
          <w:tcPr>
            <w:tcW w:w="1755" w:type="dxa"/>
          </w:tcPr>
          <w:p w14:paraId="7BE0E34E" w14:textId="1DA2E054" w:rsidR="00934B74" w:rsidRDefault="00934B74" w:rsidP="008D0C2F">
            <w:pPr>
              <w:ind w:firstLine="0"/>
            </w:pPr>
            <w:r>
              <w:t>contentTEXT</w:t>
            </w:r>
          </w:p>
        </w:tc>
        <w:tc>
          <w:tcPr>
            <w:tcW w:w="1755" w:type="dxa"/>
          </w:tcPr>
          <w:p w14:paraId="7D7D2D9B" w14:textId="4C2A971C" w:rsidR="00934B74" w:rsidRDefault="00EC0516" w:rsidP="008D0C2F">
            <w:pPr>
              <w:ind w:firstLine="0"/>
            </w:pPr>
            <w:r>
              <w:t>String</w:t>
            </w:r>
          </w:p>
        </w:tc>
        <w:tc>
          <w:tcPr>
            <w:tcW w:w="1756" w:type="dxa"/>
          </w:tcPr>
          <w:p w14:paraId="464B8054" w14:textId="77777777" w:rsidR="00934B74" w:rsidRDefault="00934B74" w:rsidP="008D0C2F">
            <w:pPr>
              <w:ind w:firstLine="0"/>
            </w:pPr>
          </w:p>
        </w:tc>
        <w:tc>
          <w:tcPr>
            <w:tcW w:w="1756" w:type="dxa"/>
          </w:tcPr>
          <w:p w14:paraId="5986FB71" w14:textId="77777777" w:rsidR="00934B74" w:rsidRDefault="00934B74" w:rsidP="008D0C2F">
            <w:pPr>
              <w:ind w:firstLine="0"/>
            </w:pPr>
          </w:p>
        </w:tc>
        <w:tc>
          <w:tcPr>
            <w:tcW w:w="1756" w:type="dxa"/>
          </w:tcPr>
          <w:p w14:paraId="2A691198" w14:textId="56B98F5B" w:rsidR="00934B74" w:rsidRDefault="00B837CB" w:rsidP="008D0C2F">
            <w:pPr>
              <w:ind w:firstLine="0"/>
            </w:pPr>
            <w:r>
              <w:t>Nội dung thống báo dạng text</w:t>
            </w:r>
          </w:p>
        </w:tc>
      </w:tr>
      <w:tr w:rsidR="00934B74" w14:paraId="3F631A0A" w14:textId="77777777" w:rsidTr="008D0C2F">
        <w:tc>
          <w:tcPr>
            <w:tcW w:w="1755" w:type="dxa"/>
          </w:tcPr>
          <w:p w14:paraId="410C8FBC" w14:textId="22968053" w:rsidR="00934B74" w:rsidRDefault="00934B74" w:rsidP="008D0C2F">
            <w:pPr>
              <w:ind w:firstLine="0"/>
            </w:pPr>
            <w:r>
              <w:lastRenderedPageBreak/>
              <w:t>read</w:t>
            </w:r>
          </w:p>
        </w:tc>
        <w:tc>
          <w:tcPr>
            <w:tcW w:w="1755" w:type="dxa"/>
          </w:tcPr>
          <w:p w14:paraId="19F2EF8C" w14:textId="18F3F3C0" w:rsidR="00934B74" w:rsidRDefault="00EC0516" w:rsidP="008D0C2F">
            <w:pPr>
              <w:ind w:firstLine="0"/>
            </w:pPr>
            <w:r>
              <w:t>String</w:t>
            </w:r>
          </w:p>
        </w:tc>
        <w:tc>
          <w:tcPr>
            <w:tcW w:w="1756" w:type="dxa"/>
          </w:tcPr>
          <w:p w14:paraId="17DC95F1" w14:textId="77777777" w:rsidR="00934B74" w:rsidRDefault="00934B74" w:rsidP="008D0C2F">
            <w:pPr>
              <w:ind w:firstLine="0"/>
            </w:pPr>
          </w:p>
        </w:tc>
        <w:tc>
          <w:tcPr>
            <w:tcW w:w="1756" w:type="dxa"/>
          </w:tcPr>
          <w:p w14:paraId="04710E5A" w14:textId="77777777" w:rsidR="00934B74" w:rsidRDefault="00934B74" w:rsidP="008D0C2F">
            <w:pPr>
              <w:ind w:firstLine="0"/>
            </w:pPr>
          </w:p>
        </w:tc>
        <w:tc>
          <w:tcPr>
            <w:tcW w:w="1756" w:type="dxa"/>
          </w:tcPr>
          <w:p w14:paraId="00405755" w14:textId="7474EC9B" w:rsidR="00934B74" w:rsidRDefault="00B837CB" w:rsidP="0072341F">
            <w:pPr>
              <w:keepNext/>
              <w:ind w:firstLine="0"/>
            </w:pPr>
            <w:r>
              <w:t>Trạng thái đọc thông báo</w:t>
            </w:r>
          </w:p>
        </w:tc>
      </w:tr>
    </w:tbl>
    <w:p w14:paraId="3786FF30" w14:textId="63F92D20" w:rsidR="00617EDE" w:rsidRPr="00444CD5" w:rsidRDefault="00FE73D3" w:rsidP="00925D56">
      <w:pPr>
        <w:pStyle w:val="Heading4"/>
      </w:pPr>
      <w:r w:rsidRPr="00444CD5">
        <w:t xml:space="preserve">Bảng </w:t>
      </w:r>
      <w:r w:rsidR="00E76BCA" w:rsidRPr="00444CD5">
        <w:t>ROOMMESSAGE</w:t>
      </w:r>
    </w:p>
    <w:p w14:paraId="5AA2D556" w14:textId="5E82DE83" w:rsidR="00B40532" w:rsidRDefault="00B40532" w:rsidP="00B40532">
      <w:pPr>
        <w:pStyle w:val="Caption"/>
        <w:keepNext/>
        <w:ind w:firstLine="0"/>
      </w:pPr>
      <w:bookmarkStart w:id="65" w:name="_Toc166355254"/>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8</w:t>
      </w:r>
      <w:r w:rsidR="00F26CBC">
        <w:fldChar w:fldCharType="end"/>
      </w:r>
      <w:r>
        <w:t>: Bảng dữ liệu ROOMMESSAGE.</w:t>
      </w:r>
      <w:bookmarkEnd w:id="65"/>
    </w:p>
    <w:tbl>
      <w:tblPr>
        <w:tblStyle w:val="TableGrid"/>
        <w:tblW w:w="0" w:type="auto"/>
        <w:tblLook w:val="04A0" w:firstRow="1" w:lastRow="0" w:firstColumn="1" w:lastColumn="0" w:noHBand="0" w:noVBand="1"/>
      </w:tblPr>
      <w:tblGrid>
        <w:gridCol w:w="1755"/>
        <w:gridCol w:w="1755"/>
        <w:gridCol w:w="1756"/>
        <w:gridCol w:w="1756"/>
        <w:gridCol w:w="1756"/>
      </w:tblGrid>
      <w:tr w:rsidR="00617EDE" w14:paraId="228D4E85" w14:textId="77777777" w:rsidTr="00444CD5">
        <w:trPr>
          <w:trHeight w:val="299"/>
        </w:trPr>
        <w:tc>
          <w:tcPr>
            <w:tcW w:w="1755" w:type="dxa"/>
          </w:tcPr>
          <w:p w14:paraId="40AA1125" w14:textId="77777777" w:rsidR="00617EDE" w:rsidRPr="00444CD5" w:rsidRDefault="00617EDE" w:rsidP="008D0C2F">
            <w:pPr>
              <w:ind w:firstLine="0"/>
              <w:rPr>
                <w:b/>
                <w:bCs/>
              </w:rPr>
            </w:pPr>
            <w:r w:rsidRPr="00444CD5">
              <w:rPr>
                <w:b/>
                <w:bCs/>
              </w:rPr>
              <w:t>Thuộc tính</w:t>
            </w:r>
          </w:p>
        </w:tc>
        <w:tc>
          <w:tcPr>
            <w:tcW w:w="1755" w:type="dxa"/>
          </w:tcPr>
          <w:p w14:paraId="57609E45" w14:textId="77777777" w:rsidR="00617EDE" w:rsidRPr="00444CD5" w:rsidRDefault="00617EDE" w:rsidP="008D0C2F">
            <w:pPr>
              <w:ind w:firstLine="0"/>
              <w:rPr>
                <w:b/>
                <w:bCs/>
              </w:rPr>
            </w:pPr>
            <w:r w:rsidRPr="00444CD5">
              <w:rPr>
                <w:b/>
                <w:bCs/>
              </w:rPr>
              <w:t>Kiểu dữ liệu</w:t>
            </w:r>
          </w:p>
        </w:tc>
        <w:tc>
          <w:tcPr>
            <w:tcW w:w="1756" w:type="dxa"/>
          </w:tcPr>
          <w:p w14:paraId="30A49123" w14:textId="77777777" w:rsidR="00617EDE" w:rsidRPr="00444CD5" w:rsidRDefault="00617EDE" w:rsidP="008D0C2F">
            <w:pPr>
              <w:ind w:firstLine="0"/>
              <w:rPr>
                <w:b/>
                <w:bCs/>
              </w:rPr>
            </w:pPr>
            <w:r w:rsidRPr="00444CD5">
              <w:rPr>
                <w:b/>
                <w:bCs/>
              </w:rPr>
              <w:t>Khóa chính</w:t>
            </w:r>
          </w:p>
        </w:tc>
        <w:tc>
          <w:tcPr>
            <w:tcW w:w="1756" w:type="dxa"/>
          </w:tcPr>
          <w:p w14:paraId="3460BDEA" w14:textId="77777777" w:rsidR="00617EDE" w:rsidRPr="00444CD5" w:rsidRDefault="00617EDE" w:rsidP="008D0C2F">
            <w:pPr>
              <w:ind w:firstLine="0"/>
              <w:rPr>
                <w:b/>
                <w:bCs/>
              </w:rPr>
            </w:pPr>
            <w:r w:rsidRPr="00444CD5">
              <w:rPr>
                <w:b/>
                <w:bCs/>
              </w:rPr>
              <w:t>Khóa ngoại</w:t>
            </w:r>
          </w:p>
        </w:tc>
        <w:tc>
          <w:tcPr>
            <w:tcW w:w="1756" w:type="dxa"/>
          </w:tcPr>
          <w:p w14:paraId="7E627772" w14:textId="77777777" w:rsidR="00617EDE" w:rsidRPr="00444CD5" w:rsidRDefault="00617EDE" w:rsidP="008D0C2F">
            <w:pPr>
              <w:ind w:firstLine="0"/>
              <w:rPr>
                <w:b/>
                <w:bCs/>
              </w:rPr>
            </w:pPr>
            <w:r w:rsidRPr="00444CD5">
              <w:rPr>
                <w:b/>
                <w:bCs/>
              </w:rPr>
              <w:t>Mô tả</w:t>
            </w:r>
          </w:p>
        </w:tc>
      </w:tr>
      <w:tr w:rsidR="00617EDE" w14:paraId="679DF025" w14:textId="77777777" w:rsidTr="00444CD5">
        <w:trPr>
          <w:trHeight w:val="299"/>
        </w:trPr>
        <w:tc>
          <w:tcPr>
            <w:tcW w:w="1755" w:type="dxa"/>
          </w:tcPr>
          <w:p w14:paraId="220A12C5" w14:textId="44D79DF1" w:rsidR="00617EDE" w:rsidRDefault="00934B74" w:rsidP="008D0C2F">
            <w:pPr>
              <w:ind w:firstLine="0"/>
            </w:pPr>
            <w:r>
              <w:t>id</w:t>
            </w:r>
          </w:p>
        </w:tc>
        <w:tc>
          <w:tcPr>
            <w:tcW w:w="1755" w:type="dxa"/>
          </w:tcPr>
          <w:p w14:paraId="777EC9DC" w14:textId="757C3DDC" w:rsidR="00617EDE" w:rsidRDefault="00EC0516" w:rsidP="008D0C2F">
            <w:pPr>
              <w:ind w:firstLine="0"/>
            </w:pPr>
            <w:r>
              <w:t>Integer</w:t>
            </w:r>
          </w:p>
        </w:tc>
        <w:tc>
          <w:tcPr>
            <w:tcW w:w="1756" w:type="dxa"/>
          </w:tcPr>
          <w:p w14:paraId="5612E2E6" w14:textId="215B7E4E" w:rsidR="00617EDE" w:rsidRDefault="00BB2C1E" w:rsidP="008D0C2F">
            <w:pPr>
              <w:ind w:firstLine="0"/>
            </w:pPr>
            <w:r>
              <w:t>x</w:t>
            </w:r>
          </w:p>
        </w:tc>
        <w:tc>
          <w:tcPr>
            <w:tcW w:w="1756" w:type="dxa"/>
          </w:tcPr>
          <w:p w14:paraId="2D9773A3" w14:textId="77777777" w:rsidR="00617EDE" w:rsidRDefault="00617EDE" w:rsidP="008D0C2F">
            <w:pPr>
              <w:ind w:firstLine="0"/>
            </w:pPr>
          </w:p>
        </w:tc>
        <w:tc>
          <w:tcPr>
            <w:tcW w:w="1756" w:type="dxa"/>
          </w:tcPr>
          <w:p w14:paraId="263C0524" w14:textId="0B6D68F2" w:rsidR="00617EDE" w:rsidRDefault="00B837CB" w:rsidP="008D0C2F">
            <w:pPr>
              <w:ind w:firstLine="0"/>
            </w:pPr>
            <w:r>
              <w:t>Id phòng chat</w:t>
            </w:r>
          </w:p>
        </w:tc>
      </w:tr>
      <w:tr w:rsidR="00617EDE" w14:paraId="65EA44B4" w14:textId="77777777" w:rsidTr="00444CD5">
        <w:trPr>
          <w:trHeight w:val="299"/>
        </w:trPr>
        <w:tc>
          <w:tcPr>
            <w:tcW w:w="1755" w:type="dxa"/>
          </w:tcPr>
          <w:p w14:paraId="3112B2E1" w14:textId="55766F55" w:rsidR="00617EDE" w:rsidRDefault="00934B74" w:rsidP="008D0C2F">
            <w:pPr>
              <w:ind w:firstLine="0"/>
            </w:pPr>
            <w:r>
              <w:t>userOne</w:t>
            </w:r>
          </w:p>
        </w:tc>
        <w:tc>
          <w:tcPr>
            <w:tcW w:w="1755" w:type="dxa"/>
          </w:tcPr>
          <w:p w14:paraId="356529BF" w14:textId="3A5E2013" w:rsidR="00617EDE" w:rsidRDefault="00EC0516" w:rsidP="008D0C2F">
            <w:pPr>
              <w:ind w:firstLine="0"/>
            </w:pPr>
            <w:r>
              <w:t>Integer</w:t>
            </w:r>
          </w:p>
        </w:tc>
        <w:tc>
          <w:tcPr>
            <w:tcW w:w="1756" w:type="dxa"/>
          </w:tcPr>
          <w:p w14:paraId="04FF4D39" w14:textId="77777777" w:rsidR="00617EDE" w:rsidRDefault="00617EDE" w:rsidP="008D0C2F">
            <w:pPr>
              <w:ind w:firstLine="0"/>
            </w:pPr>
          </w:p>
        </w:tc>
        <w:tc>
          <w:tcPr>
            <w:tcW w:w="1756" w:type="dxa"/>
          </w:tcPr>
          <w:p w14:paraId="51422619" w14:textId="4E094A8E" w:rsidR="00617EDE" w:rsidRDefault="00BB2C1E" w:rsidP="008D0C2F">
            <w:pPr>
              <w:ind w:firstLine="0"/>
            </w:pPr>
            <w:r>
              <w:t>x</w:t>
            </w:r>
          </w:p>
        </w:tc>
        <w:tc>
          <w:tcPr>
            <w:tcW w:w="1756" w:type="dxa"/>
          </w:tcPr>
          <w:p w14:paraId="71BC753B" w14:textId="3A2EE9B4" w:rsidR="00617EDE" w:rsidRDefault="00B837CB" w:rsidP="008D0C2F">
            <w:pPr>
              <w:ind w:firstLine="0"/>
            </w:pPr>
            <w:r>
              <w:t>Id khách hàng</w:t>
            </w:r>
          </w:p>
        </w:tc>
      </w:tr>
      <w:tr w:rsidR="00617EDE" w14:paraId="5D3FBA0F" w14:textId="77777777" w:rsidTr="00444CD5">
        <w:trPr>
          <w:trHeight w:val="299"/>
        </w:trPr>
        <w:tc>
          <w:tcPr>
            <w:tcW w:w="1755" w:type="dxa"/>
          </w:tcPr>
          <w:p w14:paraId="675A995C" w14:textId="00653416" w:rsidR="00617EDE" w:rsidRDefault="00934B74" w:rsidP="008D0C2F">
            <w:pPr>
              <w:ind w:firstLine="0"/>
            </w:pPr>
            <w:r>
              <w:t>userTwo</w:t>
            </w:r>
          </w:p>
        </w:tc>
        <w:tc>
          <w:tcPr>
            <w:tcW w:w="1755" w:type="dxa"/>
          </w:tcPr>
          <w:p w14:paraId="19BA54D0" w14:textId="48015C2F" w:rsidR="00617EDE" w:rsidRDefault="00EC0516" w:rsidP="008D0C2F">
            <w:pPr>
              <w:ind w:firstLine="0"/>
            </w:pPr>
            <w:r>
              <w:t>Integer</w:t>
            </w:r>
          </w:p>
        </w:tc>
        <w:tc>
          <w:tcPr>
            <w:tcW w:w="1756" w:type="dxa"/>
          </w:tcPr>
          <w:p w14:paraId="1C5462BE" w14:textId="77777777" w:rsidR="00617EDE" w:rsidRDefault="00617EDE" w:rsidP="008D0C2F">
            <w:pPr>
              <w:ind w:firstLine="0"/>
            </w:pPr>
          </w:p>
        </w:tc>
        <w:tc>
          <w:tcPr>
            <w:tcW w:w="1756" w:type="dxa"/>
          </w:tcPr>
          <w:p w14:paraId="6C5CC8D2" w14:textId="557E09B8" w:rsidR="00617EDE" w:rsidRDefault="00BB2C1E" w:rsidP="008D0C2F">
            <w:pPr>
              <w:ind w:firstLine="0"/>
            </w:pPr>
            <w:r>
              <w:t>x</w:t>
            </w:r>
          </w:p>
        </w:tc>
        <w:tc>
          <w:tcPr>
            <w:tcW w:w="1756" w:type="dxa"/>
          </w:tcPr>
          <w:p w14:paraId="3E910A2A" w14:textId="4DE6BB17" w:rsidR="00617EDE" w:rsidRDefault="00B837CB" w:rsidP="0072341F">
            <w:pPr>
              <w:keepNext/>
              <w:ind w:firstLine="0"/>
            </w:pPr>
            <w:r>
              <w:t xml:space="preserve">Id </w:t>
            </w:r>
            <w:r w:rsidR="00EF096D">
              <w:t>admin chat</w:t>
            </w:r>
          </w:p>
        </w:tc>
      </w:tr>
    </w:tbl>
    <w:p w14:paraId="37B05B87" w14:textId="0186C4D3" w:rsidR="00617EDE" w:rsidRPr="00444CD5" w:rsidRDefault="00FE73D3" w:rsidP="00925D56">
      <w:pPr>
        <w:pStyle w:val="Heading4"/>
      </w:pPr>
      <w:r w:rsidRPr="00444CD5">
        <w:t xml:space="preserve">Bảng </w:t>
      </w:r>
      <w:r w:rsidR="00E76BCA" w:rsidRPr="00444CD5">
        <w:t>MESSAGE</w:t>
      </w:r>
    </w:p>
    <w:p w14:paraId="16248C6C" w14:textId="639F1947" w:rsidR="00B40532" w:rsidRDefault="00B40532" w:rsidP="00B40532">
      <w:pPr>
        <w:pStyle w:val="Caption"/>
        <w:keepNext/>
        <w:ind w:firstLine="0"/>
      </w:pPr>
      <w:bookmarkStart w:id="66" w:name="_Toc166355255"/>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9</w:t>
      </w:r>
      <w:r w:rsidR="00F26CBC">
        <w:fldChar w:fldCharType="end"/>
      </w:r>
      <w:r>
        <w:t>: Bảng dữ liệu MESSAGE</w:t>
      </w:r>
      <w:bookmarkEnd w:id="66"/>
    </w:p>
    <w:tbl>
      <w:tblPr>
        <w:tblStyle w:val="TableGrid"/>
        <w:tblW w:w="0" w:type="auto"/>
        <w:tblLook w:val="04A0" w:firstRow="1" w:lastRow="0" w:firstColumn="1" w:lastColumn="0" w:noHBand="0" w:noVBand="1"/>
      </w:tblPr>
      <w:tblGrid>
        <w:gridCol w:w="1755"/>
        <w:gridCol w:w="1755"/>
        <w:gridCol w:w="1756"/>
        <w:gridCol w:w="1756"/>
        <w:gridCol w:w="1756"/>
      </w:tblGrid>
      <w:tr w:rsidR="00617EDE" w14:paraId="61C9DCF1" w14:textId="77777777" w:rsidTr="00444CD5">
        <w:trPr>
          <w:trHeight w:val="598"/>
        </w:trPr>
        <w:tc>
          <w:tcPr>
            <w:tcW w:w="1755" w:type="dxa"/>
          </w:tcPr>
          <w:p w14:paraId="6C609351" w14:textId="77777777" w:rsidR="00617EDE" w:rsidRPr="00444CD5" w:rsidRDefault="00617EDE" w:rsidP="008D0C2F">
            <w:pPr>
              <w:ind w:firstLine="0"/>
              <w:rPr>
                <w:b/>
                <w:bCs/>
              </w:rPr>
            </w:pPr>
            <w:r w:rsidRPr="00444CD5">
              <w:rPr>
                <w:b/>
                <w:bCs/>
              </w:rPr>
              <w:t>Thuộc tính</w:t>
            </w:r>
          </w:p>
        </w:tc>
        <w:tc>
          <w:tcPr>
            <w:tcW w:w="1755" w:type="dxa"/>
          </w:tcPr>
          <w:p w14:paraId="50007F03" w14:textId="77777777" w:rsidR="00617EDE" w:rsidRPr="00444CD5" w:rsidRDefault="00617EDE" w:rsidP="008D0C2F">
            <w:pPr>
              <w:ind w:firstLine="0"/>
              <w:rPr>
                <w:b/>
                <w:bCs/>
              </w:rPr>
            </w:pPr>
            <w:r w:rsidRPr="00444CD5">
              <w:rPr>
                <w:b/>
                <w:bCs/>
              </w:rPr>
              <w:t>Kiểu dữ liệu</w:t>
            </w:r>
          </w:p>
        </w:tc>
        <w:tc>
          <w:tcPr>
            <w:tcW w:w="1756" w:type="dxa"/>
          </w:tcPr>
          <w:p w14:paraId="3E158835" w14:textId="77777777" w:rsidR="00617EDE" w:rsidRPr="00444CD5" w:rsidRDefault="00617EDE" w:rsidP="008D0C2F">
            <w:pPr>
              <w:ind w:firstLine="0"/>
              <w:rPr>
                <w:b/>
                <w:bCs/>
              </w:rPr>
            </w:pPr>
            <w:r w:rsidRPr="00444CD5">
              <w:rPr>
                <w:b/>
                <w:bCs/>
              </w:rPr>
              <w:t>Khóa chính</w:t>
            </w:r>
          </w:p>
        </w:tc>
        <w:tc>
          <w:tcPr>
            <w:tcW w:w="1756" w:type="dxa"/>
          </w:tcPr>
          <w:p w14:paraId="5B17253B" w14:textId="77777777" w:rsidR="00617EDE" w:rsidRPr="00444CD5" w:rsidRDefault="00617EDE" w:rsidP="008D0C2F">
            <w:pPr>
              <w:ind w:firstLine="0"/>
              <w:rPr>
                <w:b/>
                <w:bCs/>
              </w:rPr>
            </w:pPr>
            <w:r w:rsidRPr="00444CD5">
              <w:rPr>
                <w:b/>
                <w:bCs/>
              </w:rPr>
              <w:t>Khóa ngoại</w:t>
            </w:r>
          </w:p>
        </w:tc>
        <w:tc>
          <w:tcPr>
            <w:tcW w:w="1756" w:type="dxa"/>
          </w:tcPr>
          <w:p w14:paraId="21FC2951" w14:textId="77777777" w:rsidR="00617EDE" w:rsidRPr="00444CD5" w:rsidRDefault="00617EDE" w:rsidP="008D0C2F">
            <w:pPr>
              <w:ind w:firstLine="0"/>
              <w:rPr>
                <w:b/>
                <w:bCs/>
              </w:rPr>
            </w:pPr>
            <w:r w:rsidRPr="00444CD5">
              <w:rPr>
                <w:b/>
                <w:bCs/>
              </w:rPr>
              <w:t>Mô tả</w:t>
            </w:r>
          </w:p>
        </w:tc>
      </w:tr>
      <w:tr w:rsidR="00617EDE" w14:paraId="5AF415EB" w14:textId="77777777" w:rsidTr="00444CD5">
        <w:trPr>
          <w:trHeight w:val="598"/>
        </w:trPr>
        <w:tc>
          <w:tcPr>
            <w:tcW w:w="1755" w:type="dxa"/>
          </w:tcPr>
          <w:p w14:paraId="182E058F" w14:textId="78F59F73" w:rsidR="00617EDE" w:rsidRDefault="00934B74" w:rsidP="008D0C2F">
            <w:pPr>
              <w:ind w:firstLine="0"/>
            </w:pPr>
            <w:r>
              <w:t>id</w:t>
            </w:r>
          </w:p>
        </w:tc>
        <w:tc>
          <w:tcPr>
            <w:tcW w:w="1755" w:type="dxa"/>
          </w:tcPr>
          <w:p w14:paraId="38980A07" w14:textId="773A4466" w:rsidR="00617EDE" w:rsidRDefault="00EC0516" w:rsidP="008D0C2F">
            <w:pPr>
              <w:ind w:firstLine="0"/>
            </w:pPr>
            <w:r>
              <w:t>Integer</w:t>
            </w:r>
          </w:p>
        </w:tc>
        <w:tc>
          <w:tcPr>
            <w:tcW w:w="1756" w:type="dxa"/>
          </w:tcPr>
          <w:p w14:paraId="3BC58888" w14:textId="5F47B368" w:rsidR="00617EDE" w:rsidRDefault="00BB2C1E" w:rsidP="008D0C2F">
            <w:pPr>
              <w:ind w:firstLine="0"/>
            </w:pPr>
            <w:r>
              <w:t>x</w:t>
            </w:r>
          </w:p>
        </w:tc>
        <w:tc>
          <w:tcPr>
            <w:tcW w:w="1756" w:type="dxa"/>
          </w:tcPr>
          <w:p w14:paraId="2413A904" w14:textId="77777777" w:rsidR="00617EDE" w:rsidRDefault="00617EDE" w:rsidP="008D0C2F">
            <w:pPr>
              <w:ind w:firstLine="0"/>
            </w:pPr>
          </w:p>
        </w:tc>
        <w:tc>
          <w:tcPr>
            <w:tcW w:w="1756" w:type="dxa"/>
          </w:tcPr>
          <w:p w14:paraId="2147CF9A" w14:textId="71215D3D" w:rsidR="00617EDE" w:rsidRDefault="00EF096D" w:rsidP="008D0C2F">
            <w:pPr>
              <w:ind w:firstLine="0"/>
            </w:pPr>
            <w:r>
              <w:t>Id tin nhắn</w:t>
            </w:r>
          </w:p>
        </w:tc>
      </w:tr>
      <w:tr w:rsidR="00617EDE" w14:paraId="65F9B57A" w14:textId="77777777" w:rsidTr="00444CD5">
        <w:trPr>
          <w:trHeight w:val="598"/>
        </w:trPr>
        <w:tc>
          <w:tcPr>
            <w:tcW w:w="1755" w:type="dxa"/>
          </w:tcPr>
          <w:p w14:paraId="60F9C371" w14:textId="7ED1742F" w:rsidR="00617EDE" w:rsidRDefault="00934B74" w:rsidP="008D0C2F">
            <w:pPr>
              <w:ind w:firstLine="0"/>
            </w:pPr>
            <w:r>
              <w:t>ID_User</w:t>
            </w:r>
          </w:p>
        </w:tc>
        <w:tc>
          <w:tcPr>
            <w:tcW w:w="1755" w:type="dxa"/>
          </w:tcPr>
          <w:p w14:paraId="68CBB58B" w14:textId="115EE848" w:rsidR="00617EDE" w:rsidRDefault="00EC0516" w:rsidP="008D0C2F">
            <w:pPr>
              <w:ind w:firstLine="0"/>
            </w:pPr>
            <w:r>
              <w:t>Integer</w:t>
            </w:r>
          </w:p>
        </w:tc>
        <w:tc>
          <w:tcPr>
            <w:tcW w:w="1756" w:type="dxa"/>
          </w:tcPr>
          <w:p w14:paraId="6A007A1F" w14:textId="77777777" w:rsidR="00617EDE" w:rsidRDefault="00617EDE" w:rsidP="008D0C2F">
            <w:pPr>
              <w:ind w:firstLine="0"/>
            </w:pPr>
          </w:p>
        </w:tc>
        <w:tc>
          <w:tcPr>
            <w:tcW w:w="1756" w:type="dxa"/>
          </w:tcPr>
          <w:p w14:paraId="2F59F54B" w14:textId="5CBA7545" w:rsidR="00617EDE" w:rsidRDefault="00BB2C1E" w:rsidP="008D0C2F">
            <w:pPr>
              <w:ind w:firstLine="0"/>
            </w:pPr>
            <w:r>
              <w:t>x</w:t>
            </w:r>
          </w:p>
        </w:tc>
        <w:tc>
          <w:tcPr>
            <w:tcW w:w="1756" w:type="dxa"/>
          </w:tcPr>
          <w:p w14:paraId="292405A8" w14:textId="36C56F5A" w:rsidR="00617EDE" w:rsidRDefault="00EF096D" w:rsidP="008D0C2F">
            <w:pPr>
              <w:ind w:firstLine="0"/>
            </w:pPr>
            <w:r>
              <w:t>Id người chat</w:t>
            </w:r>
          </w:p>
        </w:tc>
      </w:tr>
      <w:tr w:rsidR="00617EDE" w14:paraId="4D44C620" w14:textId="77777777" w:rsidTr="00444CD5">
        <w:trPr>
          <w:trHeight w:val="598"/>
        </w:trPr>
        <w:tc>
          <w:tcPr>
            <w:tcW w:w="1755" w:type="dxa"/>
          </w:tcPr>
          <w:p w14:paraId="37B3F30C" w14:textId="62625016" w:rsidR="00617EDE" w:rsidRDefault="00934B74" w:rsidP="008D0C2F">
            <w:pPr>
              <w:ind w:firstLine="0"/>
            </w:pPr>
            <w:r>
              <w:t>ID_Room</w:t>
            </w:r>
          </w:p>
        </w:tc>
        <w:tc>
          <w:tcPr>
            <w:tcW w:w="1755" w:type="dxa"/>
          </w:tcPr>
          <w:p w14:paraId="0D7FD227" w14:textId="0101C2F0" w:rsidR="00617EDE" w:rsidRDefault="00EC0516" w:rsidP="008D0C2F">
            <w:pPr>
              <w:ind w:firstLine="0"/>
            </w:pPr>
            <w:r>
              <w:t>Integer</w:t>
            </w:r>
          </w:p>
        </w:tc>
        <w:tc>
          <w:tcPr>
            <w:tcW w:w="1756" w:type="dxa"/>
          </w:tcPr>
          <w:p w14:paraId="7BADDDE2" w14:textId="77777777" w:rsidR="00617EDE" w:rsidRDefault="00617EDE" w:rsidP="008D0C2F">
            <w:pPr>
              <w:ind w:firstLine="0"/>
            </w:pPr>
          </w:p>
        </w:tc>
        <w:tc>
          <w:tcPr>
            <w:tcW w:w="1756" w:type="dxa"/>
          </w:tcPr>
          <w:p w14:paraId="58261E63" w14:textId="7831C5C2" w:rsidR="00617EDE" w:rsidRDefault="00BB2C1E" w:rsidP="008D0C2F">
            <w:pPr>
              <w:ind w:firstLine="0"/>
            </w:pPr>
            <w:r>
              <w:t>x</w:t>
            </w:r>
          </w:p>
        </w:tc>
        <w:tc>
          <w:tcPr>
            <w:tcW w:w="1756" w:type="dxa"/>
          </w:tcPr>
          <w:p w14:paraId="49689C66" w14:textId="145D59CA" w:rsidR="00617EDE" w:rsidRDefault="00EF096D" w:rsidP="008D0C2F">
            <w:pPr>
              <w:ind w:firstLine="0"/>
            </w:pPr>
            <w:r>
              <w:t>Id phòng chat</w:t>
            </w:r>
          </w:p>
        </w:tc>
      </w:tr>
      <w:tr w:rsidR="00934B74" w14:paraId="12858506" w14:textId="77777777" w:rsidTr="00444CD5">
        <w:trPr>
          <w:trHeight w:val="598"/>
        </w:trPr>
        <w:tc>
          <w:tcPr>
            <w:tcW w:w="1755" w:type="dxa"/>
          </w:tcPr>
          <w:p w14:paraId="1D22F0F1" w14:textId="09076F83" w:rsidR="00934B74" w:rsidRDefault="00934B74" w:rsidP="008D0C2F">
            <w:pPr>
              <w:ind w:firstLine="0"/>
            </w:pPr>
            <w:r>
              <w:t>text</w:t>
            </w:r>
          </w:p>
        </w:tc>
        <w:tc>
          <w:tcPr>
            <w:tcW w:w="1755" w:type="dxa"/>
          </w:tcPr>
          <w:p w14:paraId="6082012D" w14:textId="06496D74" w:rsidR="00934B74" w:rsidRDefault="00EC0516" w:rsidP="008D0C2F">
            <w:pPr>
              <w:ind w:firstLine="0"/>
            </w:pPr>
            <w:r>
              <w:t>String</w:t>
            </w:r>
          </w:p>
        </w:tc>
        <w:tc>
          <w:tcPr>
            <w:tcW w:w="1756" w:type="dxa"/>
          </w:tcPr>
          <w:p w14:paraId="7673FAF4" w14:textId="77777777" w:rsidR="00934B74" w:rsidRDefault="00934B74" w:rsidP="008D0C2F">
            <w:pPr>
              <w:ind w:firstLine="0"/>
            </w:pPr>
          </w:p>
        </w:tc>
        <w:tc>
          <w:tcPr>
            <w:tcW w:w="1756" w:type="dxa"/>
          </w:tcPr>
          <w:p w14:paraId="5A6F5A26" w14:textId="77777777" w:rsidR="00934B74" w:rsidRDefault="00934B74" w:rsidP="008D0C2F">
            <w:pPr>
              <w:ind w:firstLine="0"/>
            </w:pPr>
          </w:p>
        </w:tc>
        <w:tc>
          <w:tcPr>
            <w:tcW w:w="1756" w:type="dxa"/>
          </w:tcPr>
          <w:p w14:paraId="7CE25937" w14:textId="039BC4D2" w:rsidR="00934B74" w:rsidRDefault="00EF096D" w:rsidP="008D0C2F">
            <w:pPr>
              <w:ind w:firstLine="0"/>
            </w:pPr>
            <w:r>
              <w:t>Nội dung chat</w:t>
            </w:r>
          </w:p>
        </w:tc>
      </w:tr>
      <w:tr w:rsidR="00934B74" w14:paraId="0D030F58" w14:textId="77777777" w:rsidTr="00444CD5">
        <w:trPr>
          <w:trHeight w:val="598"/>
        </w:trPr>
        <w:tc>
          <w:tcPr>
            <w:tcW w:w="1755" w:type="dxa"/>
          </w:tcPr>
          <w:p w14:paraId="205A4075" w14:textId="0FFC58E0" w:rsidR="00934B74" w:rsidRDefault="00934B74" w:rsidP="008D0C2F">
            <w:pPr>
              <w:ind w:firstLine="0"/>
            </w:pPr>
            <w:r>
              <w:t>read</w:t>
            </w:r>
          </w:p>
        </w:tc>
        <w:tc>
          <w:tcPr>
            <w:tcW w:w="1755" w:type="dxa"/>
          </w:tcPr>
          <w:p w14:paraId="4167971B" w14:textId="49F8B06A" w:rsidR="00934B74" w:rsidRDefault="00EC0516" w:rsidP="008D0C2F">
            <w:pPr>
              <w:ind w:firstLine="0"/>
            </w:pPr>
            <w:r>
              <w:t>String</w:t>
            </w:r>
          </w:p>
        </w:tc>
        <w:tc>
          <w:tcPr>
            <w:tcW w:w="1756" w:type="dxa"/>
          </w:tcPr>
          <w:p w14:paraId="3E1CAF0A" w14:textId="77777777" w:rsidR="00934B74" w:rsidRDefault="00934B74" w:rsidP="008D0C2F">
            <w:pPr>
              <w:ind w:firstLine="0"/>
            </w:pPr>
          </w:p>
        </w:tc>
        <w:tc>
          <w:tcPr>
            <w:tcW w:w="1756" w:type="dxa"/>
          </w:tcPr>
          <w:p w14:paraId="6D73F05E" w14:textId="77777777" w:rsidR="00934B74" w:rsidRDefault="00934B74" w:rsidP="008D0C2F">
            <w:pPr>
              <w:ind w:firstLine="0"/>
            </w:pPr>
          </w:p>
        </w:tc>
        <w:tc>
          <w:tcPr>
            <w:tcW w:w="1756" w:type="dxa"/>
          </w:tcPr>
          <w:p w14:paraId="13D928E8" w14:textId="6924605C" w:rsidR="00934B74" w:rsidRDefault="00EF096D" w:rsidP="0072341F">
            <w:pPr>
              <w:keepNext/>
              <w:ind w:firstLine="0"/>
            </w:pPr>
            <w:r>
              <w:t>Trạng thái đọc tin nhắn</w:t>
            </w:r>
          </w:p>
        </w:tc>
      </w:tr>
    </w:tbl>
    <w:p w14:paraId="3D46AA78" w14:textId="2FB8916C" w:rsidR="00617EDE" w:rsidRPr="00444CD5" w:rsidRDefault="00FE73D3" w:rsidP="00925D56">
      <w:pPr>
        <w:pStyle w:val="Heading4"/>
      </w:pPr>
      <w:r w:rsidRPr="00444CD5">
        <w:t xml:space="preserve">Bảng </w:t>
      </w:r>
      <w:r w:rsidR="00934B74" w:rsidRPr="00444CD5">
        <w:t>VOUCHER</w:t>
      </w:r>
    </w:p>
    <w:p w14:paraId="2AADBF1D" w14:textId="4D28A330" w:rsidR="00B40532" w:rsidRDefault="00B40532" w:rsidP="00B40532">
      <w:pPr>
        <w:pStyle w:val="Caption"/>
        <w:keepNext/>
        <w:ind w:firstLine="0"/>
      </w:pPr>
      <w:bookmarkStart w:id="67" w:name="_Toc166355256"/>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10</w:t>
      </w:r>
      <w:r w:rsidR="00F26CBC">
        <w:fldChar w:fldCharType="end"/>
      </w:r>
      <w:r>
        <w:t>: Bảng dữ liệu VOUCHER.</w:t>
      </w:r>
      <w:bookmarkEnd w:id="67"/>
    </w:p>
    <w:tbl>
      <w:tblPr>
        <w:tblStyle w:val="TableGrid"/>
        <w:tblW w:w="0" w:type="auto"/>
        <w:tblLook w:val="04A0" w:firstRow="1" w:lastRow="0" w:firstColumn="1" w:lastColumn="0" w:noHBand="0" w:noVBand="1"/>
      </w:tblPr>
      <w:tblGrid>
        <w:gridCol w:w="1835"/>
        <w:gridCol w:w="1736"/>
        <w:gridCol w:w="1734"/>
        <w:gridCol w:w="1734"/>
        <w:gridCol w:w="1739"/>
      </w:tblGrid>
      <w:tr w:rsidR="00617EDE" w14:paraId="7EBFD80A" w14:textId="77777777" w:rsidTr="00B40532">
        <w:trPr>
          <w:trHeight w:val="897"/>
        </w:trPr>
        <w:tc>
          <w:tcPr>
            <w:tcW w:w="1835" w:type="dxa"/>
          </w:tcPr>
          <w:p w14:paraId="1BE916F5" w14:textId="77777777" w:rsidR="00617EDE" w:rsidRPr="00444CD5" w:rsidRDefault="00617EDE" w:rsidP="008D0C2F">
            <w:pPr>
              <w:ind w:firstLine="0"/>
              <w:rPr>
                <w:b/>
                <w:bCs/>
              </w:rPr>
            </w:pPr>
            <w:r w:rsidRPr="00444CD5">
              <w:rPr>
                <w:b/>
                <w:bCs/>
              </w:rPr>
              <w:t>Thuộc tính</w:t>
            </w:r>
          </w:p>
        </w:tc>
        <w:tc>
          <w:tcPr>
            <w:tcW w:w="1736" w:type="dxa"/>
          </w:tcPr>
          <w:p w14:paraId="58227A89" w14:textId="77777777" w:rsidR="00617EDE" w:rsidRPr="00444CD5" w:rsidRDefault="00617EDE" w:rsidP="008D0C2F">
            <w:pPr>
              <w:ind w:firstLine="0"/>
              <w:rPr>
                <w:b/>
                <w:bCs/>
              </w:rPr>
            </w:pPr>
            <w:r w:rsidRPr="00444CD5">
              <w:rPr>
                <w:b/>
                <w:bCs/>
              </w:rPr>
              <w:t>Kiểu dữ liệu</w:t>
            </w:r>
          </w:p>
        </w:tc>
        <w:tc>
          <w:tcPr>
            <w:tcW w:w="1734" w:type="dxa"/>
          </w:tcPr>
          <w:p w14:paraId="3DC3C930" w14:textId="77777777" w:rsidR="00617EDE" w:rsidRPr="00444CD5" w:rsidRDefault="00617EDE" w:rsidP="008D0C2F">
            <w:pPr>
              <w:ind w:firstLine="0"/>
              <w:rPr>
                <w:b/>
                <w:bCs/>
              </w:rPr>
            </w:pPr>
            <w:r w:rsidRPr="00444CD5">
              <w:rPr>
                <w:b/>
                <w:bCs/>
              </w:rPr>
              <w:t>Khóa chính</w:t>
            </w:r>
          </w:p>
        </w:tc>
        <w:tc>
          <w:tcPr>
            <w:tcW w:w="1734" w:type="dxa"/>
          </w:tcPr>
          <w:p w14:paraId="1B0A141A" w14:textId="77777777" w:rsidR="00617EDE" w:rsidRPr="00444CD5" w:rsidRDefault="00617EDE" w:rsidP="008D0C2F">
            <w:pPr>
              <w:ind w:firstLine="0"/>
              <w:rPr>
                <w:b/>
                <w:bCs/>
              </w:rPr>
            </w:pPr>
            <w:r w:rsidRPr="00444CD5">
              <w:rPr>
                <w:b/>
                <w:bCs/>
              </w:rPr>
              <w:t>Khóa ngoại</w:t>
            </w:r>
          </w:p>
        </w:tc>
        <w:tc>
          <w:tcPr>
            <w:tcW w:w="1739" w:type="dxa"/>
          </w:tcPr>
          <w:p w14:paraId="6CB1DEDE" w14:textId="77777777" w:rsidR="00617EDE" w:rsidRPr="00444CD5" w:rsidRDefault="00617EDE" w:rsidP="008D0C2F">
            <w:pPr>
              <w:ind w:firstLine="0"/>
              <w:rPr>
                <w:b/>
                <w:bCs/>
              </w:rPr>
            </w:pPr>
            <w:r w:rsidRPr="00444CD5">
              <w:rPr>
                <w:b/>
                <w:bCs/>
              </w:rPr>
              <w:t>Mô tả</w:t>
            </w:r>
          </w:p>
        </w:tc>
      </w:tr>
      <w:tr w:rsidR="00617EDE" w14:paraId="0FEC8823" w14:textId="77777777" w:rsidTr="00B40532">
        <w:trPr>
          <w:trHeight w:val="897"/>
        </w:trPr>
        <w:tc>
          <w:tcPr>
            <w:tcW w:w="1835" w:type="dxa"/>
          </w:tcPr>
          <w:p w14:paraId="20CFFF55" w14:textId="01F2AEC1" w:rsidR="00617EDE" w:rsidRDefault="00865B64" w:rsidP="008D0C2F">
            <w:pPr>
              <w:ind w:firstLine="0"/>
            </w:pPr>
            <w:r>
              <w:t>id</w:t>
            </w:r>
          </w:p>
        </w:tc>
        <w:tc>
          <w:tcPr>
            <w:tcW w:w="1736" w:type="dxa"/>
          </w:tcPr>
          <w:p w14:paraId="6683118E" w14:textId="3BA02E2E" w:rsidR="00617EDE" w:rsidRDefault="00EC0516" w:rsidP="008D0C2F">
            <w:pPr>
              <w:ind w:firstLine="0"/>
            </w:pPr>
            <w:r>
              <w:t>Integer</w:t>
            </w:r>
          </w:p>
        </w:tc>
        <w:tc>
          <w:tcPr>
            <w:tcW w:w="1734" w:type="dxa"/>
          </w:tcPr>
          <w:p w14:paraId="4D455ED5" w14:textId="502D2121" w:rsidR="00617EDE" w:rsidRDefault="00BB2C1E" w:rsidP="008D0C2F">
            <w:pPr>
              <w:ind w:firstLine="0"/>
            </w:pPr>
            <w:r>
              <w:t>xx</w:t>
            </w:r>
          </w:p>
        </w:tc>
        <w:tc>
          <w:tcPr>
            <w:tcW w:w="1734" w:type="dxa"/>
          </w:tcPr>
          <w:p w14:paraId="795400F2" w14:textId="77777777" w:rsidR="00617EDE" w:rsidRDefault="00617EDE" w:rsidP="008D0C2F">
            <w:pPr>
              <w:ind w:firstLine="0"/>
            </w:pPr>
          </w:p>
        </w:tc>
        <w:tc>
          <w:tcPr>
            <w:tcW w:w="1739" w:type="dxa"/>
          </w:tcPr>
          <w:p w14:paraId="26B52F83" w14:textId="5FF9388C" w:rsidR="00617EDE" w:rsidRDefault="00EF096D" w:rsidP="008D0C2F">
            <w:pPr>
              <w:ind w:firstLine="0"/>
            </w:pPr>
            <w:r>
              <w:t>Id voucher</w:t>
            </w:r>
          </w:p>
        </w:tc>
      </w:tr>
      <w:tr w:rsidR="00617EDE" w14:paraId="66CF8EF7" w14:textId="77777777" w:rsidTr="00B40532">
        <w:trPr>
          <w:trHeight w:val="897"/>
        </w:trPr>
        <w:tc>
          <w:tcPr>
            <w:tcW w:w="1835" w:type="dxa"/>
          </w:tcPr>
          <w:p w14:paraId="002F6E80" w14:textId="0BC36FCD" w:rsidR="00617EDE" w:rsidRDefault="00865B64" w:rsidP="008D0C2F">
            <w:pPr>
              <w:ind w:firstLine="0"/>
            </w:pPr>
            <w:r>
              <w:t>typeVoucher</w:t>
            </w:r>
          </w:p>
        </w:tc>
        <w:tc>
          <w:tcPr>
            <w:tcW w:w="1736" w:type="dxa"/>
          </w:tcPr>
          <w:p w14:paraId="36AED86D" w14:textId="507FFF38" w:rsidR="00617EDE" w:rsidRDefault="00EC0516" w:rsidP="008D0C2F">
            <w:pPr>
              <w:ind w:firstLine="0"/>
            </w:pPr>
            <w:r>
              <w:t>String</w:t>
            </w:r>
          </w:p>
        </w:tc>
        <w:tc>
          <w:tcPr>
            <w:tcW w:w="1734" w:type="dxa"/>
          </w:tcPr>
          <w:p w14:paraId="6CB1A2B7" w14:textId="77777777" w:rsidR="00617EDE" w:rsidRDefault="00617EDE" w:rsidP="008D0C2F">
            <w:pPr>
              <w:ind w:firstLine="0"/>
            </w:pPr>
          </w:p>
        </w:tc>
        <w:tc>
          <w:tcPr>
            <w:tcW w:w="1734" w:type="dxa"/>
          </w:tcPr>
          <w:p w14:paraId="75BC3BE4" w14:textId="77777777" w:rsidR="00617EDE" w:rsidRDefault="00617EDE" w:rsidP="008D0C2F">
            <w:pPr>
              <w:ind w:firstLine="0"/>
            </w:pPr>
          </w:p>
        </w:tc>
        <w:tc>
          <w:tcPr>
            <w:tcW w:w="1739" w:type="dxa"/>
          </w:tcPr>
          <w:p w14:paraId="51528BF1" w14:textId="20186CDE" w:rsidR="00617EDE" w:rsidRDefault="00EF096D" w:rsidP="008D0C2F">
            <w:pPr>
              <w:ind w:firstLine="0"/>
            </w:pPr>
            <w:r>
              <w:t>Thể loại voucher</w:t>
            </w:r>
          </w:p>
        </w:tc>
      </w:tr>
      <w:tr w:rsidR="00617EDE" w14:paraId="2AD3EA8C" w14:textId="77777777" w:rsidTr="00B40532">
        <w:trPr>
          <w:trHeight w:val="897"/>
        </w:trPr>
        <w:tc>
          <w:tcPr>
            <w:tcW w:w="1835" w:type="dxa"/>
          </w:tcPr>
          <w:p w14:paraId="43AC8195" w14:textId="0213A256" w:rsidR="00617EDE" w:rsidRDefault="00865B64" w:rsidP="008D0C2F">
            <w:pPr>
              <w:ind w:firstLine="0"/>
            </w:pPr>
            <w:r>
              <w:t>nameVoucher</w:t>
            </w:r>
          </w:p>
        </w:tc>
        <w:tc>
          <w:tcPr>
            <w:tcW w:w="1736" w:type="dxa"/>
          </w:tcPr>
          <w:p w14:paraId="4BF40187" w14:textId="3CCE46D4" w:rsidR="00617EDE" w:rsidRDefault="00EC0516" w:rsidP="008D0C2F">
            <w:pPr>
              <w:ind w:firstLine="0"/>
            </w:pPr>
            <w:r>
              <w:t>String</w:t>
            </w:r>
          </w:p>
        </w:tc>
        <w:tc>
          <w:tcPr>
            <w:tcW w:w="1734" w:type="dxa"/>
          </w:tcPr>
          <w:p w14:paraId="6AEB6E0F" w14:textId="77777777" w:rsidR="00617EDE" w:rsidRDefault="00617EDE" w:rsidP="008D0C2F">
            <w:pPr>
              <w:ind w:firstLine="0"/>
            </w:pPr>
          </w:p>
        </w:tc>
        <w:tc>
          <w:tcPr>
            <w:tcW w:w="1734" w:type="dxa"/>
          </w:tcPr>
          <w:p w14:paraId="64EA235E" w14:textId="77777777" w:rsidR="00617EDE" w:rsidRDefault="00617EDE" w:rsidP="008D0C2F">
            <w:pPr>
              <w:ind w:firstLine="0"/>
            </w:pPr>
          </w:p>
        </w:tc>
        <w:tc>
          <w:tcPr>
            <w:tcW w:w="1739" w:type="dxa"/>
          </w:tcPr>
          <w:p w14:paraId="055BB8F9" w14:textId="39959698" w:rsidR="00617EDE" w:rsidRDefault="00EF096D" w:rsidP="008D0C2F">
            <w:pPr>
              <w:ind w:firstLine="0"/>
            </w:pPr>
            <w:r>
              <w:t>Tên voucher</w:t>
            </w:r>
          </w:p>
        </w:tc>
      </w:tr>
      <w:tr w:rsidR="00865B64" w14:paraId="18E7074D" w14:textId="77777777" w:rsidTr="00B40532">
        <w:trPr>
          <w:trHeight w:val="897"/>
        </w:trPr>
        <w:tc>
          <w:tcPr>
            <w:tcW w:w="1835" w:type="dxa"/>
          </w:tcPr>
          <w:p w14:paraId="1698C0E4" w14:textId="2B6BEC6D" w:rsidR="00865B64" w:rsidRDefault="00865B64" w:rsidP="008D0C2F">
            <w:pPr>
              <w:ind w:firstLine="0"/>
            </w:pPr>
            <w:r>
              <w:t>remainVoucher</w:t>
            </w:r>
          </w:p>
        </w:tc>
        <w:tc>
          <w:tcPr>
            <w:tcW w:w="1736" w:type="dxa"/>
          </w:tcPr>
          <w:p w14:paraId="7D2CA8A4" w14:textId="014D1C75" w:rsidR="00865B64" w:rsidRDefault="00EC0516" w:rsidP="008D0C2F">
            <w:pPr>
              <w:ind w:firstLine="0"/>
            </w:pPr>
            <w:r>
              <w:t>Integer</w:t>
            </w:r>
          </w:p>
        </w:tc>
        <w:tc>
          <w:tcPr>
            <w:tcW w:w="1734" w:type="dxa"/>
          </w:tcPr>
          <w:p w14:paraId="354E9629" w14:textId="77777777" w:rsidR="00865B64" w:rsidRDefault="00865B64" w:rsidP="008D0C2F">
            <w:pPr>
              <w:ind w:firstLine="0"/>
            </w:pPr>
          </w:p>
        </w:tc>
        <w:tc>
          <w:tcPr>
            <w:tcW w:w="1734" w:type="dxa"/>
          </w:tcPr>
          <w:p w14:paraId="22E38308" w14:textId="77777777" w:rsidR="00865B64" w:rsidRDefault="00865B64" w:rsidP="008D0C2F">
            <w:pPr>
              <w:ind w:firstLine="0"/>
            </w:pPr>
          </w:p>
        </w:tc>
        <w:tc>
          <w:tcPr>
            <w:tcW w:w="1739" w:type="dxa"/>
          </w:tcPr>
          <w:p w14:paraId="0D267F1C" w14:textId="4A264267" w:rsidR="00865B64" w:rsidRDefault="00EF096D" w:rsidP="008D0C2F">
            <w:pPr>
              <w:ind w:firstLine="0"/>
            </w:pPr>
            <w:r>
              <w:t>Số voucher còn lại</w:t>
            </w:r>
          </w:p>
        </w:tc>
      </w:tr>
      <w:tr w:rsidR="00865B64" w14:paraId="0CE532AF" w14:textId="77777777" w:rsidTr="00B40532">
        <w:trPr>
          <w:trHeight w:val="897"/>
        </w:trPr>
        <w:tc>
          <w:tcPr>
            <w:tcW w:w="1835" w:type="dxa"/>
          </w:tcPr>
          <w:p w14:paraId="73844D9E" w14:textId="114FCED2" w:rsidR="00865B64" w:rsidRDefault="00865B64" w:rsidP="008D0C2F">
            <w:pPr>
              <w:ind w:firstLine="0"/>
            </w:pPr>
            <w:r>
              <w:lastRenderedPageBreak/>
              <w:t>amount</w:t>
            </w:r>
          </w:p>
        </w:tc>
        <w:tc>
          <w:tcPr>
            <w:tcW w:w="1736" w:type="dxa"/>
          </w:tcPr>
          <w:p w14:paraId="35A29FB5" w14:textId="0B186F03" w:rsidR="00865B64" w:rsidRDefault="00EC0516" w:rsidP="008D0C2F">
            <w:pPr>
              <w:ind w:firstLine="0"/>
            </w:pPr>
            <w:r>
              <w:t>Integer</w:t>
            </w:r>
          </w:p>
        </w:tc>
        <w:tc>
          <w:tcPr>
            <w:tcW w:w="1734" w:type="dxa"/>
          </w:tcPr>
          <w:p w14:paraId="3AD5BF97" w14:textId="77777777" w:rsidR="00865B64" w:rsidRDefault="00865B64" w:rsidP="008D0C2F">
            <w:pPr>
              <w:ind w:firstLine="0"/>
            </w:pPr>
          </w:p>
        </w:tc>
        <w:tc>
          <w:tcPr>
            <w:tcW w:w="1734" w:type="dxa"/>
          </w:tcPr>
          <w:p w14:paraId="3523DFB8" w14:textId="77777777" w:rsidR="00865B64" w:rsidRDefault="00865B64" w:rsidP="008D0C2F">
            <w:pPr>
              <w:ind w:firstLine="0"/>
            </w:pPr>
          </w:p>
        </w:tc>
        <w:tc>
          <w:tcPr>
            <w:tcW w:w="1739" w:type="dxa"/>
          </w:tcPr>
          <w:p w14:paraId="3C4A63D8" w14:textId="3229725A" w:rsidR="00865B64" w:rsidRDefault="00EF096D" w:rsidP="008D0C2F">
            <w:pPr>
              <w:ind w:firstLine="0"/>
            </w:pPr>
            <w:r>
              <w:t>Tổng số voucher</w:t>
            </w:r>
          </w:p>
        </w:tc>
      </w:tr>
      <w:tr w:rsidR="00865B64" w14:paraId="79206D49" w14:textId="77777777" w:rsidTr="00B40532">
        <w:trPr>
          <w:trHeight w:val="897"/>
        </w:trPr>
        <w:tc>
          <w:tcPr>
            <w:tcW w:w="1835" w:type="dxa"/>
          </w:tcPr>
          <w:p w14:paraId="4F559DE9" w14:textId="784E601F" w:rsidR="00865B64" w:rsidRDefault="00865B64" w:rsidP="008D0C2F">
            <w:pPr>
              <w:ind w:firstLine="0"/>
            </w:pPr>
            <w:r>
              <w:t>value</w:t>
            </w:r>
          </w:p>
        </w:tc>
        <w:tc>
          <w:tcPr>
            <w:tcW w:w="1736" w:type="dxa"/>
          </w:tcPr>
          <w:p w14:paraId="2297E0EE" w14:textId="1FC46D58" w:rsidR="00865B64" w:rsidRDefault="00EF096D" w:rsidP="008D0C2F">
            <w:pPr>
              <w:ind w:firstLine="0"/>
            </w:pPr>
            <w:r>
              <w:t>String</w:t>
            </w:r>
          </w:p>
        </w:tc>
        <w:tc>
          <w:tcPr>
            <w:tcW w:w="1734" w:type="dxa"/>
          </w:tcPr>
          <w:p w14:paraId="379CCE32" w14:textId="77777777" w:rsidR="00865B64" w:rsidRDefault="00865B64" w:rsidP="008D0C2F">
            <w:pPr>
              <w:ind w:firstLine="0"/>
            </w:pPr>
          </w:p>
        </w:tc>
        <w:tc>
          <w:tcPr>
            <w:tcW w:w="1734" w:type="dxa"/>
          </w:tcPr>
          <w:p w14:paraId="159F35CC" w14:textId="77777777" w:rsidR="00865B64" w:rsidRDefault="00865B64" w:rsidP="008D0C2F">
            <w:pPr>
              <w:ind w:firstLine="0"/>
            </w:pPr>
          </w:p>
        </w:tc>
        <w:tc>
          <w:tcPr>
            <w:tcW w:w="1739" w:type="dxa"/>
          </w:tcPr>
          <w:p w14:paraId="17DFA097" w14:textId="381E603E" w:rsidR="00865B64" w:rsidRDefault="00EF096D" w:rsidP="008D0C2F">
            <w:pPr>
              <w:ind w:firstLine="0"/>
            </w:pPr>
            <w:r>
              <w:t>Nội dung , thông tin voucher</w:t>
            </w:r>
          </w:p>
        </w:tc>
      </w:tr>
      <w:tr w:rsidR="00865B64" w14:paraId="22A42C9D" w14:textId="77777777" w:rsidTr="00B40532">
        <w:trPr>
          <w:trHeight w:val="897"/>
        </w:trPr>
        <w:tc>
          <w:tcPr>
            <w:tcW w:w="1835" w:type="dxa"/>
          </w:tcPr>
          <w:p w14:paraId="5C5A363B" w14:textId="52AEDB06" w:rsidR="00865B64" w:rsidRDefault="00865B64" w:rsidP="008D0C2F">
            <w:pPr>
              <w:ind w:firstLine="0"/>
            </w:pPr>
            <w:r>
              <w:t>fromDate</w:t>
            </w:r>
          </w:p>
        </w:tc>
        <w:tc>
          <w:tcPr>
            <w:tcW w:w="1736" w:type="dxa"/>
          </w:tcPr>
          <w:p w14:paraId="0BDF4BFB" w14:textId="64A72374" w:rsidR="00865B64" w:rsidRDefault="00EC0516" w:rsidP="008D0C2F">
            <w:pPr>
              <w:ind w:firstLine="0"/>
            </w:pPr>
            <w:r>
              <w:t>Date</w:t>
            </w:r>
          </w:p>
        </w:tc>
        <w:tc>
          <w:tcPr>
            <w:tcW w:w="1734" w:type="dxa"/>
          </w:tcPr>
          <w:p w14:paraId="107287CC" w14:textId="77777777" w:rsidR="00865B64" w:rsidRDefault="00865B64" w:rsidP="008D0C2F">
            <w:pPr>
              <w:ind w:firstLine="0"/>
            </w:pPr>
          </w:p>
        </w:tc>
        <w:tc>
          <w:tcPr>
            <w:tcW w:w="1734" w:type="dxa"/>
          </w:tcPr>
          <w:p w14:paraId="14D045A6" w14:textId="77777777" w:rsidR="00865B64" w:rsidRDefault="00865B64" w:rsidP="008D0C2F">
            <w:pPr>
              <w:ind w:firstLine="0"/>
            </w:pPr>
          </w:p>
        </w:tc>
        <w:tc>
          <w:tcPr>
            <w:tcW w:w="1739" w:type="dxa"/>
          </w:tcPr>
          <w:p w14:paraId="150CAF0C" w14:textId="07B26B46" w:rsidR="00865B64" w:rsidRDefault="00EF096D" w:rsidP="008D0C2F">
            <w:pPr>
              <w:ind w:firstLine="0"/>
            </w:pPr>
            <w:r>
              <w:t xml:space="preserve">Ngày bắt đầu </w:t>
            </w:r>
          </w:p>
        </w:tc>
      </w:tr>
      <w:tr w:rsidR="00865B64" w14:paraId="13F1536C" w14:textId="77777777" w:rsidTr="00B40532">
        <w:trPr>
          <w:trHeight w:val="897"/>
        </w:trPr>
        <w:tc>
          <w:tcPr>
            <w:tcW w:w="1835" w:type="dxa"/>
          </w:tcPr>
          <w:p w14:paraId="1236F448" w14:textId="7941BF9F" w:rsidR="00865B64" w:rsidRDefault="00865B64" w:rsidP="008D0C2F">
            <w:pPr>
              <w:ind w:firstLine="0"/>
            </w:pPr>
            <w:r>
              <w:t>toDate</w:t>
            </w:r>
          </w:p>
        </w:tc>
        <w:tc>
          <w:tcPr>
            <w:tcW w:w="1736" w:type="dxa"/>
          </w:tcPr>
          <w:p w14:paraId="61462082" w14:textId="139B02FC" w:rsidR="00865B64" w:rsidRDefault="00EC0516" w:rsidP="008D0C2F">
            <w:pPr>
              <w:ind w:firstLine="0"/>
            </w:pPr>
            <w:r>
              <w:t>Date</w:t>
            </w:r>
          </w:p>
        </w:tc>
        <w:tc>
          <w:tcPr>
            <w:tcW w:w="1734" w:type="dxa"/>
          </w:tcPr>
          <w:p w14:paraId="5A59F776" w14:textId="77777777" w:rsidR="00865B64" w:rsidRDefault="00865B64" w:rsidP="008D0C2F">
            <w:pPr>
              <w:ind w:firstLine="0"/>
            </w:pPr>
          </w:p>
        </w:tc>
        <w:tc>
          <w:tcPr>
            <w:tcW w:w="1734" w:type="dxa"/>
          </w:tcPr>
          <w:p w14:paraId="48775AB6" w14:textId="77777777" w:rsidR="00865B64" w:rsidRDefault="00865B64" w:rsidP="008D0C2F">
            <w:pPr>
              <w:ind w:firstLine="0"/>
            </w:pPr>
          </w:p>
        </w:tc>
        <w:tc>
          <w:tcPr>
            <w:tcW w:w="1739" w:type="dxa"/>
          </w:tcPr>
          <w:p w14:paraId="25DFC0BA" w14:textId="14B9D3F3" w:rsidR="00865B64" w:rsidRDefault="00EF096D" w:rsidP="0072341F">
            <w:pPr>
              <w:keepNext/>
              <w:ind w:firstLine="0"/>
            </w:pPr>
            <w:r>
              <w:t>Ngày kết thúc</w:t>
            </w:r>
          </w:p>
        </w:tc>
      </w:tr>
    </w:tbl>
    <w:p w14:paraId="217F5735" w14:textId="3DF6843C" w:rsidR="00617EDE" w:rsidRPr="00444CD5" w:rsidRDefault="00FE73D3" w:rsidP="00925D56">
      <w:pPr>
        <w:pStyle w:val="Heading4"/>
      </w:pPr>
      <w:r w:rsidRPr="00444CD5">
        <w:t xml:space="preserve">Bảng </w:t>
      </w:r>
      <w:r w:rsidR="00934B74" w:rsidRPr="00444CD5">
        <w:t>VOUCHERUSER</w:t>
      </w:r>
    </w:p>
    <w:p w14:paraId="156F78C0" w14:textId="58EE8592" w:rsidR="00B40532" w:rsidRDefault="00B40532" w:rsidP="00B40532">
      <w:pPr>
        <w:pStyle w:val="Caption"/>
        <w:keepNext/>
        <w:ind w:firstLine="0"/>
      </w:pPr>
      <w:bookmarkStart w:id="68" w:name="_Toc166355257"/>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11</w:t>
      </w:r>
      <w:r w:rsidR="00F26CBC">
        <w:fldChar w:fldCharType="end"/>
      </w:r>
      <w:r>
        <w:t>: Bảng dữ liệu VOUCHERUSER</w:t>
      </w:r>
      <w:bookmarkEnd w:id="68"/>
    </w:p>
    <w:tbl>
      <w:tblPr>
        <w:tblStyle w:val="TableGrid"/>
        <w:tblW w:w="0" w:type="auto"/>
        <w:tblLook w:val="04A0" w:firstRow="1" w:lastRow="0" w:firstColumn="1" w:lastColumn="0" w:noHBand="0" w:noVBand="1"/>
      </w:tblPr>
      <w:tblGrid>
        <w:gridCol w:w="1755"/>
        <w:gridCol w:w="1755"/>
        <w:gridCol w:w="1756"/>
        <w:gridCol w:w="1756"/>
        <w:gridCol w:w="1756"/>
      </w:tblGrid>
      <w:tr w:rsidR="00617EDE" w14:paraId="409792F4" w14:textId="77777777" w:rsidTr="00444CD5">
        <w:trPr>
          <w:trHeight w:val="897"/>
        </w:trPr>
        <w:tc>
          <w:tcPr>
            <w:tcW w:w="1755" w:type="dxa"/>
          </w:tcPr>
          <w:p w14:paraId="6A590C05" w14:textId="77777777" w:rsidR="00617EDE" w:rsidRPr="00444CD5" w:rsidRDefault="00617EDE" w:rsidP="008D0C2F">
            <w:pPr>
              <w:ind w:firstLine="0"/>
              <w:rPr>
                <w:b/>
                <w:bCs/>
              </w:rPr>
            </w:pPr>
            <w:r w:rsidRPr="00444CD5">
              <w:rPr>
                <w:b/>
                <w:bCs/>
              </w:rPr>
              <w:t>Thuộc tính</w:t>
            </w:r>
          </w:p>
        </w:tc>
        <w:tc>
          <w:tcPr>
            <w:tcW w:w="1755" w:type="dxa"/>
          </w:tcPr>
          <w:p w14:paraId="752F10B4" w14:textId="77777777" w:rsidR="00617EDE" w:rsidRPr="00444CD5" w:rsidRDefault="00617EDE" w:rsidP="008D0C2F">
            <w:pPr>
              <w:ind w:firstLine="0"/>
              <w:rPr>
                <w:b/>
                <w:bCs/>
              </w:rPr>
            </w:pPr>
            <w:r w:rsidRPr="00444CD5">
              <w:rPr>
                <w:b/>
                <w:bCs/>
              </w:rPr>
              <w:t>Kiểu dữ liệu</w:t>
            </w:r>
          </w:p>
        </w:tc>
        <w:tc>
          <w:tcPr>
            <w:tcW w:w="1756" w:type="dxa"/>
          </w:tcPr>
          <w:p w14:paraId="29A0B105" w14:textId="77777777" w:rsidR="00617EDE" w:rsidRPr="00444CD5" w:rsidRDefault="00617EDE" w:rsidP="008D0C2F">
            <w:pPr>
              <w:ind w:firstLine="0"/>
              <w:rPr>
                <w:b/>
                <w:bCs/>
              </w:rPr>
            </w:pPr>
            <w:r w:rsidRPr="00444CD5">
              <w:rPr>
                <w:b/>
                <w:bCs/>
              </w:rPr>
              <w:t>Khóa chính</w:t>
            </w:r>
          </w:p>
        </w:tc>
        <w:tc>
          <w:tcPr>
            <w:tcW w:w="1756" w:type="dxa"/>
          </w:tcPr>
          <w:p w14:paraId="14B3C863" w14:textId="77777777" w:rsidR="00617EDE" w:rsidRPr="00444CD5" w:rsidRDefault="00617EDE" w:rsidP="008D0C2F">
            <w:pPr>
              <w:ind w:firstLine="0"/>
              <w:rPr>
                <w:b/>
                <w:bCs/>
              </w:rPr>
            </w:pPr>
            <w:r w:rsidRPr="00444CD5">
              <w:rPr>
                <w:b/>
                <w:bCs/>
              </w:rPr>
              <w:t>Khóa ngoại</w:t>
            </w:r>
          </w:p>
        </w:tc>
        <w:tc>
          <w:tcPr>
            <w:tcW w:w="1756" w:type="dxa"/>
          </w:tcPr>
          <w:p w14:paraId="501B40F3" w14:textId="77777777" w:rsidR="00617EDE" w:rsidRPr="00444CD5" w:rsidRDefault="00617EDE" w:rsidP="008D0C2F">
            <w:pPr>
              <w:ind w:firstLine="0"/>
              <w:rPr>
                <w:b/>
                <w:bCs/>
              </w:rPr>
            </w:pPr>
            <w:r w:rsidRPr="00444CD5">
              <w:rPr>
                <w:b/>
                <w:bCs/>
              </w:rPr>
              <w:t>Mô tả</w:t>
            </w:r>
          </w:p>
        </w:tc>
      </w:tr>
      <w:tr w:rsidR="00617EDE" w14:paraId="5399EDC2" w14:textId="77777777" w:rsidTr="00444CD5">
        <w:trPr>
          <w:trHeight w:val="897"/>
        </w:trPr>
        <w:tc>
          <w:tcPr>
            <w:tcW w:w="1755" w:type="dxa"/>
          </w:tcPr>
          <w:p w14:paraId="11ED6AF8" w14:textId="2B1F7A97" w:rsidR="00617EDE" w:rsidRDefault="00865B64" w:rsidP="008D0C2F">
            <w:pPr>
              <w:ind w:firstLine="0"/>
            </w:pPr>
            <w:r>
              <w:t>id</w:t>
            </w:r>
          </w:p>
        </w:tc>
        <w:tc>
          <w:tcPr>
            <w:tcW w:w="1755" w:type="dxa"/>
          </w:tcPr>
          <w:p w14:paraId="5C2D54C7" w14:textId="71A458E2" w:rsidR="00617EDE" w:rsidRDefault="00EC0516" w:rsidP="008D0C2F">
            <w:pPr>
              <w:ind w:firstLine="0"/>
            </w:pPr>
            <w:r>
              <w:t>Integer</w:t>
            </w:r>
          </w:p>
        </w:tc>
        <w:tc>
          <w:tcPr>
            <w:tcW w:w="1756" w:type="dxa"/>
          </w:tcPr>
          <w:p w14:paraId="521A4855" w14:textId="7B403FC6" w:rsidR="00617EDE" w:rsidRDefault="00BB2C1E" w:rsidP="008D0C2F">
            <w:pPr>
              <w:ind w:firstLine="0"/>
            </w:pPr>
            <w:r>
              <w:t>x</w:t>
            </w:r>
          </w:p>
        </w:tc>
        <w:tc>
          <w:tcPr>
            <w:tcW w:w="1756" w:type="dxa"/>
          </w:tcPr>
          <w:p w14:paraId="5555D040" w14:textId="77777777" w:rsidR="00617EDE" w:rsidRDefault="00617EDE" w:rsidP="008D0C2F">
            <w:pPr>
              <w:ind w:firstLine="0"/>
            </w:pPr>
          </w:p>
        </w:tc>
        <w:tc>
          <w:tcPr>
            <w:tcW w:w="1756" w:type="dxa"/>
          </w:tcPr>
          <w:p w14:paraId="58230C41" w14:textId="444571A5" w:rsidR="00617EDE" w:rsidRDefault="00EF096D" w:rsidP="008D0C2F">
            <w:pPr>
              <w:ind w:firstLine="0"/>
            </w:pPr>
            <w:r>
              <w:t>Id voucher của khách hàng</w:t>
            </w:r>
          </w:p>
        </w:tc>
      </w:tr>
      <w:tr w:rsidR="00617EDE" w14:paraId="4CC502D6" w14:textId="77777777" w:rsidTr="00444CD5">
        <w:trPr>
          <w:trHeight w:val="897"/>
        </w:trPr>
        <w:tc>
          <w:tcPr>
            <w:tcW w:w="1755" w:type="dxa"/>
          </w:tcPr>
          <w:p w14:paraId="534304A4" w14:textId="05BB57D8" w:rsidR="00617EDE" w:rsidRDefault="00865B64" w:rsidP="008D0C2F">
            <w:pPr>
              <w:ind w:firstLine="0"/>
            </w:pPr>
            <w:r>
              <w:t>ID_Voucher</w:t>
            </w:r>
          </w:p>
        </w:tc>
        <w:tc>
          <w:tcPr>
            <w:tcW w:w="1755" w:type="dxa"/>
          </w:tcPr>
          <w:p w14:paraId="4D15E743" w14:textId="48F2C49F" w:rsidR="00617EDE" w:rsidRDefault="00EC0516" w:rsidP="008D0C2F">
            <w:pPr>
              <w:ind w:firstLine="0"/>
            </w:pPr>
            <w:r>
              <w:t>Integer</w:t>
            </w:r>
          </w:p>
        </w:tc>
        <w:tc>
          <w:tcPr>
            <w:tcW w:w="1756" w:type="dxa"/>
          </w:tcPr>
          <w:p w14:paraId="5C55CD74" w14:textId="77777777" w:rsidR="00617EDE" w:rsidRDefault="00617EDE" w:rsidP="008D0C2F">
            <w:pPr>
              <w:ind w:firstLine="0"/>
            </w:pPr>
          </w:p>
        </w:tc>
        <w:tc>
          <w:tcPr>
            <w:tcW w:w="1756" w:type="dxa"/>
          </w:tcPr>
          <w:p w14:paraId="62B7CC5B" w14:textId="6E5CDABC" w:rsidR="00617EDE" w:rsidRDefault="00BB2C1E" w:rsidP="008D0C2F">
            <w:pPr>
              <w:ind w:firstLine="0"/>
            </w:pPr>
            <w:r>
              <w:t>x</w:t>
            </w:r>
          </w:p>
        </w:tc>
        <w:tc>
          <w:tcPr>
            <w:tcW w:w="1756" w:type="dxa"/>
          </w:tcPr>
          <w:p w14:paraId="4027AA82" w14:textId="1C515BB1" w:rsidR="00617EDE" w:rsidRDefault="00EF096D" w:rsidP="008D0C2F">
            <w:pPr>
              <w:ind w:firstLine="0"/>
            </w:pPr>
            <w:r>
              <w:t>Id voucher</w:t>
            </w:r>
          </w:p>
        </w:tc>
      </w:tr>
      <w:tr w:rsidR="00617EDE" w14:paraId="05C26F35" w14:textId="77777777" w:rsidTr="00444CD5">
        <w:trPr>
          <w:trHeight w:val="897"/>
        </w:trPr>
        <w:tc>
          <w:tcPr>
            <w:tcW w:w="1755" w:type="dxa"/>
          </w:tcPr>
          <w:p w14:paraId="3D0A9BC4" w14:textId="4C012EC5" w:rsidR="00617EDE" w:rsidRDefault="00865B64" w:rsidP="008D0C2F">
            <w:pPr>
              <w:ind w:firstLine="0"/>
            </w:pPr>
            <w:r>
              <w:t>ID_Customer</w:t>
            </w:r>
          </w:p>
        </w:tc>
        <w:tc>
          <w:tcPr>
            <w:tcW w:w="1755" w:type="dxa"/>
          </w:tcPr>
          <w:p w14:paraId="5B0687BE" w14:textId="246DDE9B" w:rsidR="00617EDE" w:rsidRDefault="00EC0516" w:rsidP="008D0C2F">
            <w:pPr>
              <w:ind w:firstLine="0"/>
            </w:pPr>
            <w:r>
              <w:t>Integer</w:t>
            </w:r>
          </w:p>
        </w:tc>
        <w:tc>
          <w:tcPr>
            <w:tcW w:w="1756" w:type="dxa"/>
          </w:tcPr>
          <w:p w14:paraId="24926030" w14:textId="77777777" w:rsidR="00617EDE" w:rsidRDefault="00617EDE" w:rsidP="008D0C2F">
            <w:pPr>
              <w:ind w:firstLine="0"/>
            </w:pPr>
          </w:p>
        </w:tc>
        <w:tc>
          <w:tcPr>
            <w:tcW w:w="1756" w:type="dxa"/>
          </w:tcPr>
          <w:p w14:paraId="1E80D4F3" w14:textId="6ADB9B45" w:rsidR="00617EDE" w:rsidRDefault="00BB2C1E" w:rsidP="008D0C2F">
            <w:pPr>
              <w:ind w:firstLine="0"/>
            </w:pPr>
            <w:r>
              <w:t>x</w:t>
            </w:r>
          </w:p>
        </w:tc>
        <w:tc>
          <w:tcPr>
            <w:tcW w:w="1756" w:type="dxa"/>
          </w:tcPr>
          <w:p w14:paraId="4F763B01" w14:textId="7B9A5AC4" w:rsidR="00617EDE" w:rsidRDefault="00EF096D" w:rsidP="008D0C2F">
            <w:pPr>
              <w:ind w:firstLine="0"/>
            </w:pPr>
            <w:r>
              <w:t>Id khách hàng</w:t>
            </w:r>
          </w:p>
        </w:tc>
      </w:tr>
      <w:tr w:rsidR="00865B64" w14:paraId="7D5945F5" w14:textId="77777777" w:rsidTr="00444CD5">
        <w:trPr>
          <w:trHeight w:val="897"/>
        </w:trPr>
        <w:tc>
          <w:tcPr>
            <w:tcW w:w="1755" w:type="dxa"/>
          </w:tcPr>
          <w:p w14:paraId="16365A63" w14:textId="249ABD1D" w:rsidR="00865B64" w:rsidRDefault="00865B64" w:rsidP="008D0C2F">
            <w:pPr>
              <w:ind w:firstLine="0"/>
            </w:pPr>
            <w:r>
              <w:t>status</w:t>
            </w:r>
          </w:p>
        </w:tc>
        <w:tc>
          <w:tcPr>
            <w:tcW w:w="1755" w:type="dxa"/>
          </w:tcPr>
          <w:p w14:paraId="3E36512C" w14:textId="29C60AD6" w:rsidR="00865B64" w:rsidRDefault="00EC0516" w:rsidP="008D0C2F">
            <w:pPr>
              <w:ind w:firstLine="0"/>
            </w:pPr>
            <w:r>
              <w:t>String</w:t>
            </w:r>
          </w:p>
        </w:tc>
        <w:tc>
          <w:tcPr>
            <w:tcW w:w="1756" w:type="dxa"/>
          </w:tcPr>
          <w:p w14:paraId="44D4CA38" w14:textId="77777777" w:rsidR="00865B64" w:rsidRDefault="00865B64" w:rsidP="008D0C2F">
            <w:pPr>
              <w:ind w:firstLine="0"/>
            </w:pPr>
          </w:p>
        </w:tc>
        <w:tc>
          <w:tcPr>
            <w:tcW w:w="1756" w:type="dxa"/>
          </w:tcPr>
          <w:p w14:paraId="325E99E4" w14:textId="77777777" w:rsidR="00865B64" w:rsidRDefault="00865B64" w:rsidP="008D0C2F">
            <w:pPr>
              <w:ind w:firstLine="0"/>
            </w:pPr>
          </w:p>
        </w:tc>
        <w:tc>
          <w:tcPr>
            <w:tcW w:w="1756" w:type="dxa"/>
          </w:tcPr>
          <w:p w14:paraId="7242879B" w14:textId="2F2D514E" w:rsidR="00865B64" w:rsidRDefault="00EF096D" w:rsidP="0072341F">
            <w:pPr>
              <w:keepNext/>
              <w:ind w:firstLine="0"/>
            </w:pPr>
            <w:r>
              <w:t>Trạng thái sử dụng voucher</w:t>
            </w:r>
          </w:p>
        </w:tc>
      </w:tr>
    </w:tbl>
    <w:p w14:paraId="5C32EF91" w14:textId="390E4489" w:rsidR="00B40532" w:rsidRPr="00B40532" w:rsidRDefault="00FE73D3" w:rsidP="00B40532">
      <w:pPr>
        <w:pStyle w:val="Heading4"/>
        <w:ind w:hanging="864"/>
      </w:pPr>
      <w:r w:rsidRPr="00444CD5">
        <w:t xml:space="preserve">Bảng </w:t>
      </w:r>
      <w:r w:rsidR="00934B74" w:rsidRPr="00444CD5">
        <w:t>VIEWEDTOUR</w:t>
      </w:r>
    </w:p>
    <w:p w14:paraId="43F467DB" w14:textId="386A097E" w:rsidR="00B40532" w:rsidRDefault="00B40532" w:rsidP="00B40532">
      <w:pPr>
        <w:pStyle w:val="Caption"/>
        <w:keepNext/>
        <w:ind w:firstLine="0"/>
      </w:pPr>
      <w:bookmarkStart w:id="69" w:name="_Toc166355258"/>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12</w:t>
      </w:r>
      <w:r w:rsidR="00F26CBC">
        <w:fldChar w:fldCharType="end"/>
      </w:r>
      <w:r>
        <w:t>: Bảng dữ liệu VIEWEDTOUR</w:t>
      </w:r>
      <w:bookmarkEnd w:id="69"/>
    </w:p>
    <w:tbl>
      <w:tblPr>
        <w:tblStyle w:val="TableGrid"/>
        <w:tblW w:w="0" w:type="auto"/>
        <w:tblLook w:val="04A0" w:firstRow="1" w:lastRow="0" w:firstColumn="1" w:lastColumn="0" w:noHBand="0" w:noVBand="1"/>
      </w:tblPr>
      <w:tblGrid>
        <w:gridCol w:w="1755"/>
        <w:gridCol w:w="1755"/>
        <w:gridCol w:w="1756"/>
        <w:gridCol w:w="1756"/>
        <w:gridCol w:w="1756"/>
      </w:tblGrid>
      <w:tr w:rsidR="00617EDE" w14:paraId="2765313A" w14:textId="77777777" w:rsidTr="00444CD5">
        <w:trPr>
          <w:trHeight w:val="299"/>
        </w:trPr>
        <w:tc>
          <w:tcPr>
            <w:tcW w:w="1755" w:type="dxa"/>
          </w:tcPr>
          <w:p w14:paraId="455F1838" w14:textId="77777777" w:rsidR="00617EDE" w:rsidRPr="00444CD5" w:rsidRDefault="00617EDE" w:rsidP="008D0C2F">
            <w:pPr>
              <w:ind w:firstLine="0"/>
              <w:rPr>
                <w:b/>
                <w:bCs/>
              </w:rPr>
            </w:pPr>
            <w:r w:rsidRPr="00444CD5">
              <w:rPr>
                <w:b/>
                <w:bCs/>
              </w:rPr>
              <w:t>Thuộc tính</w:t>
            </w:r>
          </w:p>
        </w:tc>
        <w:tc>
          <w:tcPr>
            <w:tcW w:w="1755" w:type="dxa"/>
          </w:tcPr>
          <w:p w14:paraId="6C310444" w14:textId="77777777" w:rsidR="00617EDE" w:rsidRPr="00444CD5" w:rsidRDefault="00617EDE" w:rsidP="008D0C2F">
            <w:pPr>
              <w:ind w:firstLine="0"/>
              <w:rPr>
                <w:b/>
                <w:bCs/>
              </w:rPr>
            </w:pPr>
            <w:r w:rsidRPr="00444CD5">
              <w:rPr>
                <w:b/>
                <w:bCs/>
              </w:rPr>
              <w:t>Kiểu dữ liệu</w:t>
            </w:r>
          </w:p>
        </w:tc>
        <w:tc>
          <w:tcPr>
            <w:tcW w:w="1756" w:type="dxa"/>
          </w:tcPr>
          <w:p w14:paraId="2F7DA26F" w14:textId="77777777" w:rsidR="00617EDE" w:rsidRPr="00444CD5" w:rsidRDefault="00617EDE" w:rsidP="008D0C2F">
            <w:pPr>
              <w:ind w:firstLine="0"/>
              <w:rPr>
                <w:b/>
                <w:bCs/>
              </w:rPr>
            </w:pPr>
            <w:r w:rsidRPr="00444CD5">
              <w:rPr>
                <w:b/>
                <w:bCs/>
              </w:rPr>
              <w:t>Khóa chính</w:t>
            </w:r>
          </w:p>
        </w:tc>
        <w:tc>
          <w:tcPr>
            <w:tcW w:w="1756" w:type="dxa"/>
          </w:tcPr>
          <w:p w14:paraId="01CD4E60" w14:textId="77777777" w:rsidR="00617EDE" w:rsidRPr="00444CD5" w:rsidRDefault="00617EDE" w:rsidP="008D0C2F">
            <w:pPr>
              <w:ind w:firstLine="0"/>
              <w:rPr>
                <w:b/>
                <w:bCs/>
              </w:rPr>
            </w:pPr>
            <w:r w:rsidRPr="00444CD5">
              <w:rPr>
                <w:b/>
                <w:bCs/>
              </w:rPr>
              <w:t>Khóa ngoại</w:t>
            </w:r>
          </w:p>
        </w:tc>
        <w:tc>
          <w:tcPr>
            <w:tcW w:w="1756" w:type="dxa"/>
          </w:tcPr>
          <w:p w14:paraId="3C446861" w14:textId="77777777" w:rsidR="00617EDE" w:rsidRPr="00444CD5" w:rsidRDefault="00617EDE" w:rsidP="008D0C2F">
            <w:pPr>
              <w:ind w:firstLine="0"/>
              <w:rPr>
                <w:b/>
                <w:bCs/>
              </w:rPr>
            </w:pPr>
            <w:r w:rsidRPr="00444CD5">
              <w:rPr>
                <w:b/>
                <w:bCs/>
              </w:rPr>
              <w:t>Mô tả</w:t>
            </w:r>
          </w:p>
        </w:tc>
      </w:tr>
      <w:tr w:rsidR="00617EDE" w14:paraId="4EF8E68C" w14:textId="77777777" w:rsidTr="00444CD5">
        <w:trPr>
          <w:trHeight w:val="299"/>
        </w:trPr>
        <w:tc>
          <w:tcPr>
            <w:tcW w:w="1755" w:type="dxa"/>
          </w:tcPr>
          <w:p w14:paraId="701E3C55" w14:textId="78FF23E0" w:rsidR="00617EDE" w:rsidRDefault="00865B64" w:rsidP="008D0C2F">
            <w:pPr>
              <w:ind w:firstLine="0"/>
            </w:pPr>
            <w:r>
              <w:t>id</w:t>
            </w:r>
          </w:p>
        </w:tc>
        <w:tc>
          <w:tcPr>
            <w:tcW w:w="1755" w:type="dxa"/>
          </w:tcPr>
          <w:p w14:paraId="52FD86E8" w14:textId="2601A7CB" w:rsidR="00617EDE" w:rsidRDefault="00EC0516" w:rsidP="008D0C2F">
            <w:pPr>
              <w:ind w:firstLine="0"/>
            </w:pPr>
            <w:r>
              <w:t>Integer</w:t>
            </w:r>
          </w:p>
        </w:tc>
        <w:tc>
          <w:tcPr>
            <w:tcW w:w="1756" w:type="dxa"/>
          </w:tcPr>
          <w:p w14:paraId="632D6033" w14:textId="05E08827" w:rsidR="00617EDE" w:rsidRDefault="00BB2C1E" w:rsidP="008D0C2F">
            <w:pPr>
              <w:ind w:firstLine="0"/>
            </w:pPr>
            <w:r>
              <w:t>x</w:t>
            </w:r>
          </w:p>
        </w:tc>
        <w:tc>
          <w:tcPr>
            <w:tcW w:w="1756" w:type="dxa"/>
          </w:tcPr>
          <w:p w14:paraId="5ED07046" w14:textId="77777777" w:rsidR="00617EDE" w:rsidRDefault="00617EDE" w:rsidP="008D0C2F">
            <w:pPr>
              <w:ind w:firstLine="0"/>
            </w:pPr>
          </w:p>
        </w:tc>
        <w:tc>
          <w:tcPr>
            <w:tcW w:w="1756" w:type="dxa"/>
          </w:tcPr>
          <w:p w14:paraId="7D700EE8" w14:textId="35EFD5EE" w:rsidR="00617EDE" w:rsidRDefault="00EF096D" w:rsidP="008D0C2F">
            <w:pPr>
              <w:ind w:firstLine="0"/>
            </w:pPr>
            <w:r>
              <w:t>Id tour đã xem</w:t>
            </w:r>
          </w:p>
        </w:tc>
      </w:tr>
      <w:tr w:rsidR="00617EDE" w14:paraId="4E1DF739" w14:textId="77777777" w:rsidTr="00444CD5">
        <w:trPr>
          <w:trHeight w:val="299"/>
        </w:trPr>
        <w:tc>
          <w:tcPr>
            <w:tcW w:w="1755" w:type="dxa"/>
          </w:tcPr>
          <w:p w14:paraId="3DB163E6" w14:textId="0E9114E0" w:rsidR="00617EDE" w:rsidRDefault="00865B64" w:rsidP="008D0C2F">
            <w:pPr>
              <w:ind w:firstLine="0"/>
            </w:pPr>
            <w:r>
              <w:t>ID_Customer</w:t>
            </w:r>
          </w:p>
        </w:tc>
        <w:tc>
          <w:tcPr>
            <w:tcW w:w="1755" w:type="dxa"/>
          </w:tcPr>
          <w:p w14:paraId="59523CA1" w14:textId="288ED52A" w:rsidR="00617EDE" w:rsidRDefault="00EC0516" w:rsidP="008D0C2F">
            <w:pPr>
              <w:ind w:firstLine="0"/>
            </w:pPr>
            <w:r>
              <w:t>Integer</w:t>
            </w:r>
          </w:p>
        </w:tc>
        <w:tc>
          <w:tcPr>
            <w:tcW w:w="1756" w:type="dxa"/>
          </w:tcPr>
          <w:p w14:paraId="42ECD0AB" w14:textId="77777777" w:rsidR="00617EDE" w:rsidRDefault="00617EDE" w:rsidP="008D0C2F">
            <w:pPr>
              <w:ind w:firstLine="0"/>
            </w:pPr>
          </w:p>
        </w:tc>
        <w:tc>
          <w:tcPr>
            <w:tcW w:w="1756" w:type="dxa"/>
          </w:tcPr>
          <w:p w14:paraId="120E0458" w14:textId="11D3EACE" w:rsidR="00617EDE" w:rsidRDefault="00BB2C1E" w:rsidP="008D0C2F">
            <w:pPr>
              <w:ind w:firstLine="0"/>
            </w:pPr>
            <w:r>
              <w:t>x</w:t>
            </w:r>
          </w:p>
        </w:tc>
        <w:tc>
          <w:tcPr>
            <w:tcW w:w="1756" w:type="dxa"/>
          </w:tcPr>
          <w:p w14:paraId="3EC95DBD" w14:textId="48C1D308" w:rsidR="00617EDE" w:rsidRDefault="00EF096D" w:rsidP="008D0C2F">
            <w:pPr>
              <w:ind w:firstLine="0"/>
            </w:pPr>
            <w:r>
              <w:t>Id khách hàng</w:t>
            </w:r>
          </w:p>
        </w:tc>
      </w:tr>
      <w:tr w:rsidR="00617EDE" w14:paraId="3E954560" w14:textId="77777777" w:rsidTr="00444CD5">
        <w:trPr>
          <w:trHeight w:val="299"/>
        </w:trPr>
        <w:tc>
          <w:tcPr>
            <w:tcW w:w="1755" w:type="dxa"/>
          </w:tcPr>
          <w:p w14:paraId="6EA21E32" w14:textId="4FE82926" w:rsidR="00617EDE" w:rsidRDefault="00865B64" w:rsidP="008D0C2F">
            <w:pPr>
              <w:ind w:firstLine="0"/>
            </w:pPr>
            <w:r>
              <w:t>ID_Tour</w:t>
            </w:r>
          </w:p>
        </w:tc>
        <w:tc>
          <w:tcPr>
            <w:tcW w:w="1755" w:type="dxa"/>
          </w:tcPr>
          <w:p w14:paraId="5C6D51DC" w14:textId="0A946B80" w:rsidR="00617EDE" w:rsidRDefault="00EC0516" w:rsidP="008D0C2F">
            <w:pPr>
              <w:ind w:firstLine="0"/>
            </w:pPr>
            <w:r>
              <w:t>Integer</w:t>
            </w:r>
          </w:p>
        </w:tc>
        <w:tc>
          <w:tcPr>
            <w:tcW w:w="1756" w:type="dxa"/>
          </w:tcPr>
          <w:p w14:paraId="68EA3BC3" w14:textId="77777777" w:rsidR="00617EDE" w:rsidRDefault="00617EDE" w:rsidP="008D0C2F">
            <w:pPr>
              <w:ind w:firstLine="0"/>
            </w:pPr>
          </w:p>
        </w:tc>
        <w:tc>
          <w:tcPr>
            <w:tcW w:w="1756" w:type="dxa"/>
          </w:tcPr>
          <w:p w14:paraId="7D0395AE" w14:textId="09E3A1E1" w:rsidR="00617EDE" w:rsidRDefault="00BB2C1E" w:rsidP="008D0C2F">
            <w:pPr>
              <w:ind w:firstLine="0"/>
            </w:pPr>
            <w:r>
              <w:t>x</w:t>
            </w:r>
          </w:p>
        </w:tc>
        <w:tc>
          <w:tcPr>
            <w:tcW w:w="1756" w:type="dxa"/>
          </w:tcPr>
          <w:p w14:paraId="0D923F5B" w14:textId="6C952436" w:rsidR="00617EDE" w:rsidRDefault="00EF096D" w:rsidP="0072341F">
            <w:pPr>
              <w:keepNext/>
              <w:ind w:firstLine="0"/>
            </w:pPr>
            <w:r>
              <w:t>Id tour</w:t>
            </w:r>
          </w:p>
        </w:tc>
      </w:tr>
      <w:tr w:rsidR="00B40532" w14:paraId="074982CB" w14:textId="77777777" w:rsidTr="00444CD5">
        <w:trPr>
          <w:trHeight w:val="299"/>
        </w:trPr>
        <w:tc>
          <w:tcPr>
            <w:tcW w:w="1755" w:type="dxa"/>
          </w:tcPr>
          <w:p w14:paraId="1B16BF9E" w14:textId="77777777" w:rsidR="00B40532" w:rsidRDefault="00B40532" w:rsidP="008D0C2F">
            <w:pPr>
              <w:ind w:firstLine="0"/>
            </w:pPr>
          </w:p>
        </w:tc>
        <w:tc>
          <w:tcPr>
            <w:tcW w:w="1755" w:type="dxa"/>
          </w:tcPr>
          <w:p w14:paraId="52C1D974" w14:textId="77777777" w:rsidR="00B40532" w:rsidRDefault="00B40532" w:rsidP="008D0C2F">
            <w:pPr>
              <w:ind w:firstLine="0"/>
            </w:pPr>
          </w:p>
        </w:tc>
        <w:tc>
          <w:tcPr>
            <w:tcW w:w="1756" w:type="dxa"/>
          </w:tcPr>
          <w:p w14:paraId="71C014CC" w14:textId="77777777" w:rsidR="00B40532" w:rsidRDefault="00B40532" w:rsidP="008D0C2F">
            <w:pPr>
              <w:ind w:firstLine="0"/>
            </w:pPr>
          </w:p>
        </w:tc>
        <w:tc>
          <w:tcPr>
            <w:tcW w:w="1756" w:type="dxa"/>
          </w:tcPr>
          <w:p w14:paraId="70EAD842" w14:textId="77777777" w:rsidR="00B40532" w:rsidRDefault="00B40532" w:rsidP="008D0C2F">
            <w:pPr>
              <w:ind w:firstLine="0"/>
            </w:pPr>
          </w:p>
        </w:tc>
        <w:tc>
          <w:tcPr>
            <w:tcW w:w="1756" w:type="dxa"/>
          </w:tcPr>
          <w:p w14:paraId="7C774972" w14:textId="77777777" w:rsidR="00B40532" w:rsidRDefault="00B40532" w:rsidP="0072341F">
            <w:pPr>
              <w:keepNext/>
              <w:ind w:firstLine="0"/>
            </w:pPr>
          </w:p>
        </w:tc>
      </w:tr>
    </w:tbl>
    <w:p w14:paraId="4E25392A" w14:textId="4BA9A438" w:rsidR="00617EDE" w:rsidRPr="0072341F" w:rsidRDefault="00FE73D3" w:rsidP="00925D56">
      <w:pPr>
        <w:pStyle w:val="Heading4"/>
      </w:pPr>
      <w:r w:rsidRPr="0072341F">
        <w:lastRenderedPageBreak/>
        <w:t xml:space="preserve">Bảng </w:t>
      </w:r>
      <w:r w:rsidR="0072341F" w:rsidRPr="0072341F">
        <w:t>CATEGORY</w:t>
      </w:r>
    </w:p>
    <w:p w14:paraId="419C7204" w14:textId="17EB1FAE" w:rsidR="00B40532" w:rsidRDefault="00B40532" w:rsidP="00B40532">
      <w:pPr>
        <w:pStyle w:val="Caption"/>
        <w:keepNext/>
        <w:ind w:firstLine="0"/>
      </w:pPr>
      <w:bookmarkStart w:id="70" w:name="_Toc166355259"/>
      <w:r>
        <w:t xml:space="preserve">Bảng </w:t>
      </w:r>
      <w:r w:rsidR="00F26CBC">
        <w:fldChar w:fldCharType="begin"/>
      </w:r>
      <w:r w:rsidR="00F26CBC">
        <w:instrText xml:space="preserve"> STYLEREF 2 \s </w:instrText>
      </w:r>
      <w:r w:rsidR="00F26CBC">
        <w:fldChar w:fldCharType="separate"/>
      </w:r>
      <w:r w:rsidR="00F26CBC">
        <w:rPr>
          <w:noProof/>
        </w:rPr>
        <w:t>2</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13</w:t>
      </w:r>
      <w:r w:rsidR="00F26CBC">
        <w:fldChar w:fldCharType="end"/>
      </w:r>
      <w:r>
        <w:t>: Bảng dữ liệu CATEGORY</w:t>
      </w:r>
      <w:bookmarkEnd w:id="70"/>
    </w:p>
    <w:tbl>
      <w:tblPr>
        <w:tblStyle w:val="TableGrid"/>
        <w:tblW w:w="0" w:type="auto"/>
        <w:tblLook w:val="04A0" w:firstRow="1" w:lastRow="0" w:firstColumn="1" w:lastColumn="0" w:noHBand="0" w:noVBand="1"/>
      </w:tblPr>
      <w:tblGrid>
        <w:gridCol w:w="1755"/>
        <w:gridCol w:w="1755"/>
        <w:gridCol w:w="1756"/>
        <w:gridCol w:w="1756"/>
        <w:gridCol w:w="1756"/>
      </w:tblGrid>
      <w:tr w:rsidR="00617EDE" w14:paraId="428D8AEC" w14:textId="77777777" w:rsidTr="00444CD5">
        <w:trPr>
          <w:trHeight w:val="598"/>
        </w:trPr>
        <w:tc>
          <w:tcPr>
            <w:tcW w:w="1755" w:type="dxa"/>
          </w:tcPr>
          <w:p w14:paraId="654489F1" w14:textId="77777777" w:rsidR="00617EDE" w:rsidRPr="00444CD5" w:rsidRDefault="00617EDE" w:rsidP="008D0C2F">
            <w:pPr>
              <w:ind w:firstLine="0"/>
              <w:rPr>
                <w:b/>
                <w:bCs/>
              </w:rPr>
            </w:pPr>
            <w:r w:rsidRPr="00444CD5">
              <w:rPr>
                <w:b/>
                <w:bCs/>
              </w:rPr>
              <w:t>Thuộc tính</w:t>
            </w:r>
          </w:p>
        </w:tc>
        <w:tc>
          <w:tcPr>
            <w:tcW w:w="1755" w:type="dxa"/>
          </w:tcPr>
          <w:p w14:paraId="116CDF3C" w14:textId="77777777" w:rsidR="00617EDE" w:rsidRPr="00444CD5" w:rsidRDefault="00617EDE" w:rsidP="008D0C2F">
            <w:pPr>
              <w:ind w:firstLine="0"/>
              <w:rPr>
                <w:b/>
                <w:bCs/>
              </w:rPr>
            </w:pPr>
            <w:r w:rsidRPr="00444CD5">
              <w:rPr>
                <w:b/>
                <w:bCs/>
              </w:rPr>
              <w:t>Kiểu dữ liệu</w:t>
            </w:r>
          </w:p>
        </w:tc>
        <w:tc>
          <w:tcPr>
            <w:tcW w:w="1756" w:type="dxa"/>
          </w:tcPr>
          <w:p w14:paraId="18BCBDDE" w14:textId="77777777" w:rsidR="00617EDE" w:rsidRPr="00444CD5" w:rsidRDefault="00617EDE" w:rsidP="008D0C2F">
            <w:pPr>
              <w:ind w:firstLine="0"/>
              <w:rPr>
                <w:b/>
                <w:bCs/>
              </w:rPr>
            </w:pPr>
            <w:r w:rsidRPr="00444CD5">
              <w:rPr>
                <w:b/>
                <w:bCs/>
              </w:rPr>
              <w:t>Khóa chính</w:t>
            </w:r>
          </w:p>
        </w:tc>
        <w:tc>
          <w:tcPr>
            <w:tcW w:w="1756" w:type="dxa"/>
          </w:tcPr>
          <w:p w14:paraId="1BCCA28D" w14:textId="77777777" w:rsidR="00617EDE" w:rsidRPr="00444CD5" w:rsidRDefault="00617EDE" w:rsidP="008D0C2F">
            <w:pPr>
              <w:ind w:firstLine="0"/>
              <w:rPr>
                <w:b/>
                <w:bCs/>
              </w:rPr>
            </w:pPr>
            <w:r w:rsidRPr="00444CD5">
              <w:rPr>
                <w:b/>
                <w:bCs/>
              </w:rPr>
              <w:t>Khóa ngoại</w:t>
            </w:r>
          </w:p>
        </w:tc>
        <w:tc>
          <w:tcPr>
            <w:tcW w:w="1756" w:type="dxa"/>
          </w:tcPr>
          <w:p w14:paraId="1484B7D8" w14:textId="77777777" w:rsidR="00617EDE" w:rsidRPr="00444CD5" w:rsidRDefault="00617EDE" w:rsidP="008D0C2F">
            <w:pPr>
              <w:ind w:firstLine="0"/>
              <w:rPr>
                <w:b/>
                <w:bCs/>
              </w:rPr>
            </w:pPr>
            <w:r w:rsidRPr="00444CD5">
              <w:rPr>
                <w:b/>
                <w:bCs/>
              </w:rPr>
              <w:t>Mô tả</w:t>
            </w:r>
          </w:p>
        </w:tc>
      </w:tr>
      <w:tr w:rsidR="00617EDE" w14:paraId="44B427C8" w14:textId="77777777" w:rsidTr="00444CD5">
        <w:trPr>
          <w:trHeight w:val="598"/>
        </w:trPr>
        <w:tc>
          <w:tcPr>
            <w:tcW w:w="1755" w:type="dxa"/>
          </w:tcPr>
          <w:p w14:paraId="4B175514" w14:textId="3D7D9C5E" w:rsidR="00617EDE" w:rsidRDefault="00BF389F" w:rsidP="008D0C2F">
            <w:pPr>
              <w:ind w:firstLine="0"/>
            </w:pPr>
            <w:r>
              <w:t>id</w:t>
            </w:r>
          </w:p>
        </w:tc>
        <w:tc>
          <w:tcPr>
            <w:tcW w:w="1755" w:type="dxa"/>
          </w:tcPr>
          <w:p w14:paraId="5927B5D5" w14:textId="7AECCCA9" w:rsidR="00617EDE" w:rsidRDefault="00EC0516" w:rsidP="008D0C2F">
            <w:pPr>
              <w:ind w:firstLine="0"/>
            </w:pPr>
            <w:r>
              <w:t>Integer</w:t>
            </w:r>
          </w:p>
        </w:tc>
        <w:tc>
          <w:tcPr>
            <w:tcW w:w="1756" w:type="dxa"/>
          </w:tcPr>
          <w:p w14:paraId="637796DA" w14:textId="7CC5DB53" w:rsidR="00617EDE" w:rsidRDefault="00BB2C1E" w:rsidP="008D0C2F">
            <w:pPr>
              <w:ind w:firstLine="0"/>
            </w:pPr>
            <w:r>
              <w:t>x</w:t>
            </w:r>
          </w:p>
        </w:tc>
        <w:tc>
          <w:tcPr>
            <w:tcW w:w="1756" w:type="dxa"/>
          </w:tcPr>
          <w:p w14:paraId="7DE3074D" w14:textId="77777777" w:rsidR="00617EDE" w:rsidRDefault="00617EDE" w:rsidP="008D0C2F">
            <w:pPr>
              <w:ind w:firstLine="0"/>
            </w:pPr>
          </w:p>
        </w:tc>
        <w:tc>
          <w:tcPr>
            <w:tcW w:w="1756" w:type="dxa"/>
          </w:tcPr>
          <w:p w14:paraId="099C1A93" w14:textId="45DDAB75" w:rsidR="00617EDE" w:rsidRDefault="00EF096D" w:rsidP="008D0C2F">
            <w:pPr>
              <w:ind w:firstLine="0"/>
            </w:pPr>
            <w:r>
              <w:t>Id doanh mục</w:t>
            </w:r>
          </w:p>
        </w:tc>
      </w:tr>
      <w:tr w:rsidR="00617EDE" w14:paraId="31442FB7" w14:textId="77777777" w:rsidTr="00444CD5">
        <w:trPr>
          <w:trHeight w:val="598"/>
        </w:trPr>
        <w:tc>
          <w:tcPr>
            <w:tcW w:w="1755" w:type="dxa"/>
          </w:tcPr>
          <w:p w14:paraId="4E670E34" w14:textId="79085A73" w:rsidR="00617EDE" w:rsidRDefault="00BF389F" w:rsidP="008D0C2F">
            <w:pPr>
              <w:ind w:firstLine="0"/>
            </w:pPr>
            <w:r>
              <w:t>type</w:t>
            </w:r>
          </w:p>
        </w:tc>
        <w:tc>
          <w:tcPr>
            <w:tcW w:w="1755" w:type="dxa"/>
          </w:tcPr>
          <w:p w14:paraId="6298C5F8" w14:textId="1188A75E" w:rsidR="00617EDE" w:rsidRDefault="00EC0516" w:rsidP="008D0C2F">
            <w:pPr>
              <w:ind w:firstLine="0"/>
            </w:pPr>
            <w:r>
              <w:t>String</w:t>
            </w:r>
          </w:p>
        </w:tc>
        <w:tc>
          <w:tcPr>
            <w:tcW w:w="1756" w:type="dxa"/>
          </w:tcPr>
          <w:p w14:paraId="19EF9636" w14:textId="77777777" w:rsidR="00617EDE" w:rsidRDefault="00617EDE" w:rsidP="008D0C2F">
            <w:pPr>
              <w:ind w:firstLine="0"/>
            </w:pPr>
          </w:p>
        </w:tc>
        <w:tc>
          <w:tcPr>
            <w:tcW w:w="1756" w:type="dxa"/>
          </w:tcPr>
          <w:p w14:paraId="1762444D" w14:textId="77777777" w:rsidR="00617EDE" w:rsidRDefault="00617EDE" w:rsidP="008D0C2F">
            <w:pPr>
              <w:ind w:firstLine="0"/>
            </w:pPr>
          </w:p>
        </w:tc>
        <w:tc>
          <w:tcPr>
            <w:tcW w:w="1756" w:type="dxa"/>
          </w:tcPr>
          <w:p w14:paraId="2FE2F7AB" w14:textId="71A0819F" w:rsidR="00617EDE" w:rsidRDefault="00EF096D" w:rsidP="008D0C2F">
            <w:pPr>
              <w:ind w:firstLine="0"/>
            </w:pPr>
            <w:r>
              <w:t>Thể loại doanh mục</w:t>
            </w:r>
          </w:p>
        </w:tc>
      </w:tr>
      <w:tr w:rsidR="00617EDE" w14:paraId="4AA58975" w14:textId="77777777" w:rsidTr="00444CD5">
        <w:trPr>
          <w:trHeight w:val="598"/>
        </w:trPr>
        <w:tc>
          <w:tcPr>
            <w:tcW w:w="1755" w:type="dxa"/>
          </w:tcPr>
          <w:p w14:paraId="1FE75C18" w14:textId="32F24BC4" w:rsidR="00617EDE" w:rsidRDefault="00BF389F" w:rsidP="008D0C2F">
            <w:pPr>
              <w:ind w:firstLine="0"/>
            </w:pPr>
            <w:r>
              <w:t>value</w:t>
            </w:r>
          </w:p>
        </w:tc>
        <w:tc>
          <w:tcPr>
            <w:tcW w:w="1755" w:type="dxa"/>
          </w:tcPr>
          <w:p w14:paraId="09C4CBAE" w14:textId="6D3BCA1F" w:rsidR="00617EDE" w:rsidRDefault="00EC0516" w:rsidP="008D0C2F">
            <w:pPr>
              <w:ind w:firstLine="0"/>
            </w:pPr>
            <w:r>
              <w:t>String</w:t>
            </w:r>
          </w:p>
        </w:tc>
        <w:tc>
          <w:tcPr>
            <w:tcW w:w="1756" w:type="dxa"/>
          </w:tcPr>
          <w:p w14:paraId="5DC68636" w14:textId="77777777" w:rsidR="00617EDE" w:rsidRDefault="00617EDE" w:rsidP="008D0C2F">
            <w:pPr>
              <w:ind w:firstLine="0"/>
            </w:pPr>
          </w:p>
        </w:tc>
        <w:tc>
          <w:tcPr>
            <w:tcW w:w="1756" w:type="dxa"/>
          </w:tcPr>
          <w:p w14:paraId="2417A1B5" w14:textId="77777777" w:rsidR="00617EDE" w:rsidRDefault="00617EDE" w:rsidP="008D0C2F">
            <w:pPr>
              <w:ind w:firstLine="0"/>
            </w:pPr>
          </w:p>
        </w:tc>
        <w:tc>
          <w:tcPr>
            <w:tcW w:w="1756" w:type="dxa"/>
          </w:tcPr>
          <w:p w14:paraId="39A3594C" w14:textId="5237B622" w:rsidR="00617EDE" w:rsidRDefault="00EF096D" w:rsidP="0072341F">
            <w:pPr>
              <w:keepNext/>
              <w:ind w:firstLine="0"/>
              <w:jc w:val="center"/>
            </w:pPr>
            <w:r>
              <w:t>Nội dung doanh mục</w:t>
            </w:r>
          </w:p>
        </w:tc>
      </w:tr>
    </w:tbl>
    <w:p w14:paraId="201B757D" w14:textId="1981B352" w:rsidR="00432874" w:rsidRDefault="00432874" w:rsidP="00925D56">
      <w:pPr>
        <w:pStyle w:val="Heading3"/>
      </w:pPr>
      <w:bookmarkStart w:id="71" w:name="_Toc166355175"/>
      <w:bookmarkStart w:id="72" w:name="_Toc166355670"/>
      <w:r>
        <w:t>Sơ đồ phân rã chức năng</w:t>
      </w:r>
      <w:bookmarkEnd w:id="71"/>
      <w:bookmarkEnd w:id="72"/>
      <w:r>
        <w:t xml:space="preserve"> </w:t>
      </w:r>
    </w:p>
    <w:p w14:paraId="26F30F24" w14:textId="4D47E0EA" w:rsidR="00432874" w:rsidRPr="00BD71D5" w:rsidRDefault="002C6820" w:rsidP="00173B53">
      <w:pPr>
        <w:pStyle w:val="Heading4"/>
      </w:pPr>
      <w:r w:rsidRPr="00BD71D5">
        <w:t>Sơ đồ phân rã chức năng của admin</w:t>
      </w:r>
    </w:p>
    <w:p w14:paraId="4B9ECEED" w14:textId="77777777" w:rsidR="00173B53" w:rsidRDefault="002C6820" w:rsidP="00173B53">
      <w:pPr>
        <w:keepNext/>
      </w:pPr>
      <w:r>
        <w:rPr>
          <w:noProof/>
        </w:rPr>
        <w:drawing>
          <wp:inline distT="0" distB="0" distL="0" distR="0" wp14:anchorId="5F8E28A5" wp14:editId="61128450">
            <wp:extent cx="5580380" cy="1991360"/>
            <wp:effectExtent l="0" t="0" r="1270" b="8890"/>
            <wp:docPr id="1622234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234053" name="Picture 16222340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380" cy="1991360"/>
                    </a:xfrm>
                    <a:prstGeom prst="rect">
                      <a:avLst/>
                    </a:prstGeom>
                  </pic:spPr>
                </pic:pic>
              </a:graphicData>
            </a:graphic>
          </wp:inline>
        </w:drawing>
      </w:r>
    </w:p>
    <w:p w14:paraId="18C6E6B5" w14:textId="5481B0BF" w:rsidR="002C6820" w:rsidRDefault="009A6C6E" w:rsidP="009A6C6E">
      <w:pPr>
        <w:pStyle w:val="Caption"/>
        <w:jc w:val="center"/>
      </w:pPr>
      <w:bookmarkStart w:id="73" w:name="_Toc166355203"/>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3</w:t>
      </w:r>
      <w:r w:rsidR="007934E6">
        <w:fldChar w:fldCharType="end"/>
      </w:r>
      <w:r>
        <w:t>: Sơ đồ phân rã chức năng của admin</w:t>
      </w:r>
      <w:bookmarkEnd w:id="73"/>
    </w:p>
    <w:p w14:paraId="4F72D814" w14:textId="29460ED1" w:rsidR="002C6820" w:rsidRPr="00BD71D5" w:rsidRDefault="002C6820" w:rsidP="00173B53">
      <w:pPr>
        <w:pStyle w:val="Heading4"/>
      </w:pPr>
      <w:r w:rsidRPr="00BD71D5">
        <w:t>Sơ đồ phân rã chức năng của khách hàng đã có tài khoản</w:t>
      </w:r>
    </w:p>
    <w:p w14:paraId="78E3A23F" w14:textId="77777777" w:rsidR="009A6C6E" w:rsidRDefault="002C6820" w:rsidP="009A6C6E">
      <w:pPr>
        <w:keepNext/>
      </w:pPr>
      <w:r>
        <w:rPr>
          <w:noProof/>
        </w:rPr>
        <w:drawing>
          <wp:inline distT="0" distB="0" distL="0" distR="0" wp14:anchorId="3AA7B24A" wp14:editId="15C27BC2">
            <wp:extent cx="5580380" cy="1560195"/>
            <wp:effectExtent l="0" t="0" r="1270" b="1905"/>
            <wp:docPr id="1206110860"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110860" name="Picture 2" descr="A diagram of a company&#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0380" cy="1560195"/>
                    </a:xfrm>
                    <a:prstGeom prst="rect">
                      <a:avLst/>
                    </a:prstGeom>
                  </pic:spPr>
                </pic:pic>
              </a:graphicData>
            </a:graphic>
          </wp:inline>
        </w:drawing>
      </w:r>
    </w:p>
    <w:p w14:paraId="5A79AAD8" w14:textId="73DC3A67" w:rsidR="002C6820" w:rsidRDefault="009A6C6E" w:rsidP="009A6C6E">
      <w:pPr>
        <w:pStyle w:val="Caption"/>
        <w:jc w:val="center"/>
      </w:pPr>
      <w:bookmarkStart w:id="74" w:name="_Toc166355204"/>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4</w:t>
      </w:r>
      <w:r w:rsidR="007934E6">
        <w:fldChar w:fldCharType="end"/>
      </w:r>
      <w:r>
        <w:t>: Sơ đồ phân rã chức năng của khách hàng đã có tài khoản.</w:t>
      </w:r>
      <w:bookmarkEnd w:id="74"/>
    </w:p>
    <w:p w14:paraId="3F77F8CA" w14:textId="5FB6AD5F" w:rsidR="002C6820" w:rsidRPr="00BD71D5" w:rsidRDefault="002C6820" w:rsidP="00173B53">
      <w:pPr>
        <w:pStyle w:val="Heading4"/>
      </w:pPr>
      <w:r w:rsidRPr="00BD71D5">
        <w:lastRenderedPageBreak/>
        <w:t>Sơ đồ phân rã chức năng của khách vãng lai</w:t>
      </w:r>
    </w:p>
    <w:p w14:paraId="31499F64" w14:textId="77777777" w:rsidR="009A6C6E" w:rsidRDefault="002C6820" w:rsidP="009A6C6E">
      <w:pPr>
        <w:keepNext/>
      </w:pPr>
      <w:r>
        <w:rPr>
          <w:noProof/>
        </w:rPr>
        <w:drawing>
          <wp:inline distT="0" distB="0" distL="0" distR="0" wp14:anchorId="7427D149" wp14:editId="0AB67C12">
            <wp:extent cx="5043054" cy="1784985"/>
            <wp:effectExtent l="0" t="0" r="5715" b="5715"/>
            <wp:docPr id="200379642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96423" name="Picture 3" descr="A diagram of a company&#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4603" cy="1785533"/>
                    </a:xfrm>
                    <a:prstGeom prst="rect">
                      <a:avLst/>
                    </a:prstGeom>
                  </pic:spPr>
                </pic:pic>
              </a:graphicData>
            </a:graphic>
          </wp:inline>
        </w:drawing>
      </w:r>
    </w:p>
    <w:p w14:paraId="609E32E8" w14:textId="30C4B62B" w:rsidR="002C6820" w:rsidRPr="00432874" w:rsidRDefault="009A6C6E" w:rsidP="009A6C6E">
      <w:pPr>
        <w:pStyle w:val="Caption"/>
        <w:jc w:val="center"/>
      </w:pPr>
      <w:bookmarkStart w:id="75" w:name="_Toc166355205"/>
      <w:r>
        <w:t xml:space="preserve">Hình </w:t>
      </w:r>
      <w:r w:rsidR="007934E6">
        <w:fldChar w:fldCharType="begin"/>
      </w:r>
      <w:r w:rsidR="007934E6">
        <w:instrText xml:space="preserve"> STYLEREF 2 \s </w:instrText>
      </w:r>
      <w:r w:rsidR="007934E6">
        <w:fldChar w:fldCharType="separate"/>
      </w:r>
      <w:r w:rsidR="007934E6">
        <w:rPr>
          <w:noProof/>
        </w:rPr>
        <w:t>2</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5</w:t>
      </w:r>
      <w:r w:rsidR="007934E6">
        <w:fldChar w:fldCharType="end"/>
      </w:r>
      <w:r>
        <w:t>: Sơ đồ phân rã chức năng của khách vãn lai</w:t>
      </w:r>
      <w:bookmarkEnd w:id="75"/>
    </w:p>
    <w:p w14:paraId="6B8E9871" w14:textId="77777777" w:rsidR="00C13B6D" w:rsidRDefault="00C13B6D" w:rsidP="00C13B6D">
      <w:pPr>
        <w:pStyle w:val="Heading2"/>
      </w:pPr>
      <w:bookmarkStart w:id="76" w:name="_Toc166355176"/>
      <w:bookmarkStart w:id="77" w:name="_Toc166355671"/>
      <w:r>
        <w:t>CÀI ĐẶT GIẢI PHÁP</w:t>
      </w:r>
      <w:bookmarkEnd w:id="76"/>
      <w:bookmarkEnd w:id="77"/>
    </w:p>
    <w:p w14:paraId="57955394" w14:textId="4972A620" w:rsidR="00B97F5A" w:rsidRDefault="004D19B9" w:rsidP="004D19B9">
      <w:pPr>
        <w:pStyle w:val="Heading3"/>
      </w:pPr>
      <w:bookmarkStart w:id="78" w:name="_Toc166355177"/>
      <w:bookmarkStart w:id="79" w:name="_Toc166355672"/>
      <w:r>
        <w:t>Cài đặt phía khách hàng</w:t>
      </w:r>
      <w:bookmarkEnd w:id="78"/>
      <w:bookmarkEnd w:id="79"/>
    </w:p>
    <w:p w14:paraId="5BF4B179" w14:textId="10C6A744" w:rsidR="00F866A1" w:rsidRDefault="00F866A1" w:rsidP="00933877">
      <w:pPr>
        <w:pStyle w:val="Heading4"/>
      </w:pPr>
      <w:r>
        <w:t>Giao diện và chức năng trang đăng ký.</w:t>
      </w:r>
    </w:p>
    <w:p w14:paraId="6753CBA4" w14:textId="77777777" w:rsidR="009D28FE" w:rsidRPr="009D28FE" w:rsidRDefault="009D28FE" w:rsidP="009D28FE"/>
    <w:p w14:paraId="43A2B040" w14:textId="77777777" w:rsidR="00597116" w:rsidRDefault="0073218D" w:rsidP="00597116">
      <w:pPr>
        <w:keepNext/>
      </w:pPr>
      <w:r w:rsidRPr="0073218D">
        <w:rPr>
          <w:noProof/>
        </w:rPr>
        <w:drawing>
          <wp:inline distT="0" distB="0" distL="0" distR="0" wp14:anchorId="3028909B" wp14:editId="2C80BA3F">
            <wp:extent cx="5580380" cy="2378710"/>
            <wp:effectExtent l="0" t="0" r="1270" b="2540"/>
            <wp:docPr id="1135241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241462" name=""/>
                    <pic:cNvPicPr/>
                  </pic:nvPicPr>
                  <pic:blipFill>
                    <a:blip r:embed="rId26"/>
                    <a:stretch>
                      <a:fillRect/>
                    </a:stretch>
                  </pic:blipFill>
                  <pic:spPr>
                    <a:xfrm>
                      <a:off x="0" y="0"/>
                      <a:ext cx="5580380" cy="2378710"/>
                    </a:xfrm>
                    <a:prstGeom prst="rect">
                      <a:avLst/>
                    </a:prstGeom>
                  </pic:spPr>
                </pic:pic>
              </a:graphicData>
            </a:graphic>
          </wp:inline>
        </w:drawing>
      </w:r>
    </w:p>
    <w:p w14:paraId="530F7C68" w14:textId="1ABCB8B8" w:rsidR="0073218D" w:rsidRDefault="00597116" w:rsidP="002E7AA9">
      <w:pPr>
        <w:pStyle w:val="Caption"/>
        <w:jc w:val="center"/>
      </w:pPr>
      <w:bookmarkStart w:id="80" w:name="_Toc166355206"/>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w:t>
      </w:r>
      <w:r w:rsidR="007934E6">
        <w:fldChar w:fldCharType="end"/>
      </w:r>
      <w:r>
        <w:t>: Giao diện và chức năng trang</w:t>
      </w:r>
      <w:r w:rsidR="002E7AA9">
        <w:t xml:space="preserve"> đăng ký</w:t>
      </w:r>
      <w:bookmarkEnd w:id="80"/>
    </w:p>
    <w:p w14:paraId="542FAC0C" w14:textId="77777777" w:rsidR="009D28FE" w:rsidRDefault="009D28FE" w:rsidP="00F866A1"/>
    <w:p w14:paraId="311415CF" w14:textId="61B95A26" w:rsidR="00F866A1" w:rsidRDefault="00F866A1" w:rsidP="00933877">
      <w:pPr>
        <w:pStyle w:val="Heading4"/>
      </w:pPr>
      <w:r>
        <w:lastRenderedPageBreak/>
        <w:t>Giao diện và chức năng trang đăng nhập.</w:t>
      </w:r>
    </w:p>
    <w:p w14:paraId="2A8DEC10" w14:textId="77777777" w:rsidR="00597116" w:rsidRDefault="0073218D" w:rsidP="00597116">
      <w:pPr>
        <w:keepNext/>
      </w:pPr>
      <w:r w:rsidRPr="0073218D">
        <w:rPr>
          <w:noProof/>
        </w:rPr>
        <w:drawing>
          <wp:inline distT="0" distB="0" distL="0" distR="0" wp14:anchorId="5E91FB77" wp14:editId="196E0EFB">
            <wp:extent cx="5580380" cy="2344420"/>
            <wp:effectExtent l="0" t="0" r="1270" b="0"/>
            <wp:docPr id="5177899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789981" name="Picture 1" descr="A screenshot of a computer&#10;&#10;Description automatically generated"/>
                    <pic:cNvPicPr/>
                  </pic:nvPicPr>
                  <pic:blipFill>
                    <a:blip r:embed="rId27"/>
                    <a:stretch>
                      <a:fillRect/>
                    </a:stretch>
                  </pic:blipFill>
                  <pic:spPr>
                    <a:xfrm>
                      <a:off x="0" y="0"/>
                      <a:ext cx="5580380" cy="2344420"/>
                    </a:xfrm>
                    <a:prstGeom prst="rect">
                      <a:avLst/>
                    </a:prstGeom>
                  </pic:spPr>
                </pic:pic>
              </a:graphicData>
            </a:graphic>
          </wp:inline>
        </w:drawing>
      </w:r>
    </w:p>
    <w:p w14:paraId="33BB1AB7" w14:textId="4B9EE85D" w:rsidR="0073218D" w:rsidRDefault="00597116" w:rsidP="002E7AA9">
      <w:pPr>
        <w:pStyle w:val="Caption"/>
        <w:jc w:val="center"/>
      </w:pPr>
      <w:bookmarkStart w:id="81" w:name="_Toc166355207"/>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w:t>
      </w:r>
      <w:r w:rsidR="007934E6">
        <w:fldChar w:fldCharType="end"/>
      </w:r>
      <w:r>
        <w:t xml:space="preserve">: Giao diện và chức năng trang </w:t>
      </w:r>
      <w:r w:rsidR="002E7AA9">
        <w:t>đăng nhập</w:t>
      </w:r>
      <w:bookmarkEnd w:id="81"/>
    </w:p>
    <w:p w14:paraId="437A9575" w14:textId="4586DC2C" w:rsidR="00F866A1" w:rsidRDefault="00F866A1" w:rsidP="003D69F0">
      <w:pPr>
        <w:pStyle w:val="Heading4"/>
      </w:pPr>
      <w:r>
        <w:lastRenderedPageBreak/>
        <w:t>Giao diện và chức năng trang trang chủ.</w:t>
      </w:r>
    </w:p>
    <w:p w14:paraId="62AC93E3" w14:textId="77777777" w:rsidR="00597116" w:rsidRDefault="00933877" w:rsidP="00597116">
      <w:pPr>
        <w:keepNext/>
      </w:pPr>
      <w:r>
        <w:rPr>
          <w:noProof/>
        </w:rPr>
        <w:lastRenderedPageBreak/>
        <w:drawing>
          <wp:inline distT="0" distB="0" distL="0" distR="0" wp14:anchorId="446AC9A9" wp14:editId="4FDA7078">
            <wp:extent cx="4185285" cy="8532495"/>
            <wp:effectExtent l="0" t="0" r="5715" b="1905"/>
            <wp:docPr id="64612948" name="Picture 5"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2948" name="Picture 5" descr="A screenshot of a websit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85285" cy="8532495"/>
                    </a:xfrm>
                    <a:prstGeom prst="rect">
                      <a:avLst/>
                    </a:prstGeom>
                  </pic:spPr>
                </pic:pic>
              </a:graphicData>
            </a:graphic>
          </wp:inline>
        </w:drawing>
      </w:r>
    </w:p>
    <w:p w14:paraId="2CE2C501" w14:textId="5EB4D985" w:rsidR="00597116" w:rsidRDefault="00597116" w:rsidP="002E7AA9">
      <w:pPr>
        <w:pStyle w:val="Caption"/>
        <w:jc w:val="center"/>
      </w:pPr>
      <w:bookmarkStart w:id="82" w:name="_Toc166355208"/>
      <w:r>
        <w:lastRenderedPageBreak/>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w:t>
      </w:r>
      <w:r w:rsidR="007934E6">
        <w:fldChar w:fldCharType="end"/>
      </w:r>
      <w:r>
        <w:t>: Giao diện và chức năng trang</w:t>
      </w:r>
      <w:r w:rsidR="002E7AA9">
        <w:t xml:space="preserve"> chủ.</w:t>
      </w:r>
      <w:bookmarkEnd w:id="82"/>
    </w:p>
    <w:p w14:paraId="6810D2B2" w14:textId="12AC746F" w:rsidR="0073218D" w:rsidRPr="00F866A1" w:rsidRDefault="0073218D" w:rsidP="00597116">
      <w:pPr>
        <w:pStyle w:val="Caption"/>
      </w:pPr>
    </w:p>
    <w:p w14:paraId="50C47179" w14:textId="5974669C" w:rsidR="00F866A1" w:rsidRDefault="00F866A1" w:rsidP="00933877">
      <w:pPr>
        <w:pStyle w:val="Heading4"/>
      </w:pPr>
      <w:r>
        <w:lastRenderedPageBreak/>
        <w:t>Giao diện và chức năng trang  tour</w:t>
      </w:r>
      <w:r w:rsidR="007015BF">
        <w:t>s</w:t>
      </w:r>
      <w:r>
        <w:t>.</w:t>
      </w:r>
    </w:p>
    <w:p w14:paraId="17AA1E92" w14:textId="77777777" w:rsidR="00597116" w:rsidRDefault="00933877" w:rsidP="00597116">
      <w:pPr>
        <w:keepNext/>
      </w:pPr>
      <w:r>
        <w:rPr>
          <w:noProof/>
        </w:rPr>
        <w:lastRenderedPageBreak/>
        <w:drawing>
          <wp:inline distT="0" distB="0" distL="0" distR="0" wp14:anchorId="37785B5A" wp14:editId="5C01E5D1">
            <wp:extent cx="4654550" cy="8532495"/>
            <wp:effectExtent l="0" t="0" r="0" b="1905"/>
            <wp:docPr id="118148502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485021" name="Picture 6"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54550" cy="8532495"/>
                    </a:xfrm>
                    <a:prstGeom prst="rect">
                      <a:avLst/>
                    </a:prstGeom>
                  </pic:spPr>
                </pic:pic>
              </a:graphicData>
            </a:graphic>
          </wp:inline>
        </w:drawing>
      </w:r>
    </w:p>
    <w:p w14:paraId="3C0BF1C6" w14:textId="35FFED65" w:rsidR="00597116" w:rsidRDefault="00597116" w:rsidP="002E7AA9">
      <w:pPr>
        <w:pStyle w:val="Caption"/>
        <w:jc w:val="center"/>
      </w:pPr>
      <w:bookmarkStart w:id="83" w:name="_Toc166355209"/>
      <w:r>
        <w:lastRenderedPageBreak/>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4</w:t>
      </w:r>
      <w:r w:rsidR="007934E6">
        <w:fldChar w:fldCharType="end"/>
      </w:r>
      <w:r>
        <w:t>: Giao diện và chức năng trang</w:t>
      </w:r>
      <w:r w:rsidR="002E7AA9">
        <w:t xml:space="preserve"> tất cả các tour</w:t>
      </w:r>
      <w:bookmarkEnd w:id="83"/>
    </w:p>
    <w:p w14:paraId="69915A83" w14:textId="31471731" w:rsidR="007015BF" w:rsidRPr="00F866A1" w:rsidRDefault="007015BF" w:rsidP="00597116">
      <w:pPr>
        <w:pStyle w:val="Caption"/>
      </w:pPr>
    </w:p>
    <w:p w14:paraId="1B420786" w14:textId="1B947564" w:rsidR="00F866A1" w:rsidRDefault="00F866A1" w:rsidP="00933877">
      <w:pPr>
        <w:pStyle w:val="Heading4"/>
      </w:pPr>
      <w:r>
        <w:t>Giao diện và chức năng trang</w:t>
      </w:r>
      <w:r w:rsidR="007015BF">
        <w:t xml:space="preserve"> chủ đề</w:t>
      </w:r>
      <w:r>
        <w:t xml:space="preserve"> tours.</w:t>
      </w:r>
    </w:p>
    <w:p w14:paraId="24A59E68" w14:textId="77777777" w:rsidR="00597116" w:rsidRDefault="00933877" w:rsidP="00597116">
      <w:pPr>
        <w:keepNext/>
      </w:pPr>
      <w:r>
        <w:rPr>
          <w:noProof/>
        </w:rPr>
        <w:drawing>
          <wp:inline distT="0" distB="0" distL="0" distR="0" wp14:anchorId="155E6D50" wp14:editId="63876386">
            <wp:extent cx="5580380" cy="5630545"/>
            <wp:effectExtent l="0" t="0" r="1270" b="8255"/>
            <wp:docPr id="48551719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17190" name="Picture 7"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80380" cy="5630545"/>
                    </a:xfrm>
                    <a:prstGeom prst="rect">
                      <a:avLst/>
                    </a:prstGeom>
                  </pic:spPr>
                </pic:pic>
              </a:graphicData>
            </a:graphic>
          </wp:inline>
        </w:drawing>
      </w:r>
    </w:p>
    <w:p w14:paraId="753C5E1F" w14:textId="52A16FE0" w:rsidR="00597116" w:rsidRDefault="00597116" w:rsidP="00AD7F87">
      <w:pPr>
        <w:pStyle w:val="Caption"/>
        <w:jc w:val="center"/>
      </w:pPr>
      <w:bookmarkStart w:id="84" w:name="_Toc166355210"/>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5</w:t>
      </w:r>
      <w:r w:rsidR="007934E6">
        <w:fldChar w:fldCharType="end"/>
      </w:r>
      <w:r>
        <w:t>: Giao diện và chức năng trang</w:t>
      </w:r>
      <w:r w:rsidR="00AD7F87">
        <w:t xml:space="preserve"> chủ đề tours.</w:t>
      </w:r>
      <w:bookmarkEnd w:id="84"/>
    </w:p>
    <w:p w14:paraId="5BFF763D" w14:textId="27F3BB5B" w:rsidR="00933877" w:rsidRDefault="00933877" w:rsidP="00597116">
      <w:pPr>
        <w:pStyle w:val="Caption"/>
      </w:pPr>
    </w:p>
    <w:p w14:paraId="79F696F2" w14:textId="142B3284" w:rsidR="00933877" w:rsidRDefault="009D08BE" w:rsidP="00933877">
      <w:pPr>
        <w:pStyle w:val="Heading4"/>
      </w:pPr>
      <w:r>
        <w:t>Giao diện và chức năng trang tìm kiếm tour</w:t>
      </w:r>
    </w:p>
    <w:p w14:paraId="1E3ECFAA" w14:textId="2008898C" w:rsidR="009D08BE" w:rsidRDefault="009D08BE" w:rsidP="00F866A1">
      <w:r>
        <w:t>Tiềm kiếm tour theo tên: “cần thơ , cà mau”</w:t>
      </w:r>
    </w:p>
    <w:p w14:paraId="7CC93B0F" w14:textId="77777777" w:rsidR="00597116" w:rsidRDefault="009D08BE" w:rsidP="00597116">
      <w:pPr>
        <w:keepNext/>
      </w:pPr>
      <w:r w:rsidRPr="009D08BE">
        <w:rPr>
          <w:noProof/>
        </w:rPr>
        <w:lastRenderedPageBreak/>
        <w:drawing>
          <wp:inline distT="0" distB="0" distL="0" distR="0" wp14:anchorId="1CF273C1" wp14:editId="371AAC1A">
            <wp:extent cx="5580380" cy="2467610"/>
            <wp:effectExtent l="0" t="0" r="1270" b="8890"/>
            <wp:docPr id="1188093606"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93606" name="Picture 1" descr="A screenshot of a web page&#10;&#10;Description automatically generated"/>
                    <pic:cNvPicPr/>
                  </pic:nvPicPr>
                  <pic:blipFill>
                    <a:blip r:embed="rId31"/>
                    <a:stretch>
                      <a:fillRect/>
                    </a:stretch>
                  </pic:blipFill>
                  <pic:spPr>
                    <a:xfrm>
                      <a:off x="0" y="0"/>
                      <a:ext cx="5580380" cy="2467610"/>
                    </a:xfrm>
                    <a:prstGeom prst="rect">
                      <a:avLst/>
                    </a:prstGeom>
                  </pic:spPr>
                </pic:pic>
              </a:graphicData>
            </a:graphic>
          </wp:inline>
        </w:drawing>
      </w:r>
    </w:p>
    <w:p w14:paraId="6CE30DE7" w14:textId="5C21BC27" w:rsidR="00597116" w:rsidRDefault="00597116" w:rsidP="00AD7F87">
      <w:pPr>
        <w:pStyle w:val="Caption"/>
        <w:jc w:val="center"/>
      </w:pPr>
      <w:bookmarkStart w:id="85" w:name="_Toc166355211"/>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6</w:t>
      </w:r>
      <w:r w:rsidR="007934E6">
        <w:fldChar w:fldCharType="end"/>
      </w:r>
      <w:r>
        <w:t>: Giao diện và chức năng trang</w:t>
      </w:r>
      <w:r w:rsidR="00AD7F87">
        <w:t xml:space="preserve"> tìm kiếm tour.</w:t>
      </w:r>
      <w:bookmarkEnd w:id="85"/>
    </w:p>
    <w:p w14:paraId="22B76842" w14:textId="5D995A91" w:rsidR="009D08BE" w:rsidRDefault="009D08BE" w:rsidP="00597116">
      <w:pPr>
        <w:pStyle w:val="Caption"/>
      </w:pPr>
    </w:p>
    <w:p w14:paraId="35AC8943" w14:textId="77777777" w:rsidR="009D08BE" w:rsidRDefault="009D08BE" w:rsidP="00F866A1"/>
    <w:p w14:paraId="34B679BA" w14:textId="047563C0" w:rsidR="009D08BE" w:rsidRDefault="009D08BE" w:rsidP="00F866A1">
      <w:r>
        <w:t>Tìm kiếm tour theo khoảng giá:</w:t>
      </w:r>
    </w:p>
    <w:p w14:paraId="7435F513" w14:textId="77777777" w:rsidR="00597116" w:rsidRDefault="009D08BE" w:rsidP="00597116">
      <w:pPr>
        <w:keepNext/>
      </w:pPr>
      <w:r w:rsidRPr="009D08BE">
        <w:rPr>
          <w:noProof/>
        </w:rPr>
        <w:drawing>
          <wp:inline distT="0" distB="0" distL="0" distR="0" wp14:anchorId="4A89B0E1" wp14:editId="1202AD3F">
            <wp:extent cx="5580380" cy="2535555"/>
            <wp:effectExtent l="0" t="0" r="1270" b="0"/>
            <wp:docPr id="18826838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83852" name="Picture 1" descr="A screenshot of a computer&#10;&#10;Description automatically generated"/>
                    <pic:cNvPicPr/>
                  </pic:nvPicPr>
                  <pic:blipFill>
                    <a:blip r:embed="rId32"/>
                    <a:stretch>
                      <a:fillRect/>
                    </a:stretch>
                  </pic:blipFill>
                  <pic:spPr>
                    <a:xfrm>
                      <a:off x="0" y="0"/>
                      <a:ext cx="5580380" cy="2535555"/>
                    </a:xfrm>
                    <a:prstGeom prst="rect">
                      <a:avLst/>
                    </a:prstGeom>
                  </pic:spPr>
                </pic:pic>
              </a:graphicData>
            </a:graphic>
          </wp:inline>
        </w:drawing>
      </w:r>
    </w:p>
    <w:p w14:paraId="6CE7F2A7" w14:textId="28C0691C" w:rsidR="00597116" w:rsidRDefault="00597116" w:rsidP="00AD7F87">
      <w:pPr>
        <w:pStyle w:val="Caption"/>
        <w:jc w:val="center"/>
      </w:pPr>
      <w:bookmarkStart w:id="86" w:name="_Toc166355212"/>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7</w:t>
      </w:r>
      <w:r w:rsidR="007934E6">
        <w:fldChar w:fldCharType="end"/>
      </w:r>
      <w:r>
        <w:t>: Giao diện và chức năng trang</w:t>
      </w:r>
      <w:r w:rsidR="00AD7F87">
        <w:t xml:space="preserve"> tìm kiếm tour theo khoảng giá.</w:t>
      </w:r>
      <w:bookmarkEnd w:id="86"/>
    </w:p>
    <w:p w14:paraId="2794FBCC" w14:textId="1954F25F" w:rsidR="009D08BE" w:rsidRDefault="009D08BE" w:rsidP="00597116">
      <w:pPr>
        <w:pStyle w:val="Caption"/>
      </w:pPr>
    </w:p>
    <w:p w14:paraId="6F644705" w14:textId="77777777" w:rsidR="009D08BE" w:rsidRDefault="009D08BE" w:rsidP="00F866A1"/>
    <w:p w14:paraId="6E23AE0C" w14:textId="65B062C0" w:rsidR="009D08BE" w:rsidRDefault="009D08BE" w:rsidP="00F866A1">
      <w:r>
        <w:t xml:space="preserve">Tìm kiếm tour theo địa điểm : </w:t>
      </w:r>
    </w:p>
    <w:p w14:paraId="15DFC886" w14:textId="77777777" w:rsidR="00597116" w:rsidRDefault="009D08BE" w:rsidP="00597116">
      <w:pPr>
        <w:keepNext/>
      </w:pPr>
      <w:r w:rsidRPr="009D08BE">
        <w:rPr>
          <w:noProof/>
        </w:rPr>
        <w:lastRenderedPageBreak/>
        <w:drawing>
          <wp:inline distT="0" distB="0" distL="0" distR="0" wp14:anchorId="55178D9D" wp14:editId="3E9548CA">
            <wp:extent cx="5580380" cy="2649855"/>
            <wp:effectExtent l="0" t="0" r="1270" b="0"/>
            <wp:docPr id="12895482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48251" name="Picture 1" descr="A screenshot of a computer&#10;&#10;Description automatically generated"/>
                    <pic:cNvPicPr/>
                  </pic:nvPicPr>
                  <pic:blipFill>
                    <a:blip r:embed="rId33"/>
                    <a:stretch>
                      <a:fillRect/>
                    </a:stretch>
                  </pic:blipFill>
                  <pic:spPr>
                    <a:xfrm>
                      <a:off x="0" y="0"/>
                      <a:ext cx="5580380" cy="2649855"/>
                    </a:xfrm>
                    <a:prstGeom prst="rect">
                      <a:avLst/>
                    </a:prstGeom>
                  </pic:spPr>
                </pic:pic>
              </a:graphicData>
            </a:graphic>
          </wp:inline>
        </w:drawing>
      </w:r>
    </w:p>
    <w:p w14:paraId="4928D280" w14:textId="79B22E78" w:rsidR="00597116" w:rsidRDefault="00597116" w:rsidP="00AD7F87">
      <w:pPr>
        <w:pStyle w:val="Caption"/>
        <w:jc w:val="center"/>
      </w:pPr>
      <w:bookmarkStart w:id="87" w:name="_Toc166355213"/>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8</w:t>
      </w:r>
      <w:r w:rsidR="007934E6">
        <w:fldChar w:fldCharType="end"/>
      </w:r>
      <w:r>
        <w:t>: Giao diện và chức năng trang</w:t>
      </w:r>
      <w:r w:rsidR="00AD7F87">
        <w:t xml:space="preserve"> địa điểm.</w:t>
      </w:r>
      <w:bookmarkEnd w:id="87"/>
    </w:p>
    <w:p w14:paraId="5A0B69F8" w14:textId="3E20582F" w:rsidR="009D08BE" w:rsidRDefault="009D08BE" w:rsidP="00597116">
      <w:pPr>
        <w:pStyle w:val="Caption"/>
      </w:pPr>
    </w:p>
    <w:p w14:paraId="5C6F8A43" w14:textId="6EA3A857" w:rsidR="00933877" w:rsidRDefault="00933877" w:rsidP="00F866A1">
      <w:r>
        <w:t xml:space="preserve">Tìm kiếm tour theo chủ đề </w:t>
      </w:r>
    </w:p>
    <w:p w14:paraId="0B3EFC2E" w14:textId="77777777" w:rsidR="00597116" w:rsidRDefault="00933877" w:rsidP="00597116">
      <w:pPr>
        <w:keepNext/>
      </w:pPr>
      <w:r>
        <w:rPr>
          <w:noProof/>
        </w:rPr>
        <w:lastRenderedPageBreak/>
        <w:drawing>
          <wp:inline distT="0" distB="0" distL="0" distR="0" wp14:anchorId="57DB1F27" wp14:editId="6B7430F7">
            <wp:extent cx="5580380" cy="4970145"/>
            <wp:effectExtent l="0" t="0" r="1270" b="1905"/>
            <wp:docPr id="499913255"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13255" name="Picture 8"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80380" cy="4970145"/>
                    </a:xfrm>
                    <a:prstGeom prst="rect">
                      <a:avLst/>
                    </a:prstGeom>
                  </pic:spPr>
                </pic:pic>
              </a:graphicData>
            </a:graphic>
          </wp:inline>
        </w:drawing>
      </w:r>
    </w:p>
    <w:p w14:paraId="1586B2F2" w14:textId="6E31DC3E" w:rsidR="00597116" w:rsidRDefault="00597116" w:rsidP="00AD7F87">
      <w:pPr>
        <w:pStyle w:val="Caption"/>
        <w:jc w:val="center"/>
      </w:pPr>
      <w:bookmarkStart w:id="88" w:name="_Toc166355214"/>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9</w:t>
      </w:r>
      <w:r w:rsidR="007934E6">
        <w:fldChar w:fldCharType="end"/>
      </w:r>
      <w:r>
        <w:t>: Giao diện và chức năng trang</w:t>
      </w:r>
      <w:r w:rsidR="00AD7F87">
        <w:t xml:space="preserve"> chủ đè.</w:t>
      </w:r>
      <w:bookmarkEnd w:id="88"/>
    </w:p>
    <w:p w14:paraId="56453492" w14:textId="6B8B9E64" w:rsidR="00933877" w:rsidRDefault="00933877" w:rsidP="00597116">
      <w:pPr>
        <w:pStyle w:val="Caption"/>
      </w:pPr>
    </w:p>
    <w:p w14:paraId="07EA3238" w14:textId="005CA5BC" w:rsidR="009D08BE" w:rsidRDefault="009D08BE" w:rsidP="00933877">
      <w:pPr>
        <w:pStyle w:val="Heading4"/>
      </w:pPr>
      <w:r>
        <w:lastRenderedPageBreak/>
        <w:t xml:space="preserve">Giao diện và chức năng trang khuyến mãi </w:t>
      </w:r>
    </w:p>
    <w:p w14:paraId="1157529F" w14:textId="77777777" w:rsidR="00597116" w:rsidRDefault="009D08BE" w:rsidP="00597116">
      <w:pPr>
        <w:keepNext/>
      </w:pPr>
      <w:r w:rsidRPr="009D08BE">
        <w:rPr>
          <w:noProof/>
        </w:rPr>
        <w:drawing>
          <wp:inline distT="0" distB="0" distL="0" distR="0" wp14:anchorId="6EA2BCB0" wp14:editId="3A62C0FB">
            <wp:extent cx="5580380" cy="2233930"/>
            <wp:effectExtent l="0" t="0" r="1270" b="0"/>
            <wp:docPr id="15585687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68715" name="Picture 1" descr="A screenshot of a computer&#10;&#10;Description automatically generated"/>
                    <pic:cNvPicPr/>
                  </pic:nvPicPr>
                  <pic:blipFill>
                    <a:blip r:embed="rId35"/>
                    <a:stretch>
                      <a:fillRect/>
                    </a:stretch>
                  </pic:blipFill>
                  <pic:spPr>
                    <a:xfrm>
                      <a:off x="0" y="0"/>
                      <a:ext cx="5580380" cy="2233930"/>
                    </a:xfrm>
                    <a:prstGeom prst="rect">
                      <a:avLst/>
                    </a:prstGeom>
                  </pic:spPr>
                </pic:pic>
              </a:graphicData>
            </a:graphic>
          </wp:inline>
        </w:drawing>
      </w:r>
    </w:p>
    <w:p w14:paraId="72F3FC31" w14:textId="771C8DBE" w:rsidR="00597116" w:rsidRDefault="00597116" w:rsidP="00AD7F87">
      <w:pPr>
        <w:pStyle w:val="Caption"/>
        <w:jc w:val="center"/>
      </w:pPr>
      <w:bookmarkStart w:id="89" w:name="_Toc166355215"/>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0</w:t>
      </w:r>
      <w:r w:rsidR="007934E6">
        <w:fldChar w:fldCharType="end"/>
      </w:r>
      <w:r>
        <w:t>: Giao diện và chức năng trang</w:t>
      </w:r>
      <w:r w:rsidR="00AD7F87">
        <w:t xml:space="preserve"> khuyến mãi .</w:t>
      </w:r>
      <w:bookmarkEnd w:id="89"/>
    </w:p>
    <w:p w14:paraId="55D114E7" w14:textId="151EE282" w:rsidR="009D08BE" w:rsidRPr="00F866A1" w:rsidRDefault="009D08BE" w:rsidP="00597116">
      <w:pPr>
        <w:pStyle w:val="Caption"/>
      </w:pPr>
    </w:p>
    <w:p w14:paraId="4F276DFB" w14:textId="27668ECA" w:rsidR="00F866A1" w:rsidRDefault="00F866A1" w:rsidP="00933877">
      <w:pPr>
        <w:pStyle w:val="Heading4"/>
      </w:pPr>
      <w:r>
        <w:t>Giao diện và chức năng trang chat.</w:t>
      </w:r>
    </w:p>
    <w:p w14:paraId="2A3FE8A9" w14:textId="77777777" w:rsidR="00597116" w:rsidRDefault="009D08BE" w:rsidP="00597116">
      <w:pPr>
        <w:keepNext/>
      </w:pPr>
      <w:r w:rsidRPr="009D08BE">
        <w:rPr>
          <w:noProof/>
        </w:rPr>
        <w:drawing>
          <wp:inline distT="0" distB="0" distL="0" distR="0" wp14:anchorId="37B0A61D" wp14:editId="68B28A35">
            <wp:extent cx="5580380" cy="2672715"/>
            <wp:effectExtent l="0" t="0" r="1270" b="0"/>
            <wp:docPr id="6461657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65763" name="Picture 1" descr="A screenshot of a computer&#10;&#10;Description automatically generated"/>
                    <pic:cNvPicPr/>
                  </pic:nvPicPr>
                  <pic:blipFill>
                    <a:blip r:embed="rId36"/>
                    <a:stretch>
                      <a:fillRect/>
                    </a:stretch>
                  </pic:blipFill>
                  <pic:spPr>
                    <a:xfrm>
                      <a:off x="0" y="0"/>
                      <a:ext cx="5580380" cy="2672715"/>
                    </a:xfrm>
                    <a:prstGeom prst="rect">
                      <a:avLst/>
                    </a:prstGeom>
                  </pic:spPr>
                </pic:pic>
              </a:graphicData>
            </a:graphic>
          </wp:inline>
        </w:drawing>
      </w:r>
    </w:p>
    <w:p w14:paraId="3FB0797C" w14:textId="6404F455" w:rsidR="00597116" w:rsidRDefault="00597116" w:rsidP="00AD7F87">
      <w:pPr>
        <w:pStyle w:val="Caption"/>
        <w:jc w:val="center"/>
      </w:pPr>
      <w:bookmarkStart w:id="90" w:name="_Toc166355216"/>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1</w:t>
      </w:r>
      <w:r w:rsidR="007934E6">
        <w:fldChar w:fldCharType="end"/>
      </w:r>
      <w:r>
        <w:t>: Giao diện và chức năng trang</w:t>
      </w:r>
      <w:r w:rsidR="00AD7F87">
        <w:t xml:space="preserve"> chat.</w:t>
      </w:r>
      <w:bookmarkEnd w:id="90"/>
    </w:p>
    <w:p w14:paraId="0457464C" w14:textId="70315798" w:rsidR="009D08BE" w:rsidRPr="00F866A1" w:rsidRDefault="009D08BE" w:rsidP="00597116">
      <w:pPr>
        <w:pStyle w:val="Caption"/>
      </w:pPr>
    </w:p>
    <w:p w14:paraId="0D697424" w14:textId="73B8D6CC" w:rsidR="00F866A1" w:rsidRDefault="00F866A1" w:rsidP="00933877">
      <w:pPr>
        <w:pStyle w:val="Heading4"/>
      </w:pPr>
      <w:r>
        <w:lastRenderedPageBreak/>
        <w:t>Giao diện và chức năng trang thông tin cá nhân.</w:t>
      </w:r>
    </w:p>
    <w:p w14:paraId="7BA660CD" w14:textId="77777777" w:rsidR="00597116" w:rsidRDefault="00D36BDE" w:rsidP="00597116">
      <w:pPr>
        <w:keepNext/>
      </w:pPr>
      <w:r w:rsidRPr="00D36BDE">
        <w:rPr>
          <w:noProof/>
        </w:rPr>
        <w:drawing>
          <wp:inline distT="0" distB="0" distL="0" distR="0" wp14:anchorId="22407DDB" wp14:editId="36EC4D00">
            <wp:extent cx="5580380" cy="2780030"/>
            <wp:effectExtent l="0" t="0" r="1270" b="1270"/>
            <wp:docPr id="428534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3473" name="Picture 1" descr="A screenshot of a computer&#10;&#10;Description automatically generated"/>
                    <pic:cNvPicPr/>
                  </pic:nvPicPr>
                  <pic:blipFill>
                    <a:blip r:embed="rId37"/>
                    <a:stretch>
                      <a:fillRect/>
                    </a:stretch>
                  </pic:blipFill>
                  <pic:spPr>
                    <a:xfrm>
                      <a:off x="0" y="0"/>
                      <a:ext cx="5580380" cy="2780030"/>
                    </a:xfrm>
                    <a:prstGeom prst="rect">
                      <a:avLst/>
                    </a:prstGeom>
                  </pic:spPr>
                </pic:pic>
              </a:graphicData>
            </a:graphic>
          </wp:inline>
        </w:drawing>
      </w:r>
    </w:p>
    <w:p w14:paraId="33B2E38B" w14:textId="05BF250C" w:rsidR="00597116" w:rsidRDefault="00597116" w:rsidP="00AD7F87">
      <w:pPr>
        <w:pStyle w:val="Caption"/>
        <w:jc w:val="center"/>
      </w:pPr>
      <w:bookmarkStart w:id="91" w:name="_Toc166355217"/>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2</w:t>
      </w:r>
      <w:r w:rsidR="007934E6">
        <w:fldChar w:fldCharType="end"/>
      </w:r>
      <w:r>
        <w:t>: Giao diện và chức năng trang</w:t>
      </w:r>
      <w:r w:rsidR="00AD7F87">
        <w:t xml:space="preserve"> cập nhật thông tin cá nhân.</w:t>
      </w:r>
      <w:bookmarkEnd w:id="91"/>
    </w:p>
    <w:p w14:paraId="1EACB3B6" w14:textId="70D025EF" w:rsidR="00D36BDE" w:rsidRDefault="00D36BDE" w:rsidP="00597116">
      <w:pPr>
        <w:pStyle w:val="Caption"/>
      </w:pPr>
    </w:p>
    <w:p w14:paraId="5AAC5F1A" w14:textId="18B3D63F" w:rsidR="00D36BDE" w:rsidRDefault="00D36BDE" w:rsidP="00F866A1">
      <w:r>
        <w:t>Giao diện và chức năng trang voucher của tôi</w:t>
      </w:r>
    </w:p>
    <w:p w14:paraId="35478388" w14:textId="77777777" w:rsidR="00597116" w:rsidRDefault="00D36BDE" w:rsidP="00597116">
      <w:pPr>
        <w:keepNext/>
      </w:pPr>
      <w:r w:rsidRPr="00D36BDE">
        <w:rPr>
          <w:noProof/>
        </w:rPr>
        <w:drawing>
          <wp:inline distT="0" distB="0" distL="0" distR="0" wp14:anchorId="0A637F13" wp14:editId="4B14A587">
            <wp:extent cx="5580380" cy="1465580"/>
            <wp:effectExtent l="0" t="0" r="1270" b="1270"/>
            <wp:docPr id="11598131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813132" name="Picture 1" descr="A screenshot of a computer&#10;&#10;Description automatically generated"/>
                    <pic:cNvPicPr/>
                  </pic:nvPicPr>
                  <pic:blipFill>
                    <a:blip r:embed="rId38"/>
                    <a:stretch>
                      <a:fillRect/>
                    </a:stretch>
                  </pic:blipFill>
                  <pic:spPr>
                    <a:xfrm>
                      <a:off x="0" y="0"/>
                      <a:ext cx="5580380" cy="1465580"/>
                    </a:xfrm>
                    <a:prstGeom prst="rect">
                      <a:avLst/>
                    </a:prstGeom>
                  </pic:spPr>
                </pic:pic>
              </a:graphicData>
            </a:graphic>
          </wp:inline>
        </w:drawing>
      </w:r>
    </w:p>
    <w:p w14:paraId="01D4AD92" w14:textId="6FD37C89" w:rsidR="00597116" w:rsidRDefault="00597116" w:rsidP="00AD7F87">
      <w:pPr>
        <w:pStyle w:val="Caption"/>
        <w:jc w:val="center"/>
      </w:pPr>
      <w:bookmarkStart w:id="92" w:name="_Toc166355218"/>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3</w:t>
      </w:r>
      <w:r w:rsidR="007934E6">
        <w:fldChar w:fldCharType="end"/>
      </w:r>
      <w:r>
        <w:t>: Giao diện và chức năng trang</w:t>
      </w:r>
      <w:r w:rsidR="00AD7F87">
        <w:t xml:space="preserve"> voucher của tôi.</w:t>
      </w:r>
      <w:bookmarkEnd w:id="92"/>
    </w:p>
    <w:p w14:paraId="1301B52E" w14:textId="57136486" w:rsidR="00D36BDE" w:rsidRDefault="00D36BDE" w:rsidP="00597116">
      <w:pPr>
        <w:pStyle w:val="Caption"/>
      </w:pPr>
    </w:p>
    <w:p w14:paraId="1644643F" w14:textId="1515442D" w:rsidR="00F866A1" w:rsidRDefault="00F866A1" w:rsidP="00933877">
      <w:pPr>
        <w:pStyle w:val="Heading4"/>
      </w:pPr>
      <w:r>
        <w:t>Giao diện và chức năng trang đặt tour.</w:t>
      </w:r>
    </w:p>
    <w:p w14:paraId="59BBE40A" w14:textId="77777777" w:rsidR="004F030C" w:rsidRDefault="004F030C" w:rsidP="00F866A1"/>
    <w:p w14:paraId="0ACFF69F" w14:textId="77777777" w:rsidR="00597116" w:rsidRDefault="004F030C" w:rsidP="00597116">
      <w:pPr>
        <w:keepNext/>
      </w:pPr>
      <w:r w:rsidRPr="004F030C">
        <w:rPr>
          <w:noProof/>
        </w:rPr>
        <w:lastRenderedPageBreak/>
        <w:drawing>
          <wp:inline distT="0" distB="0" distL="0" distR="0" wp14:anchorId="093A02F6" wp14:editId="4646AAC6">
            <wp:extent cx="5580380" cy="2263775"/>
            <wp:effectExtent l="0" t="0" r="1270" b="3175"/>
            <wp:docPr id="17573172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317291" name="Picture 1" descr="A screenshot of a computer&#10;&#10;Description automatically generated"/>
                    <pic:cNvPicPr/>
                  </pic:nvPicPr>
                  <pic:blipFill>
                    <a:blip r:embed="rId39"/>
                    <a:stretch>
                      <a:fillRect/>
                    </a:stretch>
                  </pic:blipFill>
                  <pic:spPr>
                    <a:xfrm>
                      <a:off x="0" y="0"/>
                      <a:ext cx="5580380" cy="2263775"/>
                    </a:xfrm>
                    <a:prstGeom prst="rect">
                      <a:avLst/>
                    </a:prstGeom>
                  </pic:spPr>
                </pic:pic>
              </a:graphicData>
            </a:graphic>
          </wp:inline>
        </w:drawing>
      </w:r>
    </w:p>
    <w:p w14:paraId="6710E974" w14:textId="59EBFE9A" w:rsidR="00597116" w:rsidRDefault="00597116" w:rsidP="00AD7F87">
      <w:pPr>
        <w:pStyle w:val="Caption"/>
        <w:jc w:val="center"/>
      </w:pPr>
      <w:bookmarkStart w:id="93" w:name="_Toc166355219"/>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4</w:t>
      </w:r>
      <w:r w:rsidR="007934E6">
        <w:fldChar w:fldCharType="end"/>
      </w:r>
      <w:r>
        <w:t>: Giao diện và chức năng trang</w:t>
      </w:r>
      <w:r w:rsidR="00AD7F87">
        <w:t xml:space="preserve"> đặt tour.</w:t>
      </w:r>
      <w:bookmarkEnd w:id="93"/>
    </w:p>
    <w:p w14:paraId="5A7634D5" w14:textId="0ED9034D" w:rsidR="004F030C" w:rsidRPr="00F866A1" w:rsidRDefault="004F030C" w:rsidP="00597116">
      <w:pPr>
        <w:pStyle w:val="Caption"/>
      </w:pPr>
    </w:p>
    <w:p w14:paraId="4EC27D0E" w14:textId="52FF8945" w:rsidR="00F866A1" w:rsidRDefault="00F866A1" w:rsidP="00933877">
      <w:pPr>
        <w:pStyle w:val="Heading4"/>
      </w:pPr>
      <w:r>
        <w:t>Giao diện và chức năng trang thanh toán.</w:t>
      </w:r>
    </w:p>
    <w:p w14:paraId="4AAA3F24" w14:textId="77777777" w:rsidR="00597116" w:rsidRDefault="004F030C" w:rsidP="00597116">
      <w:pPr>
        <w:keepNext/>
      </w:pPr>
      <w:r w:rsidRPr="004F030C">
        <w:rPr>
          <w:noProof/>
        </w:rPr>
        <w:drawing>
          <wp:inline distT="0" distB="0" distL="0" distR="0" wp14:anchorId="49438DFB" wp14:editId="63807D8D">
            <wp:extent cx="5580380" cy="4177665"/>
            <wp:effectExtent l="0" t="0" r="1270" b="0"/>
            <wp:docPr id="1610100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10047" name="Picture 1" descr="A screenshot of a computer&#10;&#10;Description automatically generated"/>
                    <pic:cNvPicPr/>
                  </pic:nvPicPr>
                  <pic:blipFill>
                    <a:blip r:embed="rId40"/>
                    <a:stretch>
                      <a:fillRect/>
                    </a:stretch>
                  </pic:blipFill>
                  <pic:spPr>
                    <a:xfrm>
                      <a:off x="0" y="0"/>
                      <a:ext cx="5580380" cy="4177665"/>
                    </a:xfrm>
                    <a:prstGeom prst="rect">
                      <a:avLst/>
                    </a:prstGeom>
                  </pic:spPr>
                </pic:pic>
              </a:graphicData>
            </a:graphic>
          </wp:inline>
        </w:drawing>
      </w:r>
    </w:p>
    <w:p w14:paraId="673FB7CE" w14:textId="52678B24" w:rsidR="00597116" w:rsidRDefault="00597116" w:rsidP="00AD7F87">
      <w:pPr>
        <w:pStyle w:val="Caption"/>
        <w:jc w:val="center"/>
      </w:pPr>
      <w:bookmarkStart w:id="94" w:name="_Toc166355220"/>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5</w:t>
      </w:r>
      <w:r w:rsidR="007934E6">
        <w:fldChar w:fldCharType="end"/>
      </w:r>
      <w:r>
        <w:t>: Giao diện và chức năng trang</w:t>
      </w:r>
      <w:r w:rsidR="00AD7F87">
        <w:t xml:space="preserve"> thanh toán.</w:t>
      </w:r>
      <w:bookmarkEnd w:id="94"/>
    </w:p>
    <w:p w14:paraId="7AEA649F" w14:textId="127B50E6" w:rsidR="004F030C" w:rsidRDefault="004F030C" w:rsidP="00597116">
      <w:pPr>
        <w:pStyle w:val="Caption"/>
      </w:pPr>
    </w:p>
    <w:p w14:paraId="42224275" w14:textId="77777777" w:rsidR="00597116" w:rsidRDefault="004F030C" w:rsidP="00597116">
      <w:pPr>
        <w:keepNext/>
      </w:pPr>
      <w:r w:rsidRPr="004F030C">
        <w:rPr>
          <w:noProof/>
        </w:rPr>
        <w:lastRenderedPageBreak/>
        <w:drawing>
          <wp:inline distT="0" distB="0" distL="0" distR="0" wp14:anchorId="21BA8C39" wp14:editId="0275D40A">
            <wp:extent cx="5580380" cy="3305810"/>
            <wp:effectExtent l="0" t="0" r="1270" b="8890"/>
            <wp:docPr id="1108946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94698" name="Picture 1" descr="A screenshot of a computer&#10;&#10;Description automatically generated"/>
                    <pic:cNvPicPr/>
                  </pic:nvPicPr>
                  <pic:blipFill>
                    <a:blip r:embed="rId41"/>
                    <a:stretch>
                      <a:fillRect/>
                    </a:stretch>
                  </pic:blipFill>
                  <pic:spPr>
                    <a:xfrm>
                      <a:off x="0" y="0"/>
                      <a:ext cx="5580380" cy="3305810"/>
                    </a:xfrm>
                    <a:prstGeom prst="rect">
                      <a:avLst/>
                    </a:prstGeom>
                  </pic:spPr>
                </pic:pic>
              </a:graphicData>
            </a:graphic>
          </wp:inline>
        </w:drawing>
      </w:r>
    </w:p>
    <w:p w14:paraId="694312B5" w14:textId="70416A5F" w:rsidR="00597116" w:rsidRDefault="00597116" w:rsidP="00AD7F87">
      <w:pPr>
        <w:pStyle w:val="Caption"/>
        <w:jc w:val="center"/>
      </w:pPr>
      <w:bookmarkStart w:id="95" w:name="_Toc166355221"/>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6</w:t>
      </w:r>
      <w:r w:rsidR="007934E6">
        <w:fldChar w:fldCharType="end"/>
      </w:r>
      <w:r>
        <w:t>: Giao diện và chức năng trang</w:t>
      </w:r>
      <w:r w:rsidR="00AD7F87">
        <w:t xml:space="preserve"> thanh toán.</w:t>
      </w:r>
      <w:bookmarkEnd w:id="95"/>
    </w:p>
    <w:p w14:paraId="43780D18" w14:textId="4D31A4A3" w:rsidR="004F030C" w:rsidRDefault="004F030C" w:rsidP="00597116">
      <w:pPr>
        <w:pStyle w:val="Caption"/>
      </w:pPr>
    </w:p>
    <w:p w14:paraId="592ABF0F" w14:textId="721A7FCD" w:rsidR="004F030C" w:rsidRPr="00F866A1" w:rsidRDefault="004F030C" w:rsidP="00AD7F87">
      <w:pPr>
        <w:ind w:firstLine="0"/>
        <w:jc w:val="center"/>
      </w:pPr>
      <w:r>
        <w:br w:type="page"/>
      </w:r>
    </w:p>
    <w:p w14:paraId="219943F9" w14:textId="18200B21" w:rsidR="00F866A1" w:rsidRDefault="00F866A1" w:rsidP="00933877">
      <w:pPr>
        <w:pStyle w:val="Heading4"/>
      </w:pPr>
      <w:r>
        <w:lastRenderedPageBreak/>
        <w:t xml:space="preserve">Giao diện và chức năng trang xem lịch </w:t>
      </w:r>
      <w:r w:rsidR="00AD7F87">
        <w:t>x</w:t>
      </w:r>
      <w:r>
        <w:t>ử đơn hàng.</w:t>
      </w:r>
    </w:p>
    <w:p w14:paraId="7E49B85B" w14:textId="77777777" w:rsidR="00597116" w:rsidRDefault="004F030C" w:rsidP="00597116">
      <w:pPr>
        <w:keepNext/>
      </w:pPr>
      <w:r w:rsidRPr="004F030C">
        <w:rPr>
          <w:noProof/>
        </w:rPr>
        <w:drawing>
          <wp:inline distT="0" distB="0" distL="0" distR="0" wp14:anchorId="68F659DC" wp14:editId="568AE72A">
            <wp:extent cx="5580380" cy="2692400"/>
            <wp:effectExtent l="0" t="0" r="1270" b="0"/>
            <wp:docPr id="1978420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420530" name="Picture 1" descr="A screenshot of a computer&#10;&#10;Description automatically generated"/>
                    <pic:cNvPicPr/>
                  </pic:nvPicPr>
                  <pic:blipFill>
                    <a:blip r:embed="rId42"/>
                    <a:stretch>
                      <a:fillRect/>
                    </a:stretch>
                  </pic:blipFill>
                  <pic:spPr>
                    <a:xfrm>
                      <a:off x="0" y="0"/>
                      <a:ext cx="5580380" cy="2692400"/>
                    </a:xfrm>
                    <a:prstGeom prst="rect">
                      <a:avLst/>
                    </a:prstGeom>
                  </pic:spPr>
                </pic:pic>
              </a:graphicData>
            </a:graphic>
          </wp:inline>
        </w:drawing>
      </w:r>
    </w:p>
    <w:p w14:paraId="7DBF2F7A" w14:textId="573ECF49" w:rsidR="00597116" w:rsidRDefault="00597116" w:rsidP="00AD7F87">
      <w:pPr>
        <w:pStyle w:val="Caption"/>
        <w:jc w:val="center"/>
      </w:pPr>
      <w:bookmarkStart w:id="96" w:name="_Toc166355222"/>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7</w:t>
      </w:r>
      <w:r w:rsidR="007934E6">
        <w:fldChar w:fldCharType="end"/>
      </w:r>
      <w:r>
        <w:t>: Giao diện và chức năng trang</w:t>
      </w:r>
      <w:r w:rsidR="00AD7F87">
        <w:t xml:space="preserve"> xem lịch xử đơn hàng</w:t>
      </w:r>
      <w:bookmarkEnd w:id="96"/>
    </w:p>
    <w:p w14:paraId="6C025DD6" w14:textId="2A8D49C4" w:rsidR="004F030C" w:rsidRDefault="004F030C" w:rsidP="00597116">
      <w:pPr>
        <w:pStyle w:val="Caption"/>
      </w:pPr>
    </w:p>
    <w:p w14:paraId="22676FEC" w14:textId="77777777" w:rsidR="00597116" w:rsidRDefault="004F030C" w:rsidP="00597116">
      <w:pPr>
        <w:keepNext/>
      </w:pPr>
      <w:r w:rsidRPr="004F030C">
        <w:rPr>
          <w:noProof/>
        </w:rPr>
        <w:drawing>
          <wp:inline distT="0" distB="0" distL="0" distR="0" wp14:anchorId="295BC477" wp14:editId="68CB3E6B">
            <wp:extent cx="5580380" cy="2707640"/>
            <wp:effectExtent l="0" t="0" r="1270" b="0"/>
            <wp:docPr id="6897613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61364" name="Picture 1" descr="A screenshot of a computer&#10;&#10;Description automatically generated"/>
                    <pic:cNvPicPr/>
                  </pic:nvPicPr>
                  <pic:blipFill>
                    <a:blip r:embed="rId43"/>
                    <a:stretch>
                      <a:fillRect/>
                    </a:stretch>
                  </pic:blipFill>
                  <pic:spPr>
                    <a:xfrm>
                      <a:off x="0" y="0"/>
                      <a:ext cx="5580380" cy="2707640"/>
                    </a:xfrm>
                    <a:prstGeom prst="rect">
                      <a:avLst/>
                    </a:prstGeom>
                  </pic:spPr>
                </pic:pic>
              </a:graphicData>
            </a:graphic>
          </wp:inline>
        </w:drawing>
      </w:r>
    </w:p>
    <w:p w14:paraId="20C413DB" w14:textId="22AECCBC" w:rsidR="00597116" w:rsidRDefault="00597116" w:rsidP="00AD7F87">
      <w:pPr>
        <w:pStyle w:val="Caption"/>
        <w:jc w:val="center"/>
      </w:pPr>
      <w:bookmarkStart w:id="97" w:name="_Toc166355223"/>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8</w:t>
      </w:r>
      <w:r w:rsidR="007934E6">
        <w:fldChar w:fldCharType="end"/>
      </w:r>
      <w:r>
        <w:t>: Giao diện và chức năng trang</w:t>
      </w:r>
      <w:r w:rsidR="00AD7F87">
        <w:t xml:space="preserve"> xem lịch xử đơn tour đã hủy.</w:t>
      </w:r>
      <w:bookmarkEnd w:id="97"/>
    </w:p>
    <w:p w14:paraId="7EBA9249" w14:textId="1D3A8C8E" w:rsidR="004F030C" w:rsidRDefault="004F030C" w:rsidP="00597116">
      <w:pPr>
        <w:pStyle w:val="Caption"/>
      </w:pPr>
    </w:p>
    <w:p w14:paraId="7731E900" w14:textId="77777777" w:rsidR="00597116" w:rsidRDefault="004F030C" w:rsidP="00597116">
      <w:pPr>
        <w:keepNext/>
      </w:pPr>
      <w:r w:rsidRPr="004F030C">
        <w:rPr>
          <w:noProof/>
        </w:rPr>
        <w:lastRenderedPageBreak/>
        <w:drawing>
          <wp:inline distT="0" distB="0" distL="0" distR="0" wp14:anchorId="145275A7" wp14:editId="23286AF3">
            <wp:extent cx="5580380" cy="2621280"/>
            <wp:effectExtent l="0" t="0" r="1270" b="7620"/>
            <wp:docPr id="1766383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8305" name="Picture 1" descr="A screenshot of a computer&#10;&#10;Description automatically generated"/>
                    <pic:cNvPicPr/>
                  </pic:nvPicPr>
                  <pic:blipFill>
                    <a:blip r:embed="rId44"/>
                    <a:stretch>
                      <a:fillRect/>
                    </a:stretch>
                  </pic:blipFill>
                  <pic:spPr>
                    <a:xfrm>
                      <a:off x="0" y="0"/>
                      <a:ext cx="5580380" cy="2621280"/>
                    </a:xfrm>
                    <a:prstGeom prst="rect">
                      <a:avLst/>
                    </a:prstGeom>
                  </pic:spPr>
                </pic:pic>
              </a:graphicData>
            </a:graphic>
          </wp:inline>
        </w:drawing>
      </w:r>
    </w:p>
    <w:p w14:paraId="7DDBDA79" w14:textId="52380934" w:rsidR="00597116" w:rsidRDefault="00597116" w:rsidP="00AD7F87">
      <w:pPr>
        <w:pStyle w:val="Caption"/>
        <w:jc w:val="center"/>
      </w:pPr>
      <w:bookmarkStart w:id="98" w:name="_Toc166355224"/>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19</w:t>
      </w:r>
      <w:r w:rsidR="007934E6">
        <w:fldChar w:fldCharType="end"/>
      </w:r>
      <w:r>
        <w:t>: Giao diện và chức năng trang</w:t>
      </w:r>
      <w:r w:rsidR="00AD7F87">
        <w:t xml:space="preserve"> chi tiết đặt tour.</w:t>
      </w:r>
      <w:bookmarkEnd w:id="98"/>
    </w:p>
    <w:p w14:paraId="5444BBAC" w14:textId="765950A2" w:rsidR="004F030C" w:rsidRDefault="004F030C" w:rsidP="00597116">
      <w:pPr>
        <w:pStyle w:val="Caption"/>
      </w:pPr>
    </w:p>
    <w:p w14:paraId="44D75E96" w14:textId="77777777" w:rsidR="00597116" w:rsidRDefault="004F030C" w:rsidP="00597116">
      <w:pPr>
        <w:keepNext/>
      </w:pPr>
      <w:r w:rsidRPr="004F030C">
        <w:rPr>
          <w:noProof/>
        </w:rPr>
        <w:drawing>
          <wp:inline distT="0" distB="0" distL="0" distR="0" wp14:anchorId="37D8857E" wp14:editId="3D77364F">
            <wp:extent cx="5580380" cy="2165985"/>
            <wp:effectExtent l="0" t="0" r="1270" b="5715"/>
            <wp:docPr id="6879259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925972" name="Picture 1" descr="A screenshot of a computer&#10;&#10;Description automatically generated"/>
                    <pic:cNvPicPr/>
                  </pic:nvPicPr>
                  <pic:blipFill>
                    <a:blip r:embed="rId45"/>
                    <a:stretch>
                      <a:fillRect/>
                    </a:stretch>
                  </pic:blipFill>
                  <pic:spPr>
                    <a:xfrm>
                      <a:off x="0" y="0"/>
                      <a:ext cx="5580380" cy="2165985"/>
                    </a:xfrm>
                    <a:prstGeom prst="rect">
                      <a:avLst/>
                    </a:prstGeom>
                  </pic:spPr>
                </pic:pic>
              </a:graphicData>
            </a:graphic>
          </wp:inline>
        </w:drawing>
      </w:r>
    </w:p>
    <w:p w14:paraId="1C9C14B3" w14:textId="355F627E" w:rsidR="00597116" w:rsidRDefault="00597116" w:rsidP="00AD7F87">
      <w:pPr>
        <w:pStyle w:val="Caption"/>
        <w:jc w:val="center"/>
      </w:pPr>
      <w:bookmarkStart w:id="99" w:name="_Toc166355225"/>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0</w:t>
      </w:r>
      <w:r w:rsidR="007934E6">
        <w:fldChar w:fldCharType="end"/>
      </w:r>
      <w:r>
        <w:t>: Giao diện và chức năng trang</w:t>
      </w:r>
      <w:r w:rsidR="00AD7F87">
        <w:t xml:space="preserve"> bill pdf.</w:t>
      </w:r>
      <w:bookmarkEnd w:id="99"/>
    </w:p>
    <w:p w14:paraId="5200EA99" w14:textId="2AD2DE49" w:rsidR="004F030C" w:rsidRPr="00F866A1" w:rsidRDefault="004F030C" w:rsidP="00597116">
      <w:pPr>
        <w:pStyle w:val="Caption"/>
      </w:pPr>
    </w:p>
    <w:p w14:paraId="0FD17875" w14:textId="6D8F166F" w:rsidR="00F866A1" w:rsidRDefault="00F866A1" w:rsidP="00933877">
      <w:pPr>
        <w:pStyle w:val="Heading4"/>
      </w:pPr>
      <w:r>
        <w:lastRenderedPageBreak/>
        <w:t>Giao diện và chức năng trang hủy tour.</w:t>
      </w:r>
    </w:p>
    <w:p w14:paraId="5155EBDE" w14:textId="77777777" w:rsidR="00597116" w:rsidRDefault="0002334C" w:rsidP="00597116">
      <w:pPr>
        <w:keepNext/>
      </w:pPr>
      <w:r w:rsidRPr="0002334C">
        <w:rPr>
          <w:noProof/>
        </w:rPr>
        <w:drawing>
          <wp:inline distT="0" distB="0" distL="0" distR="0" wp14:anchorId="0C1F2E4C" wp14:editId="3B79AF59">
            <wp:extent cx="5580380" cy="2607310"/>
            <wp:effectExtent l="0" t="0" r="1270" b="2540"/>
            <wp:docPr id="7554315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31526" name="Picture 1" descr="A screenshot of a computer&#10;&#10;Description automatically generated"/>
                    <pic:cNvPicPr/>
                  </pic:nvPicPr>
                  <pic:blipFill>
                    <a:blip r:embed="rId46"/>
                    <a:stretch>
                      <a:fillRect/>
                    </a:stretch>
                  </pic:blipFill>
                  <pic:spPr>
                    <a:xfrm>
                      <a:off x="0" y="0"/>
                      <a:ext cx="5580380" cy="2607310"/>
                    </a:xfrm>
                    <a:prstGeom prst="rect">
                      <a:avLst/>
                    </a:prstGeom>
                  </pic:spPr>
                </pic:pic>
              </a:graphicData>
            </a:graphic>
          </wp:inline>
        </w:drawing>
      </w:r>
    </w:p>
    <w:p w14:paraId="7ACE600B" w14:textId="3732FC88" w:rsidR="00597116" w:rsidRDefault="00597116" w:rsidP="00AD7F87">
      <w:pPr>
        <w:pStyle w:val="Caption"/>
        <w:jc w:val="center"/>
      </w:pPr>
      <w:bookmarkStart w:id="100" w:name="_Toc166355226"/>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1</w:t>
      </w:r>
      <w:r w:rsidR="007934E6">
        <w:fldChar w:fldCharType="end"/>
      </w:r>
      <w:r>
        <w:t>: Giao diện và chức năng trang</w:t>
      </w:r>
      <w:r w:rsidR="00AD7F87">
        <w:t xml:space="preserve"> hủy tour.</w:t>
      </w:r>
      <w:bookmarkEnd w:id="100"/>
    </w:p>
    <w:p w14:paraId="08188EF7" w14:textId="5A477D81" w:rsidR="0002334C" w:rsidRPr="00F866A1" w:rsidRDefault="0002334C" w:rsidP="00597116">
      <w:pPr>
        <w:pStyle w:val="Caption"/>
      </w:pPr>
    </w:p>
    <w:p w14:paraId="2C7C9C07" w14:textId="255C8F98" w:rsidR="00F866A1" w:rsidRDefault="00F866A1" w:rsidP="00933877">
      <w:pPr>
        <w:pStyle w:val="Heading4"/>
      </w:pPr>
      <w:r>
        <w:t>Giao diện và chức năng trang đánh giá tour.</w:t>
      </w:r>
    </w:p>
    <w:p w14:paraId="5C26838D" w14:textId="77777777" w:rsidR="00597116" w:rsidRDefault="00EE7AC6" w:rsidP="00597116">
      <w:pPr>
        <w:keepNext/>
      </w:pPr>
      <w:r w:rsidRPr="00EE7AC6">
        <w:rPr>
          <w:noProof/>
        </w:rPr>
        <w:drawing>
          <wp:inline distT="0" distB="0" distL="0" distR="0" wp14:anchorId="5E336EBC" wp14:editId="3B42D6F7">
            <wp:extent cx="5580380" cy="2667635"/>
            <wp:effectExtent l="0" t="0" r="1270" b="0"/>
            <wp:docPr id="20086906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90670" name="Picture 1" descr="A screenshot of a computer&#10;&#10;Description automatically generated"/>
                    <pic:cNvPicPr/>
                  </pic:nvPicPr>
                  <pic:blipFill>
                    <a:blip r:embed="rId47"/>
                    <a:stretch>
                      <a:fillRect/>
                    </a:stretch>
                  </pic:blipFill>
                  <pic:spPr>
                    <a:xfrm>
                      <a:off x="0" y="0"/>
                      <a:ext cx="5580380" cy="2667635"/>
                    </a:xfrm>
                    <a:prstGeom prst="rect">
                      <a:avLst/>
                    </a:prstGeom>
                  </pic:spPr>
                </pic:pic>
              </a:graphicData>
            </a:graphic>
          </wp:inline>
        </w:drawing>
      </w:r>
    </w:p>
    <w:p w14:paraId="4858E9AD" w14:textId="397141C2" w:rsidR="00597116" w:rsidRDefault="00597116" w:rsidP="00AD7F87">
      <w:pPr>
        <w:pStyle w:val="Caption"/>
        <w:jc w:val="center"/>
      </w:pPr>
      <w:bookmarkStart w:id="101" w:name="_Toc166355227"/>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2</w:t>
      </w:r>
      <w:r w:rsidR="007934E6">
        <w:fldChar w:fldCharType="end"/>
      </w:r>
      <w:r>
        <w:t>: Giao diện và chức năng trang</w:t>
      </w:r>
      <w:r w:rsidR="00AD7F87">
        <w:t xml:space="preserve"> đánh giá tour.</w:t>
      </w:r>
      <w:bookmarkEnd w:id="101"/>
    </w:p>
    <w:p w14:paraId="6EC5140D" w14:textId="160969AB" w:rsidR="0002334C" w:rsidRPr="00F866A1" w:rsidRDefault="0002334C" w:rsidP="00597116">
      <w:pPr>
        <w:pStyle w:val="Caption"/>
      </w:pPr>
    </w:p>
    <w:p w14:paraId="3ABA1555" w14:textId="70D405AD" w:rsidR="004D19B9" w:rsidRDefault="004D19B9" w:rsidP="004D19B9">
      <w:pPr>
        <w:pStyle w:val="Heading3"/>
      </w:pPr>
      <w:bookmarkStart w:id="102" w:name="_Toc166355178"/>
      <w:bookmarkStart w:id="103" w:name="_Toc166355673"/>
      <w:r>
        <w:lastRenderedPageBreak/>
        <w:t>Cài đặt phía người quản trị</w:t>
      </w:r>
      <w:bookmarkEnd w:id="102"/>
      <w:bookmarkEnd w:id="103"/>
    </w:p>
    <w:p w14:paraId="6EBF2A3B" w14:textId="7A1701E4" w:rsidR="00F866A1" w:rsidRDefault="00F866A1" w:rsidP="003D69F0">
      <w:pPr>
        <w:pStyle w:val="Heading4"/>
      </w:pPr>
      <w:r>
        <w:t>Giao diện và chức năng trang đăng nhập</w:t>
      </w:r>
    </w:p>
    <w:p w14:paraId="01E2F1A1" w14:textId="77777777" w:rsidR="00597116" w:rsidRDefault="006D6A3C" w:rsidP="00597116">
      <w:pPr>
        <w:keepNext/>
      </w:pPr>
      <w:r w:rsidRPr="006D6A3C">
        <w:rPr>
          <w:noProof/>
        </w:rPr>
        <w:drawing>
          <wp:inline distT="0" distB="0" distL="0" distR="0" wp14:anchorId="03F4CDF8" wp14:editId="10231B3D">
            <wp:extent cx="5580380" cy="2363470"/>
            <wp:effectExtent l="0" t="0" r="1270" b="0"/>
            <wp:docPr id="227194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194973" name=""/>
                    <pic:cNvPicPr/>
                  </pic:nvPicPr>
                  <pic:blipFill>
                    <a:blip r:embed="rId48"/>
                    <a:stretch>
                      <a:fillRect/>
                    </a:stretch>
                  </pic:blipFill>
                  <pic:spPr>
                    <a:xfrm>
                      <a:off x="0" y="0"/>
                      <a:ext cx="5580380" cy="2363470"/>
                    </a:xfrm>
                    <a:prstGeom prst="rect">
                      <a:avLst/>
                    </a:prstGeom>
                  </pic:spPr>
                </pic:pic>
              </a:graphicData>
            </a:graphic>
          </wp:inline>
        </w:drawing>
      </w:r>
    </w:p>
    <w:p w14:paraId="651D95CD" w14:textId="5DA7B2CF" w:rsidR="00597116" w:rsidRDefault="00597116" w:rsidP="00AD7F87">
      <w:pPr>
        <w:pStyle w:val="Caption"/>
        <w:jc w:val="center"/>
      </w:pPr>
      <w:bookmarkStart w:id="104" w:name="_Toc166355228"/>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3</w:t>
      </w:r>
      <w:r w:rsidR="007934E6">
        <w:fldChar w:fldCharType="end"/>
      </w:r>
      <w:r>
        <w:t>: Giao diện và chức năng trang</w:t>
      </w:r>
      <w:r w:rsidR="00AD7F87">
        <w:t xml:space="preserve"> đăng nhập admin.</w:t>
      </w:r>
      <w:bookmarkEnd w:id="104"/>
    </w:p>
    <w:p w14:paraId="4F23F3BE" w14:textId="3B08D82D" w:rsidR="006D6A3C" w:rsidRPr="006D6A3C" w:rsidRDefault="006D6A3C" w:rsidP="00597116">
      <w:pPr>
        <w:pStyle w:val="Caption"/>
      </w:pPr>
    </w:p>
    <w:p w14:paraId="36C40C13" w14:textId="2E3ED90B" w:rsidR="00F866A1" w:rsidRDefault="00F866A1" w:rsidP="003D69F0">
      <w:pPr>
        <w:pStyle w:val="Heading4"/>
      </w:pPr>
      <w:r>
        <w:t>Giao diện và chức năng trang chủ</w:t>
      </w:r>
    </w:p>
    <w:p w14:paraId="36322C06" w14:textId="77777777" w:rsidR="00597116" w:rsidRDefault="003134EA" w:rsidP="00597116">
      <w:pPr>
        <w:keepNext/>
      </w:pPr>
      <w:r w:rsidRPr="003134EA">
        <w:rPr>
          <w:noProof/>
        </w:rPr>
        <w:drawing>
          <wp:inline distT="0" distB="0" distL="0" distR="0" wp14:anchorId="430EBCC4" wp14:editId="71AE6623">
            <wp:extent cx="5580380" cy="2508250"/>
            <wp:effectExtent l="0" t="0" r="1270" b="6350"/>
            <wp:docPr id="425739306"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39306" name="Picture 1" descr="A screenshot of a website&#10;&#10;Description automatically generated"/>
                    <pic:cNvPicPr/>
                  </pic:nvPicPr>
                  <pic:blipFill>
                    <a:blip r:embed="rId49"/>
                    <a:stretch>
                      <a:fillRect/>
                    </a:stretch>
                  </pic:blipFill>
                  <pic:spPr>
                    <a:xfrm>
                      <a:off x="0" y="0"/>
                      <a:ext cx="5580380" cy="2508250"/>
                    </a:xfrm>
                    <a:prstGeom prst="rect">
                      <a:avLst/>
                    </a:prstGeom>
                  </pic:spPr>
                </pic:pic>
              </a:graphicData>
            </a:graphic>
          </wp:inline>
        </w:drawing>
      </w:r>
    </w:p>
    <w:p w14:paraId="354E851E" w14:textId="18600E46" w:rsidR="00597116" w:rsidRDefault="00597116" w:rsidP="00AD7F87">
      <w:pPr>
        <w:pStyle w:val="Caption"/>
        <w:jc w:val="center"/>
      </w:pPr>
      <w:bookmarkStart w:id="105" w:name="_Toc166355229"/>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4</w:t>
      </w:r>
      <w:r w:rsidR="007934E6">
        <w:fldChar w:fldCharType="end"/>
      </w:r>
      <w:r>
        <w:t>: Giao diện và chức năng trang</w:t>
      </w:r>
      <w:r w:rsidR="00AD7F87">
        <w:t xml:space="preserve"> chủ của admin.</w:t>
      </w:r>
      <w:bookmarkEnd w:id="105"/>
    </w:p>
    <w:p w14:paraId="6C8BC0BA" w14:textId="20558FBD" w:rsidR="006D6A3C" w:rsidRPr="006D6A3C" w:rsidRDefault="006D6A3C" w:rsidP="00597116">
      <w:pPr>
        <w:pStyle w:val="Caption"/>
      </w:pPr>
    </w:p>
    <w:p w14:paraId="1A100B72" w14:textId="4F4DEC4E" w:rsidR="00F866A1" w:rsidRDefault="00F866A1" w:rsidP="003D69F0">
      <w:pPr>
        <w:pStyle w:val="Heading4"/>
      </w:pPr>
      <w:r>
        <w:lastRenderedPageBreak/>
        <w:t>Giao diện và chức năng trang tổng quan</w:t>
      </w:r>
    </w:p>
    <w:p w14:paraId="6B5A171C" w14:textId="77777777" w:rsidR="00597116" w:rsidRDefault="003134EA" w:rsidP="00597116">
      <w:pPr>
        <w:keepNext/>
      </w:pPr>
      <w:r w:rsidRPr="003134EA">
        <w:rPr>
          <w:noProof/>
        </w:rPr>
        <w:drawing>
          <wp:inline distT="0" distB="0" distL="0" distR="0" wp14:anchorId="330F8911" wp14:editId="3C666D4C">
            <wp:extent cx="5580380" cy="2499360"/>
            <wp:effectExtent l="0" t="0" r="1270" b="0"/>
            <wp:docPr id="10770385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38513" name="Picture 1" descr="A screenshot of a computer&#10;&#10;Description automatically generated"/>
                    <pic:cNvPicPr/>
                  </pic:nvPicPr>
                  <pic:blipFill>
                    <a:blip r:embed="rId50"/>
                    <a:stretch>
                      <a:fillRect/>
                    </a:stretch>
                  </pic:blipFill>
                  <pic:spPr>
                    <a:xfrm>
                      <a:off x="0" y="0"/>
                      <a:ext cx="5580380" cy="2499360"/>
                    </a:xfrm>
                    <a:prstGeom prst="rect">
                      <a:avLst/>
                    </a:prstGeom>
                  </pic:spPr>
                </pic:pic>
              </a:graphicData>
            </a:graphic>
          </wp:inline>
        </w:drawing>
      </w:r>
    </w:p>
    <w:p w14:paraId="695131CB" w14:textId="056FB2CA" w:rsidR="00597116" w:rsidRDefault="00597116" w:rsidP="00AD7F87">
      <w:pPr>
        <w:pStyle w:val="Caption"/>
        <w:jc w:val="center"/>
      </w:pPr>
      <w:bookmarkStart w:id="106" w:name="_Toc166355230"/>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5</w:t>
      </w:r>
      <w:r w:rsidR="007934E6">
        <w:fldChar w:fldCharType="end"/>
      </w:r>
      <w:r>
        <w:t>: Giao diện và chức năng trang</w:t>
      </w:r>
      <w:r w:rsidR="00AD7F87">
        <w:t xml:space="preserve"> tổng quan.</w:t>
      </w:r>
      <w:bookmarkEnd w:id="106"/>
    </w:p>
    <w:p w14:paraId="40D3C10D" w14:textId="6AF02684" w:rsidR="003134EA" w:rsidRPr="003134EA" w:rsidRDefault="003134EA" w:rsidP="00597116">
      <w:pPr>
        <w:pStyle w:val="Caption"/>
      </w:pPr>
    </w:p>
    <w:p w14:paraId="7493E662" w14:textId="505471F7" w:rsidR="00F866A1" w:rsidRDefault="00F866A1" w:rsidP="003D69F0">
      <w:pPr>
        <w:pStyle w:val="Heading4"/>
      </w:pPr>
      <w:r>
        <w:t>Giao diện và chức năng trang quản lí khách hàng</w:t>
      </w:r>
    </w:p>
    <w:p w14:paraId="66FEEC8E" w14:textId="6C4EB222" w:rsidR="003134EA" w:rsidRPr="0084151D" w:rsidRDefault="001816F2" w:rsidP="003134EA">
      <w:pPr>
        <w:rPr>
          <w:b/>
          <w:bCs/>
        </w:rPr>
      </w:pPr>
      <w:r w:rsidRPr="0084151D">
        <w:rPr>
          <w:b/>
          <w:bCs/>
        </w:rPr>
        <w:t>Xem danh sách khách hàng</w:t>
      </w:r>
    </w:p>
    <w:p w14:paraId="542747C9" w14:textId="77777777" w:rsidR="00597116" w:rsidRDefault="0084151D" w:rsidP="00597116">
      <w:pPr>
        <w:keepNext/>
      </w:pPr>
      <w:r>
        <w:rPr>
          <w:noProof/>
        </w:rPr>
        <w:drawing>
          <wp:inline distT="0" distB="0" distL="0" distR="0" wp14:anchorId="2FD4AFF2" wp14:editId="39CC1CAE">
            <wp:extent cx="5580380" cy="3232785"/>
            <wp:effectExtent l="0" t="0" r="1270" b="5715"/>
            <wp:docPr id="203242049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420495" name="Picture 9"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80380" cy="3232785"/>
                    </a:xfrm>
                    <a:prstGeom prst="rect">
                      <a:avLst/>
                    </a:prstGeom>
                  </pic:spPr>
                </pic:pic>
              </a:graphicData>
            </a:graphic>
          </wp:inline>
        </w:drawing>
      </w:r>
    </w:p>
    <w:p w14:paraId="3AD13A90" w14:textId="75B2F3E2" w:rsidR="00597116" w:rsidRDefault="00597116" w:rsidP="00AD7F87">
      <w:pPr>
        <w:pStyle w:val="Caption"/>
        <w:jc w:val="center"/>
      </w:pPr>
      <w:bookmarkStart w:id="107" w:name="_Toc166355231"/>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6</w:t>
      </w:r>
      <w:r w:rsidR="007934E6">
        <w:fldChar w:fldCharType="end"/>
      </w:r>
      <w:r>
        <w:t>: Giao diện và chức năng trang</w:t>
      </w:r>
      <w:r w:rsidR="00AD7F87">
        <w:t xml:space="preserve"> quản lí khách hàng.</w:t>
      </w:r>
      <w:bookmarkEnd w:id="107"/>
    </w:p>
    <w:p w14:paraId="3F87044A" w14:textId="07C06D6C" w:rsidR="0084151D" w:rsidRDefault="0084151D" w:rsidP="00597116">
      <w:pPr>
        <w:pStyle w:val="Caption"/>
      </w:pPr>
    </w:p>
    <w:p w14:paraId="114A9568" w14:textId="2FF09B20" w:rsidR="001816F2" w:rsidRPr="0084151D" w:rsidRDefault="001816F2" w:rsidP="003134EA">
      <w:pPr>
        <w:rPr>
          <w:b/>
          <w:bCs/>
        </w:rPr>
      </w:pPr>
      <w:r w:rsidRPr="0084151D">
        <w:rPr>
          <w:b/>
          <w:bCs/>
        </w:rPr>
        <w:t>Thêm khách hàng</w:t>
      </w:r>
    </w:p>
    <w:p w14:paraId="45622389" w14:textId="01B45902" w:rsidR="003B4B23" w:rsidRDefault="003B4B23" w:rsidP="003134EA"/>
    <w:p w14:paraId="728BAB2B" w14:textId="77777777" w:rsidR="00597116" w:rsidRDefault="001816F2" w:rsidP="00597116">
      <w:pPr>
        <w:keepNext/>
      </w:pPr>
      <w:r w:rsidRPr="001816F2">
        <w:rPr>
          <w:noProof/>
        </w:rPr>
        <w:drawing>
          <wp:inline distT="0" distB="0" distL="0" distR="0" wp14:anchorId="22FA2B07" wp14:editId="671C062C">
            <wp:extent cx="5580380" cy="2567940"/>
            <wp:effectExtent l="0" t="0" r="1270" b="3810"/>
            <wp:docPr id="16268897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889705" name="Picture 1" descr="A screenshot of a computer&#10;&#10;Description automatically generated"/>
                    <pic:cNvPicPr/>
                  </pic:nvPicPr>
                  <pic:blipFill>
                    <a:blip r:embed="rId52"/>
                    <a:stretch>
                      <a:fillRect/>
                    </a:stretch>
                  </pic:blipFill>
                  <pic:spPr>
                    <a:xfrm>
                      <a:off x="0" y="0"/>
                      <a:ext cx="5580380" cy="2567940"/>
                    </a:xfrm>
                    <a:prstGeom prst="rect">
                      <a:avLst/>
                    </a:prstGeom>
                  </pic:spPr>
                </pic:pic>
              </a:graphicData>
            </a:graphic>
          </wp:inline>
        </w:drawing>
      </w:r>
    </w:p>
    <w:p w14:paraId="0552A588" w14:textId="7285C204" w:rsidR="00597116" w:rsidRDefault="00597116" w:rsidP="00AD7F87">
      <w:pPr>
        <w:pStyle w:val="Caption"/>
        <w:jc w:val="center"/>
      </w:pPr>
      <w:bookmarkStart w:id="108" w:name="_Toc166355232"/>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7</w:t>
      </w:r>
      <w:r w:rsidR="007934E6">
        <w:fldChar w:fldCharType="end"/>
      </w:r>
      <w:r>
        <w:t>: Giao diện và chức năng trang</w:t>
      </w:r>
      <w:r w:rsidR="00AD7F87">
        <w:t xml:space="preserve"> thêm khách hàng.</w:t>
      </w:r>
      <w:bookmarkEnd w:id="108"/>
    </w:p>
    <w:p w14:paraId="79F9AF6D" w14:textId="4EA50A61" w:rsidR="001816F2" w:rsidRDefault="001816F2" w:rsidP="00597116">
      <w:pPr>
        <w:pStyle w:val="Caption"/>
      </w:pPr>
    </w:p>
    <w:p w14:paraId="78567AEF" w14:textId="77777777" w:rsidR="001816F2" w:rsidRDefault="001816F2" w:rsidP="003134EA"/>
    <w:p w14:paraId="15A7CB35" w14:textId="01D6D1D9" w:rsidR="001816F2" w:rsidRPr="0084151D" w:rsidRDefault="001816F2" w:rsidP="003134EA">
      <w:pPr>
        <w:rPr>
          <w:b/>
          <w:bCs/>
        </w:rPr>
      </w:pPr>
      <w:r w:rsidRPr="0084151D">
        <w:rPr>
          <w:b/>
          <w:bCs/>
        </w:rPr>
        <w:t>Xem chi tiết khách hàng</w:t>
      </w:r>
    </w:p>
    <w:p w14:paraId="4386B54C" w14:textId="77777777" w:rsidR="00597116" w:rsidRDefault="001816F2" w:rsidP="00597116">
      <w:pPr>
        <w:keepNext/>
      </w:pPr>
      <w:r>
        <w:rPr>
          <w:noProof/>
        </w:rPr>
        <w:drawing>
          <wp:inline distT="0" distB="0" distL="0" distR="0" wp14:anchorId="413C691E" wp14:editId="3C05790A">
            <wp:extent cx="5580380" cy="3138805"/>
            <wp:effectExtent l="0" t="0" r="1270" b="4445"/>
            <wp:docPr id="7024250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425006" name="Picture 1" descr="A screenshot of a computer&#10;&#10;Description automatically generated"/>
                    <pic:cNvPicPr/>
                  </pic:nvPicPr>
                  <pic:blipFill>
                    <a:blip r:embed="rId53"/>
                    <a:stretch>
                      <a:fillRect/>
                    </a:stretch>
                  </pic:blipFill>
                  <pic:spPr>
                    <a:xfrm>
                      <a:off x="0" y="0"/>
                      <a:ext cx="5580380" cy="3138805"/>
                    </a:xfrm>
                    <a:prstGeom prst="rect">
                      <a:avLst/>
                    </a:prstGeom>
                  </pic:spPr>
                </pic:pic>
              </a:graphicData>
            </a:graphic>
          </wp:inline>
        </w:drawing>
      </w:r>
    </w:p>
    <w:p w14:paraId="3593D695" w14:textId="16240833" w:rsidR="00597116" w:rsidRDefault="00597116" w:rsidP="00AD7F87">
      <w:pPr>
        <w:pStyle w:val="Caption"/>
        <w:jc w:val="center"/>
      </w:pPr>
      <w:bookmarkStart w:id="109" w:name="_Toc166355233"/>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8</w:t>
      </w:r>
      <w:r w:rsidR="007934E6">
        <w:fldChar w:fldCharType="end"/>
      </w:r>
      <w:r>
        <w:t>: Giao diện và chức năng trang</w:t>
      </w:r>
      <w:r w:rsidR="00AD7F87">
        <w:t xml:space="preserve"> xem chi tiết khách hàng.</w:t>
      </w:r>
      <w:bookmarkEnd w:id="109"/>
    </w:p>
    <w:p w14:paraId="2A851119" w14:textId="039BE095" w:rsidR="001816F2" w:rsidRDefault="001816F2" w:rsidP="00597116">
      <w:pPr>
        <w:pStyle w:val="Caption"/>
      </w:pPr>
    </w:p>
    <w:p w14:paraId="2403ACB6" w14:textId="586DD911" w:rsidR="001816F2" w:rsidRPr="0084151D" w:rsidRDefault="001816F2" w:rsidP="003134EA">
      <w:pPr>
        <w:rPr>
          <w:b/>
          <w:bCs/>
        </w:rPr>
      </w:pPr>
      <w:r w:rsidRPr="0084151D">
        <w:rPr>
          <w:b/>
          <w:bCs/>
        </w:rPr>
        <w:lastRenderedPageBreak/>
        <w:t>Cập nhật khách hàng</w:t>
      </w:r>
    </w:p>
    <w:p w14:paraId="6F2DE3B4" w14:textId="77777777" w:rsidR="00597116" w:rsidRDefault="001816F2" w:rsidP="00597116">
      <w:pPr>
        <w:keepNext/>
      </w:pPr>
      <w:r>
        <w:rPr>
          <w:noProof/>
        </w:rPr>
        <w:drawing>
          <wp:inline distT="0" distB="0" distL="0" distR="0" wp14:anchorId="46DE9A71" wp14:editId="3558E01A">
            <wp:extent cx="5580380" cy="3138805"/>
            <wp:effectExtent l="0" t="0" r="1270" b="4445"/>
            <wp:docPr id="194010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0495" name="Picture 1" descr="A screenshot of a computer&#10;&#10;Description automatically generated"/>
                    <pic:cNvPicPr/>
                  </pic:nvPicPr>
                  <pic:blipFill>
                    <a:blip r:embed="rId54"/>
                    <a:stretch>
                      <a:fillRect/>
                    </a:stretch>
                  </pic:blipFill>
                  <pic:spPr>
                    <a:xfrm>
                      <a:off x="0" y="0"/>
                      <a:ext cx="5580380" cy="3138805"/>
                    </a:xfrm>
                    <a:prstGeom prst="rect">
                      <a:avLst/>
                    </a:prstGeom>
                  </pic:spPr>
                </pic:pic>
              </a:graphicData>
            </a:graphic>
          </wp:inline>
        </w:drawing>
      </w:r>
    </w:p>
    <w:p w14:paraId="5515A1BC" w14:textId="2499B39A" w:rsidR="00597116" w:rsidRDefault="00597116" w:rsidP="00597116">
      <w:pPr>
        <w:pStyle w:val="Caption"/>
      </w:pPr>
      <w:bookmarkStart w:id="110" w:name="_Toc166355234"/>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29</w:t>
      </w:r>
      <w:r w:rsidR="007934E6">
        <w:fldChar w:fldCharType="end"/>
      </w:r>
      <w:r>
        <w:t>: Giao diện và chức năng trang</w:t>
      </w:r>
      <w:r w:rsidR="00AD7F87">
        <w:t xml:space="preserve"> cập nhật khách hàng</w:t>
      </w:r>
      <w:r w:rsidR="00D12B95">
        <w:t>.</w:t>
      </w:r>
      <w:bookmarkEnd w:id="110"/>
    </w:p>
    <w:p w14:paraId="278B76A3" w14:textId="39EA9F16" w:rsidR="001816F2" w:rsidRPr="003134EA" w:rsidRDefault="001816F2" w:rsidP="00597116">
      <w:pPr>
        <w:pStyle w:val="Caption"/>
      </w:pPr>
    </w:p>
    <w:p w14:paraId="68FA32DD" w14:textId="5F7F99C0" w:rsidR="00F866A1" w:rsidRDefault="00F866A1" w:rsidP="003D69F0">
      <w:pPr>
        <w:pStyle w:val="Heading4"/>
      </w:pPr>
      <w:r>
        <w:t>Giao diện và chức năng trang quản lí tour</w:t>
      </w:r>
    </w:p>
    <w:p w14:paraId="0F72A80D" w14:textId="77777777" w:rsidR="00597116" w:rsidRDefault="003B4B23" w:rsidP="00597116">
      <w:pPr>
        <w:keepNext/>
      </w:pPr>
      <w:r w:rsidRPr="003B4B23">
        <w:rPr>
          <w:noProof/>
        </w:rPr>
        <w:drawing>
          <wp:inline distT="0" distB="0" distL="0" distR="0" wp14:anchorId="017E9875" wp14:editId="5CD33926">
            <wp:extent cx="5580380" cy="2546985"/>
            <wp:effectExtent l="0" t="0" r="1270" b="5715"/>
            <wp:docPr id="4202193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19390" name="Picture 1" descr="A screenshot of a computer&#10;&#10;Description automatically generated"/>
                    <pic:cNvPicPr/>
                  </pic:nvPicPr>
                  <pic:blipFill>
                    <a:blip r:embed="rId55"/>
                    <a:stretch>
                      <a:fillRect/>
                    </a:stretch>
                  </pic:blipFill>
                  <pic:spPr>
                    <a:xfrm>
                      <a:off x="0" y="0"/>
                      <a:ext cx="5580380" cy="2546985"/>
                    </a:xfrm>
                    <a:prstGeom prst="rect">
                      <a:avLst/>
                    </a:prstGeom>
                  </pic:spPr>
                </pic:pic>
              </a:graphicData>
            </a:graphic>
          </wp:inline>
        </w:drawing>
      </w:r>
    </w:p>
    <w:p w14:paraId="26261522" w14:textId="2D48CE7B" w:rsidR="00597116" w:rsidRDefault="00597116" w:rsidP="00D12B95">
      <w:pPr>
        <w:pStyle w:val="Caption"/>
        <w:jc w:val="center"/>
      </w:pPr>
      <w:bookmarkStart w:id="111" w:name="_Toc166355235"/>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0</w:t>
      </w:r>
      <w:r w:rsidR="007934E6">
        <w:fldChar w:fldCharType="end"/>
      </w:r>
      <w:r>
        <w:t>: Giao diện và chức năng trang</w:t>
      </w:r>
      <w:r w:rsidR="00D12B95">
        <w:t xml:space="preserve"> quản lí tour.</w:t>
      </w:r>
      <w:bookmarkEnd w:id="111"/>
    </w:p>
    <w:p w14:paraId="3EA36E46" w14:textId="1E056D94" w:rsidR="003B4B23" w:rsidRDefault="003B4B23" w:rsidP="00597116">
      <w:pPr>
        <w:pStyle w:val="Caption"/>
      </w:pPr>
    </w:p>
    <w:p w14:paraId="0EDAA44D" w14:textId="7EA1A476" w:rsidR="003B4B23" w:rsidRDefault="003B4B23" w:rsidP="003B4B23"/>
    <w:p w14:paraId="209A6D65" w14:textId="4913EE73" w:rsidR="003B4B23" w:rsidRPr="0084151D" w:rsidRDefault="003B4B23" w:rsidP="003B4B23">
      <w:pPr>
        <w:rPr>
          <w:b/>
          <w:bCs/>
        </w:rPr>
      </w:pPr>
      <w:r w:rsidRPr="0084151D">
        <w:rPr>
          <w:b/>
          <w:bCs/>
        </w:rPr>
        <w:t>Tạo tour mới</w:t>
      </w:r>
    </w:p>
    <w:p w14:paraId="4EB345B1" w14:textId="77777777" w:rsidR="00597116" w:rsidRDefault="003B4B23" w:rsidP="00597116">
      <w:pPr>
        <w:keepNext/>
      </w:pPr>
      <w:r>
        <w:rPr>
          <w:noProof/>
        </w:rPr>
        <w:lastRenderedPageBreak/>
        <w:drawing>
          <wp:inline distT="0" distB="0" distL="0" distR="0" wp14:anchorId="2FF35395" wp14:editId="68A5C038">
            <wp:extent cx="5580380" cy="8158480"/>
            <wp:effectExtent l="0" t="0" r="1270" b="0"/>
            <wp:docPr id="1710919707"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19707" name="Picture 10"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80380" cy="8158480"/>
                    </a:xfrm>
                    <a:prstGeom prst="rect">
                      <a:avLst/>
                    </a:prstGeom>
                  </pic:spPr>
                </pic:pic>
              </a:graphicData>
            </a:graphic>
          </wp:inline>
        </w:drawing>
      </w:r>
    </w:p>
    <w:p w14:paraId="2AA65ACA" w14:textId="51884F8F" w:rsidR="00597116" w:rsidRDefault="00597116" w:rsidP="00D12B95">
      <w:pPr>
        <w:pStyle w:val="Caption"/>
        <w:jc w:val="center"/>
      </w:pPr>
      <w:bookmarkStart w:id="112" w:name="_Toc166355236"/>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1</w:t>
      </w:r>
      <w:r w:rsidR="007934E6">
        <w:fldChar w:fldCharType="end"/>
      </w:r>
      <w:r>
        <w:t>: Giao diện và chức năng trang</w:t>
      </w:r>
      <w:r w:rsidR="00D12B95">
        <w:t xml:space="preserve"> thêm tour mới.</w:t>
      </w:r>
      <w:bookmarkEnd w:id="112"/>
    </w:p>
    <w:p w14:paraId="188E5B6A" w14:textId="4AF5BC8B" w:rsidR="003B4B23" w:rsidRPr="003B4B23" w:rsidRDefault="003B4B23" w:rsidP="00597116">
      <w:pPr>
        <w:pStyle w:val="Caption"/>
      </w:pPr>
    </w:p>
    <w:p w14:paraId="617E2C76" w14:textId="43D44F91" w:rsidR="00F866A1" w:rsidRDefault="00F866A1" w:rsidP="003D69F0">
      <w:pPr>
        <w:pStyle w:val="Heading4"/>
      </w:pPr>
      <w:r>
        <w:t>Giao diện và chức năng trang quản lí chương trình tour</w:t>
      </w:r>
    </w:p>
    <w:p w14:paraId="65B552BB" w14:textId="77777777" w:rsidR="00597116" w:rsidRDefault="001705C6" w:rsidP="00597116">
      <w:pPr>
        <w:keepNext/>
      </w:pPr>
      <w:r w:rsidRPr="001705C6">
        <w:rPr>
          <w:noProof/>
        </w:rPr>
        <w:drawing>
          <wp:inline distT="0" distB="0" distL="0" distR="0" wp14:anchorId="012115ED" wp14:editId="04D6A539">
            <wp:extent cx="5580380" cy="2566670"/>
            <wp:effectExtent l="0" t="0" r="1270" b="5080"/>
            <wp:docPr id="20471823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182300" name="Picture 1" descr="A screenshot of a computer&#10;&#10;Description automatically generated"/>
                    <pic:cNvPicPr/>
                  </pic:nvPicPr>
                  <pic:blipFill>
                    <a:blip r:embed="rId57"/>
                    <a:stretch>
                      <a:fillRect/>
                    </a:stretch>
                  </pic:blipFill>
                  <pic:spPr>
                    <a:xfrm>
                      <a:off x="0" y="0"/>
                      <a:ext cx="5580380" cy="2566670"/>
                    </a:xfrm>
                    <a:prstGeom prst="rect">
                      <a:avLst/>
                    </a:prstGeom>
                  </pic:spPr>
                </pic:pic>
              </a:graphicData>
            </a:graphic>
          </wp:inline>
        </w:drawing>
      </w:r>
    </w:p>
    <w:p w14:paraId="49F6D454" w14:textId="1B2608F0" w:rsidR="00597116" w:rsidRDefault="00597116" w:rsidP="00D12B95">
      <w:pPr>
        <w:pStyle w:val="Caption"/>
        <w:jc w:val="center"/>
      </w:pPr>
      <w:bookmarkStart w:id="113" w:name="_Toc166355237"/>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2</w:t>
      </w:r>
      <w:r w:rsidR="007934E6">
        <w:fldChar w:fldCharType="end"/>
      </w:r>
      <w:r>
        <w:t>: Giao diện và chức năng trang</w:t>
      </w:r>
      <w:r w:rsidR="00D12B95">
        <w:t xml:space="preserve"> quản lí chương trình tour.</w:t>
      </w:r>
      <w:bookmarkEnd w:id="113"/>
    </w:p>
    <w:p w14:paraId="05E672D0" w14:textId="1D3C7375" w:rsidR="003B4B23" w:rsidRPr="003B4B23" w:rsidRDefault="003B4B23" w:rsidP="00597116">
      <w:pPr>
        <w:pStyle w:val="Caption"/>
      </w:pPr>
    </w:p>
    <w:p w14:paraId="407CA573" w14:textId="2D34E4F3" w:rsidR="00F866A1" w:rsidRDefault="00F866A1" w:rsidP="003D69F0">
      <w:pPr>
        <w:pStyle w:val="Heading4"/>
      </w:pPr>
      <w:r>
        <w:t>Giao diện và chức năng trang quản lí lịch tour</w:t>
      </w:r>
    </w:p>
    <w:p w14:paraId="294A7A16" w14:textId="77777777" w:rsidR="00597116" w:rsidRDefault="001705C6" w:rsidP="00597116">
      <w:pPr>
        <w:keepNext/>
      </w:pPr>
      <w:r w:rsidRPr="001705C6">
        <w:rPr>
          <w:noProof/>
        </w:rPr>
        <w:drawing>
          <wp:inline distT="0" distB="0" distL="0" distR="0" wp14:anchorId="67306AF0" wp14:editId="70849329">
            <wp:extent cx="5580380" cy="2560955"/>
            <wp:effectExtent l="0" t="0" r="1270" b="0"/>
            <wp:docPr id="16421980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198041" name="Picture 1" descr="A screenshot of a computer&#10;&#10;Description automatically generated"/>
                    <pic:cNvPicPr/>
                  </pic:nvPicPr>
                  <pic:blipFill>
                    <a:blip r:embed="rId58"/>
                    <a:stretch>
                      <a:fillRect/>
                    </a:stretch>
                  </pic:blipFill>
                  <pic:spPr>
                    <a:xfrm>
                      <a:off x="0" y="0"/>
                      <a:ext cx="5580380" cy="2560955"/>
                    </a:xfrm>
                    <a:prstGeom prst="rect">
                      <a:avLst/>
                    </a:prstGeom>
                  </pic:spPr>
                </pic:pic>
              </a:graphicData>
            </a:graphic>
          </wp:inline>
        </w:drawing>
      </w:r>
    </w:p>
    <w:p w14:paraId="39D4511B" w14:textId="6E8D6A7E" w:rsidR="00597116" w:rsidRDefault="00597116" w:rsidP="00D12B95">
      <w:pPr>
        <w:pStyle w:val="Caption"/>
        <w:jc w:val="center"/>
      </w:pPr>
      <w:bookmarkStart w:id="114" w:name="_Toc166355238"/>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3</w:t>
      </w:r>
      <w:r w:rsidR="007934E6">
        <w:fldChar w:fldCharType="end"/>
      </w:r>
      <w:r>
        <w:t>: Giao diện và chức năng trang</w:t>
      </w:r>
      <w:r w:rsidR="00D12B95">
        <w:t xml:space="preserve"> quản lí lịch tour.</w:t>
      </w:r>
      <w:bookmarkEnd w:id="114"/>
    </w:p>
    <w:p w14:paraId="7B7E9A80" w14:textId="21385E90" w:rsidR="003B4B23" w:rsidRPr="003B4B23" w:rsidRDefault="003B4B23" w:rsidP="00597116">
      <w:pPr>
        <w:pStyle w:val="Caption"/>
      </w:pPr>
    </w:p>
    <w:p w14:paraId="08E40CEA" w14:textId="2A0F1304" w:rsidR="00F866A1" w:rsidRDefault="00F866A1" w:rsidP="003D69F0">
      <w:pPr>
        <w:pStyle w:val="Heading4"/>
      </w:pPr>
      <w:r>
        <w:lastRenderedPageBreak/>
        <w:t>Giao diện và chức năng trang đặt tour</w:t>
      </w:r>
    </w:p>
    <w:p w14:paraId="2396BAFC" w14:textId="77777777" w:rsidR="00597116" w:rsidRDefault="001705C6" w:rsidP="00597116">
      <w:pPr>
        <w:keepNext/>
      </w:pPr>
      <w:r w:rsidRPr="001705C6">
        <w:rPr>
          <w:noProof/>
        </w:rPr>
        <w:drawing>
          <wp:inline distT="0" distB="0" distL="0" distR="0" wp14:anchorId="2DBB99CE" wp14:editId="59DC6CE3">
            <wp:extent cx="5580380" cy="2566670"/>
            <wp:effectExtent l="0" t="0" r="1270" b="5080"/>
            <wp:docPr id="6090113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11373" name="Picture 1" descr="A screenshot of a computer&#10;&#10;Description automatically generated"/>
                    <pic:cNvPicPr/>
                  </pic:nvPicPr>
                  <pic:blipFill>
                    <a:blip r:embed="rId59"/>
                    <a:stretch>
                      <a:fillRect/>
                    </a:stretch>
                  </pic:blipFill>
                  <pic:spPr>
                    <a:xfrm>
                      <a:off x="0" y="0"/>
                      <a:ext cx="5580380" cy="2566670"/>
                    </a:xfrm>
                    <a:prstGeom prst="rect">
                      <a:avLst/>
                    </a:prstGeom>
                  </pic:spPr>
                </pic:pic>
              </a:graphicData>
            </a:graphic>
          </wp:inline>
        </w:drawing>
      </w:r>
    </w:p>
    <w:p w14:paraId="1271BA22" w14:textId="467DD4CF" w:rsidR="00597116" w:rsidRDefault="00597116" w:rsidP="00D12B95">
      <w:pPr>
        <w:pStyle w:val="Caption"/>
        <w:jc w:val="center"/>
      </w:pPr>
      <w:bookmarkStart w:id="115" w:name="_Toc166355239"/>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4</w:t>
      </w:r>
      <w:r w:rsidR="007934E6">
        <w:fldChar w:fldCharType="end"/>
      </w:r>
      <w:r>
        <w:t>: Giao diện và chức năng trang</w:t>
      </w:r>
      <w:r w:rsidR="00D12B95">
        <w:t xml:space="preserve"> đặt tour.</w:t>
      </w:r>
      <w:bookmarkEnd w:id="115"/>
    </w:p>
    <w:p w14:paraId="001A6815" w14:textId="2FFE785A" w:rsidR="002402C4" w:rsidRDefault="002402C4" w:rsidP="00597116">
      <w:pPr>
        <w:pStyle w:val="Caption"/>
      </w:pPr>
    </w:p>
    <w:p w14:paraId="636971C8" w14:textId="77777777" w:rsidR="00597116" w:rsidRDefault="001705C6" w:rsidP="00597116">
      <w:pPr>
        <w:keepNext/>
      </w:pPr>
      <w:r w:rsidRPr="001705C6">
        <w:rPr>
          <w:noProof/>
        </w:rPr>
        <w:drawing>
          <wp:inline distT="0" distB="0" distL="0" distR="0" wp14:anchorId="46CB03CA" wp14:editId="7C163874">
            <wp:extent cx="5580380" cy="2540635"/>
            <wp:effectExtent l="0" t="0" r="1270" b="0"/>
            <wp:docPr id="1138391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91428" name="Picture 1" descr="A screenshot of a computer&#10;&#10;Description automatically generated"/>
                    <pic:cNvPicPr/>
                  </pic:nvPicPr>
                  <pic:blipFill>
                    <a:blip r:embed="rId60"/>
                    <a:stretch>
                      <a:fillRect/>
                    </a:stretch>
                  </pic:blipFill>
                  <pic:spPr>
                    <a:xfrm>
                      <a:off x="0" y="0"/>
                      <a:ext cx="5580380" cy="2540635"/>
                    </a:xfrm>
                    <a:prstGeom prst="rect">
                      <a:avLst/>
                    </a:prstGeom>
                  </pic:spPr>
                </pic:pic>
              </a:graphicData>
            </a:graphic>
          </wp:inline>
        </w:drawing>
      </w:r>
    </w:p>
    <w:p w14:paraId="418B1A71" w14:textId="6AAA29B9" w:rsidR="00597116" w:rsidRDefault="00597116" w:rsidP="00D12B95">
      <w:pPr>
        <w:pStyle w:val="Caption"/>
        <w:jc w:val="center"/>
      </w:pPr>
      <w:bookmarkStart w:id="116" w:name="_Toc166355240"/>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5</w:t>
      </w:r>
      <w:r w:rsidR="007934E6">
        <w:fldChar w:fldCharType="end"/>
      </w:r>
      <w:r>
        <w:t>: Giao diện và chức năng trang</w:t>
      </w:r>
      <w:r w:rsidR="00D12B95">
        <w:t xml:space="preserve"> hủy tour của khách hàng.</w:t>
      </w:r>
      <w:bookmarkEnd w:id="116"/>
    </w:p>
    <w:p w14:paraId="34F31BFC" w14:textId="1082402D" w:rsidR="001705C6" w:rsidRDefault="001705C6" w:rsidP="00597116">
      <w:pPr>
        <w:pStyle w:val="Caption"/>
      </w:pPr>
    </w:p>
    <w:p w14:paraId="1CCAAFC3" w14:textId="77777777" w:rsidR="002402C4" w:rsidRDefault="002402C4" w:rsidP="002402C4"/>
    <w:p w14:paraId="00FFE01F" w14:textId="77777777" w:rsidR="002402C4" w:rsidRPr="002402C4" w:rsidRDefault="002402C4" w:rsidP="002402C4"/>
    <w:p w14:paraId="2FD02235" w14:textId="4280166E" w:rsidR="00F866A1" w:rsidRDefault="00F866A1" w:rsidP="003D69F0">
      <w:pPr>
        <w:pStyle w:val="Heading4"/>
      </w:pPr>
      <w:r>
        <w:lastRenderedPageBreak/>
        <w:t>Giao diện và chức năng trang xử lí hủy tour</w:t>
      </w:r>
    </w:p>
    <w:p w14:paraId="5CAC3EC9" w14:textId="77777777" w:rsidR="00597116" w:rsidRDefault="001705C6" w:rsidP="00597116">
      <w:pPr>
        <w:keepNext/>
      </w:pPr>
      <w:r w:rsidRPr="001705C6">
        <w:rPr>
          <w:noProof/>
        </w:rPr>
        <w:drawing>
          <wp:inline distT="0" distB="0" distL="0" distR="0" wp14:anchorId="59D7809F" wp14:editId="4AF04396">
            <wp:extent cx="5580380" cy="2544445"/>
            <wp:effectExtent l="0" t="0" r="1270" b="8255"/>
            <wp:docPr id="419573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73114" name="Picture 1" descr="A screenshot of a computer&#10;&#10;Description automatically generated"/>
                    <pic:cNvPicPr/>
                  </pic:nvPicPr>
                  <pic:blipFill>
                    <a:blip r:embed="rId61"/>
                    <a:stretch>
                      <a:fillRect/>
                    </a:stretch>
                  </pic:blipFill>
                  <pic:spPr>
                    <a:xfrm>
                      <a:off x="0" y="0"/>
                      <a:ext cx="5580380" cy="2544445"/>
                    </a:xfrm>
                    <a:prstGeom prst="rect">
                      <a:avLst/>
                    </a:prstGeom>
                  </pic:spPr>
                </pic:pic>
              </a:graphicData>
            </a:graphic>
          </wp:inline>
        </w:drawing>
      </w:r>
    </w:p>
    <w:p w14:paraId="461B4B31" w14:textId="4928215C" w:rsidR="00597116" w:rsidRDefault="00597116" w:rsidP="00D12B95">
      <w:pPr>
        <w:pStyle w:val="Caption"/>
        <w:jc w:val="center"/>
      </w:pPr>
      <w:bookmarkStart w:id="117" w:name="_Toc166355241"/>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6</w:t>
      </w:r>
      <w:r w:rsidR="007934E6">
        <w:fldChar w:fldCharType="end"/>
      </w:r>
      <w:r>
        <w:t>: Giao diện và chức năng trang</w:t>
      </w:r>
      <w:r w:rsidR="00D12B95">
        <w:t xml:space="preserve"> xử lí hủy tour.</w:t>
      </w:r>
      <w:bookmarkEnd w:id="117"/>
    </w:p>
    <w:p w14:paraId="0B31869F" w14:textId="20207450" w:rsidR="002402C4" w:rsidRPr="002402C4" w:rsidRDefault="002402C4" w:rsidP="00597116">
      <w:pPr>
        <w:pStyle w:val="Caption"/>
      </w:pPr>
    </w:p>
    <w:p w14:paraId="5EBD23BE" w14:textId="1DE34AFC" w:rsidR="00F866A1" w:rsidRDefault="00F866A1" w:rsidP="003D69F0">
      <w:pPr>
        <w:pStyle w:val="Heading4"/>
      </w:pPr>
      <w:r>
        <w:t xml:space="preserve">Giao diện và chức năng trang </w:t>
      </w:r>
      <w:r w:rsidR="00CE4772">
        <w:t>chat vấn đáp</w:t>
      </w:r>
    </w:p>
    <w:p w14:paraId="058616B5" w14:textId="77777777" w:rsidR="00597116" w:rsidRDefault="006A3D98" w:rsidP="00597116">
      <w:pPr>
        <w:keepNext/>
      </w:pPr>
      <w:r w:rsidRPr="006A3D98">
        <w:rPr>
          <w:noProof/>
        </w:rPr>
        <w:drawing>
          <wp:inline distT="0" distB="0" distL="0" distR="0" wp14:anchorId="108F5924" wp14:editId="45250404">
            <wp:extent cx="5580380" cy="2478405"/>
            <wp:effectExtent l="0" t="0" r="1270" b="0"/>
            <wp:docPr id="83737693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6936" name="Picture 1" descr="A screenshot of a chat&#10;&#10;Description automatically generated"/>
                    <pic:cNvPicPr/>
                  </pic:nvPicPr>
                  <pic:blipFill>
                    <a:blip r:embed="rId62"/>
                    <a:stretch>
                      <a:fillRect/>
                    </a:stretch>
                  </pic:blipFill>
                  <pic:spPr>
                    <a:xfrm>
                      <a:off x="0" y="0"/>
                      <a:ext cx="5580380" cy="2478405"/>
                    </a:xfrm>
                    <a:prstGeom prst="rect">
                      <a:avLst/>
                    </a:prstGeom>
                  </pic:spPr>
                </pic:pic>
              </a:graphicData>
            </a:graphic>
          </wp:inline>
        </w:drawing>
      </w:r>
    </w:p>
    <w:p w14:paraId="7363DA39" w14:textId="4A66D277" w:rsidR="00597116" w:rsidRDefault="00597116" w:rsidP="00D12B95">
      <w:pPr>
        <w:pStyle w:val="Caption"/>
        <w:jc w:val="center"/>
      </w:pPr>
      <w:bookmarkStart w:id="118" w:name="_Toc166355242"/>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7</w:t>
      </w:r>
      <w:r w:rsidR="007934E6">
        <w:fldChar w:fldCharType="end"/>
      </w:r>
      <w:r>
        <w:t>: Giao diện và chức năng trang</w:t>
      </w:r>
      <w:r w:rsidR="00D12B95">
        <w:t xml:space="preserve"> quản lí chat.</w:t>
      </w:r>
      <w:bookmarkEnd w:id="118"/>
    </w:p>
    <w:p w14:paraId="5FE30969" w14:textId="58B79FFC" w:rsidR="002402C4" w:rsidRPr="002402C4" w:rsidRDefault="002402C4" w:rsidP="00597116">
      <w:pPr>
        <w:pStyle w:val="Caption"/>
      </w:pPr>
    </w:p>
    <w:p w14:paraId="19111DB9" w14:textId="0C369214" w:rsidR="00F866A1" w:rsidRDefault="00F866A1" w:rsidP="003D69F0">
      <w:pPr>
        <w:pStyle w:val="Heading4"/>
      </w:pPr>
      <w:r>
        <w:lastRenderedPageBreak/>
        <w:t xml:space="preserve">Giao diện và chức năng trang </w:t>
      </w:r>
      <w:r w:rsidR="002402C4">
        <w:t>đánh giá</w:t>
      </w:r>
    </w:p>
    <w:p w14:paraId="0716085E" w14:textId="77777777" w:rsidR="00597116" w:rsidRDefault="006A3D98" w:rsidP="00597116">
      <w:pPr>
        <w:keepNext/>
      </w:pPr>
      <w:r w:rsidRPr="006A3D98">
        <w:rPr>
          <w:noProof/>
        </w:rPr>
        <w:drawing>
          <wp:inline distT="0" distB="0" distL="0" distR="0" wp14:anchorId="7973C809" wp14:editId="2E2FDCDF">
            <wp:extent cx="5580380" cy="2536190"/>
            <wp:effectExtent l="0" t="0" r="1270" b="0"/>
            <wp:docPr id="10198859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885968" name="Picture 1" descr="A screenshot of a computer&#10;&#10;Description automatically generated"/>
                    <pic:cNvPicPr/>
                  </pic:nvPicPr>
                  <pic:blipFill>
                    <a:blip r:embed="rId63"/>
                    <a:stretch>
                      <a:fillRect/>
                    </a:stretch>
                  </pic:blipFill>
                  <pic:spPr>
                    <a:xfrm>
                      <a:off x="0" y="0"/>
                      <a:ext cx="5580380" cy="2536190"/>
                    </a:xfrm>
                    <a:prstGeom prst="rect">
                      <a:avLst/>
                    </a:prstGeom>
                  </pic:spPr>
                </pic:pic>
              </a:graphicData>
            </a:graphic>
          </wp:inline>
        </w:drawing>
      </w:r>
    </w:p>
    <w:p w14:paraId="4FB2CD47" w14:textId="0B516297" w:rsidR="00597116" w:rsidRDefault="00597116" w:rsidP="00D12B95">
      <w:pPr>
        <w:pStyle w:val="Caption"/>
        <w:jc w:val="center"/>
      </w:pPr>
      <w:bookmarkStart w:id="119" w:name="_Toc166355243"/>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8</w:t>
      </w:r>
      <w:r w:rsidR="007934E6">
        <w:fldChar w:fldCharType="end"/>
      </w:r>
      <w:r>
        <w:t>: Giao diện và chức năng trang</w:t>
      </w:r>
      <w:r w:rsidR="00D12B95">
        <w:t xml:space="preserve"> quản lí đánh giá.</w:t>
      </w:r>
      <w:bookmarkEnd w:id="119"/>
    </w:p>
    <w:p w14:paraId="7E3E4BC6" w14:textId="1979FE21" w:rsidR="002402C4" w:rsidRPr="002402C4" w:rsidRDefault="002402C4" w:rsidP="00597116">
      <w:pPr>
        <w:pStyle w:val="Caption"/>
      </w:pPr>
    </w:p>
    <w:p w14:paraId="40ADF2B0" w14:textId="720E66D4" w:rsidR="00F866A1" w:rsidRDefault="00F866A1" w:rsidP="003D69F0">
      <w:pPr>
        <w:pStyle w:val="Heading4"/>
      </w:pPr>
      <w:r>
        <w:t xml:space="preserve">Giao diện và chức năng trang </w:t>
      </w:r>
      <w:r w:rsidR="002402C4">
        <w:t>thống kê</w:t>
      </w:r>
    </w:p>
    <w:p w14:paraId="4A7436F8" w14:textId="77777777" w:rsidR="000F06B4" w:rsidRDefault="00D53A66" w:rsidP="000F06B4">
      <w:pPr>
        <w:keepNext/>
      </w:pPr>
      <w:r w:rsidRPr="00D53A66">
        <w:rPr>
          <w:noProof/>
        </w:rPr>
        <w:drawing>
          <wp:inline distT="0" distB="0" distL="0" distR="0" wp14:anchorId="3CD382F0" wp14:editId="62045144">
            <wp:extent cx="5580380" cy="2579370"/>
            <wp:effectExtent l="0" t="0" r="1270" b="0"/>
            <wp:docPr id="10147293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729331" name="Picture 1" descr="A screenshot of a computer&#10;&#10;Description automatically generated"/>
                    <pic:cNvPicPr/>
                  </pic:nvPicPr>
                  <pic:blipFill>
                    <a:blip r:embed="rId64"/>
                    <a:stretch>
                      <a:fillRect/>
                    </a:stretch>
                  </pic:blipFill>
                  <pic:spPr>
                    <a:xfrm>
                      <a:off x="0" y="0"/>
                      <a:ext cx="5580380" cy="2579370"/>
                    </a:xfrm>
                    <a:prstGeom prst="rect">
                      <a:avLst/>
                    </a:prstGeom>
                  </pic:spPr>
                </pic:pic>
              </a:graphicData>
            </a:graphic>
          </wp:inline>
        </w:drawing>
      </w:r>
    </w:p>
    <w:p w14:paraId="006E1B13" w14:textId="4F5E1C80" w:rsidR="000F06B4" w:rsidRDefault="000F06B4" w:rsidP="00D12B95">
      <w:pPr>
        <w:pStyle w:val="Caption"/>
        <w:jc w:val="center"/>
      </w:pPr>
      <w:bookmarkStart w:id="120" w:name="_Toc166355244"/>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39</w:t>
      </w:r>
      <w:r w:rsidR="007934E6">
        <w:fldChar w:fldCharType="end"/>
      </w:r>
      <w:r>
        <w:t>: Giao diện và chức năng trang</w:t>
      </w:r>
      <w:r w:rsidR="00D12B95">
        <w:t xml:space="preserve"> thống kê.</w:t>
      </w:r>
      <w:bookmarkEnd w:id="120"/>
    </w:p>
    <w:p w14:paraId="65A09AC7" w14:textId="1B116905" w:rsidR="002402C4" w:rsidRDefault="002402C4" w:rsidP="000F06B4">
      <w:pPr>
        <w:pStyle w:val="Caption"/>
      </w:pPr>
    </w:p>
    <w:p w14:paraId="767CAF81" w14:textId="77777777" w:rsidR="00D53A66" w:rsidRDefault="00D53A66" w:rsidP="002402C4"/>
    <w:p w14:paraId="7A2FD336" w14:textId="77777777" w:rsidR="000F06B4" w:rsidRDefault="00D53A66" w:rsidP="000F06B4">
      <w:pPr>
        <w:keepNext/>
      </w:pPr>
      <w:r w:rsidRPr="00D53A66">
        <w:rPr>
          <w:noProof/>
        </w:rPr>
        <w:lastRenderedPageBreak/>
        <w:drawing>
          <wp:inline distT="0" distB="0" distL="0" distR="0" wp14:anchorId="0D1152FB" wp14:editId="4C13CD5A">
            <wp:extent cx="5580380" cy="2564130"/>
            <wp:effectExtent l="0" t="0" r="1270" b="7620"/>
            <wp:docPr id="393189041" name="Picture 1" descr="A graph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89041" name="Picture 1" descr="A graph with blue rectangles&#10;&#10;Description automatically generated"/>
                    <pic:cNvPicPr/>
                  </pic:nvPicPr>
                  <pic:blipFill>
                    <a:blip r:embed="rId65"/>
                    <a:stretch>
                      <a:fillRect/>
                    </a:stretch>
                  </pic:blipFill>
                  <pic:spPr>
                    <a:xfrm>
                      <a:off x="0" y="0"/>
                      <a:ext cx="5580380" cy="2564130"/>
                    </a:xfrm>
                    <a:prstGeom prst="rect">
                      <a:avLst/>
                    </a:prstGeom>
                  </pic:spPr>
                </pic:pic>
              </a:graphicData>
            </a:graphic>
          </wp:inline>
        </w:drawing>
      </w:r>
    </w:p>
    <w:p w14:paraId="04A67E61" w14:textId="62A05FBF" w:rsidR="000F06B4" w:rsidRDefault="000F06B4" w:rsidP="00D12B95">
      <w:pPr>
        <w:pStyle w:val="Caption"/>
        <w:jc w:val="center"/>
      </w:pPr>
      <w:bookmarkStart w:id="121" w:name="_Toc166355245"/>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40</w:t>
      </w:r>
      <w:r w:rsidR="007934E6">
        <w:fldChar w:fldCharType="end"/>
      </w:r>
      <w:r>
        <w:t>: Giao diện và chức năng trang</w:t>
      </w:r>
      <w:r w:rsidR="00D12B95">
        <w:t xml:space="preserve"> tổng thống kê.</w:t>
      </w:r>
      <w:bookmarkEnd w:id="121"/>
    </w:p>
    <w:p w14:paraId="49A13055" w14:textId="024AF827" w:rsidR="00D53A66" w:rsidRDefault="00D53A66" w:rsidP="000F06B4">
      <w:pPr>
        <w:pStyle w:val="Caption"/>
      </w:pPr>
    </w:p>
    <w:p w14:paraId="7EF9336F" w14:textId="77777777" w:rsidR="000F06B4" w:rsidRDefault="00D53A66" w:rsidP="000F06B4">
      <w:pPr>
        <w:keepNext/>
      </w:pPr>
      <w:r w:rsidRPr="00D53A66">
        <w:rPr>
          <w:noProof/>
        </w:rPr>
        <w:drawing>
          <wp:inline distT="0" distB="0" distL="0" distR="0" wp14:anchorId="212C2097" wp14:editId="2B99C6D1">
            <wp:extent cx="5580380" cy="2534920"/>
            <wp:effectExtent l="0" t="0" r="1270" b="0"/>
            <wp:docPr id="4415946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594690" name="Picture 1" descr="A screenshot of a computer&#10;&#10;Description automatically generated"/>
                    <pic:cNvPicPr/>
                  </pic:nvPicPr>
                  <pic:blipFill>
                    <a:blip r:embed="rId66"/>
                    <a:stretch>
                      <a:fillRect/>
                    </a:stretch>
                  </pic:blipFill>
                  <pic:spPr>
                    <a:xfrm>
                      <a:off x="0" y="0"/>
                      <a:ext cx="5580380" cy="2534920"/>
                    </a:xfrm>
                    <a:prstGeom prst="rect">
                      <a:avLst/>
                    </a:prstGeom>
                  </pic:spPr>
                </pic:pic>
              </a:graphicData>
            </a:graphic>
          </wp:inline>
        </w:drawing>
      </w:r>
    </w:p>
    <w:p w14:paraId="178C1FDD" w14:textId="53D979DF" w:rsidR="000F06B4" w:rsidRDefault="000F06B4" w:rsidP="00D12B95">
      <w:pPr>
        <w:pStyle w:val="Caption"/>
        <w:jc w:val="center"/>
      </w:pPr>
      <w:bookmarkStart w:id="122" w:name="_Toc166355246"/>
      <w:r>
        <w:t xml:space="preserve">Hình </w:t>
      </w:r>
      <w:r w:rsidR="007934E6">
        <w:fldChar w:fldCharType="begin"/>
      </w:r>
      <w:r w:rsidR="007934E6">
        <w:instrText xml:space="preserve"> STYLEREF 2 \s </w:instrText>
      </w:r>
      <w:r w:rsidR="007934E6">
        <w:fldChar w:fldCharType="separate"/>
      </w:r>
      <w:r w:rsidR="007934E6">
        <w:rPr>
          <w:noProof/>
        </w:rPr>
        <w:t>3</w:t>
      </w:r>
      <w:r w:rsidR="007934E6">
        <w:fldChar w:fldCharType="end"/>
      </w:r>
      <w:r w:rsidR="007934E6">
        <w:noBreakHyphen/>
      </w:r>
      <w:r w:rsidR="007934E6">
        <w:fldChar w:fldCharType="begin"/>
      </w:r>
      <w:r w:rsidR="007934E6">
        <w:instrText xml:space="preserve"> SEQ Hình \* ARABIC \s 2 </w:instrText>
      </w:r>
      <w:r w:rsidR="007934E6">
        <w:fldChar w:fldCharType="separate"/>
      </w:r>
      <w:r w:rsidR="007934E6">
        <w:rPr>
          <w:noProof/>
        </w:rPr>
        <w:t>41</w:t>
      </w:r>
      <w:r w:rsidR="007934E6">
        <w:fldChar w:fldCharType="end"/>
      </w:r>
      <w:r>
        <w:t>: Giao diện và chức năng trang</w:t>
      </w:r>
      <w:r w:rsidR="00D12B95">
        <w:t xml:space="preserve"> quản lí thống kê hủy.</w:t>
      </w:r>
      <w:bookmarkEnd w:id="122"/>
    </w:p>
    <w:p w14:paraId="0566994D" w14:textId="75AF2FE2" w:rsidR="00D53A66" w:rsidRDefault="00D53A66" w:rsidP="000F06B4">
      <w:pPr>
        <w:pStyle w:val="Caption"/>
      </w:pPr>
    </w:p>
    <w:p w14:paraId="04883121" w14:textId="77777777" w:rsidR="00D53A66" w:rsidRDefault="00D53A66" w:rsidP="002402C4"/>
    <w:p w14:paraId="3B0C9ACA" w14:textId="77777777" w:rsidR="00D53A66" w:rsidRDefault="00D53A66" w:rsidP="002402C4"/>
    <w:p w14:paraId="0A5D1AA7" w14:textId="384536BF" w:rsidR="00F866A1" w:rsidRPr="00F866A1" w:rsidRDefault="00F866A1" w:rsidP="0084151D">
      <w:pPr>
        <w:pStyle w:val="Heading4"/>
        <w:numPr>
          <w:ilvl w:val="0"/>
          <w:numId w:val="0"/>
        </w:numPr>
      </w:pPr>
    </w:p>
    <w:p w14:paraId="0D075E73" w14:textId="77777777" w:rsidR="00F866A1" w:rsidRPr="00F866A1" w:rsidRDefault="00F866A1" w:rsidP="00F866A1"/>
    <w:p w14:paraId="6892D9EF" w14:textId="48AE6448" w:rsidR="000B6B36" w:rsidRDefault="00C13B6D" w:rsidP="00C573D8">
      <w:pPr>
        <w:pStyle w:val="Heading2"/>
      </w:pPr>
      <w:bookmarkStart w:id="123" w:name="_Toc166355179"/>
      <w:bookmarkStart w:id="124" w:name="_Toc166355674"/>
      <w:r>
        <w:lastRenderedPageBreak/>
        <w:t>ĐÁNH GIÁ KIỂM THỬ</w:t>
      </w:r>
      <w:bookmarkEnd w:id="123"/>
      <w:bookmarkEnd w:id="124"/>
    </w:p>
    <w:p w14:paraId="60C48E6E" w14:textId="37DE4EFE" w:rsidR="00C573D8" w:rsidRDefault="004C590F" w:rsidP="004C590F">
      <w:pPr>
        <w:pStyle w:val="Heading3"/>
      </w:pPr>
      <w:bookmarkStart w:id="125" w:name="_Toc166355180"/>
      <w:bookmarkStart w:id="126" w:name="_Toc166355675"/>
      <w:r>
        <w:t>Mục tiêu kiểm thử</w:t>
      </w:r>
      <w:bookmarkEnd w:id="125"/>
      <w:bookmarkEnd w:id="126"/>
    </w:p>
    <w:p w14:paraId="79DC1993" w14:textId="66E8E094" w:rsidR="00482C77" w:rsidRDefault="00482C77" w:rsidP="00482C77">
      <w:r>
        <w:t>Nhằm xác định các lỗi trong trường hợp có thể xảy ra của hệ thống. Kiểm tra hệ thống có thỏa các yêu cầu đã đặt ra hay không. Đảm bảo tính hoàn thiện của hệ thống trước khi bàn giao sản phẩm cho khách hàng. Quá trình kiểm thử bao gồm kiểm thử tính khả dụ</w:t>
      </w:r>
      <w:r w:rsidRPr="00482C77">
        <w:t xml:space="preserve"> </w:t>
      </w:r>
      <w:r>
        <w:t>‒ Tính khả dụng:</w:t>
      </w:r>
    </w:p>
    <w:p w14:paraId="0BCE060E" w14:textId="77777777" w:rsidR="00482C77" w:rsidRDefault="00482C77" w:rsidP="00482C77">
      <w:r>
        <w:t>+ Kiểm thử tính khả dụng là kiểm tra ứng dụng có thân thiện với người dùng</w:t>
      </w:r>
    </w:p>
    <w:p w14:paraId="79CAFF0E" w14:textId="77777777" w:rsidR="00482C77" w:rsidRDefault="00482C77" w:rsidP="00482C77">
      <w:r>
        <w:t>hay không? Người dùng có thể sử dụng ứng dụng dễ dàng hay không.</w:t>
      </w:r>
    </w:p>
    <w:p w14:paraId="7BA7B039" w14:textId="77777777" w:rsidR="00482C77" w:rsidRDefault="00482C77" w:rsidP="00482C77">
      <w:r>
        <w:t>+ Nội dung chính xác, không mắc lỗi chính tả hoặc ngữ pháp.</w:t>
      </w:r>
    </w:p>
    <w:p w14:paraId="6B206986" w14:textId="77777777" w:rsidR="00482C77" w:rsidRDefault="00482C77" w:rsidP="00482C77">
      <w:r>
        <w:t>+ Thông báo xác nhận cho các hoạt động cập nhật.</w:t>
      </w:r>
    </w:p>
    <w:p w14:paraId="557D2C65" w14:textId="77777777" w:rsidR="00482C77" w:rsidRDefault="00482C77" w:rsidP="00482C77">
      <w:r>
        <w:t>‒ Chức năng:</w:t>
      </w:r>
    </w:p>
    <w:p w14:paraId="3E1CFC21" w14:textId="77777777" w:rsidR="00482C77" w:rsidRDefault="00482C77" w:rsidP="00482C77">
      <w:r>
        <w:t>+ Kiểm thử chức năng là để xác minh ứng dụng có đáp ứng được các đặc</w:t>
      </w:r>
    </w:p>
    <w:p w14:paraId="790144DE" w14:textId="77777777" w:rsidR="00482C77" w:rsidRDefault="00482C77" w:rsidP="00482C77">
      <w:r>
        <w:t>điểm chức năng, nghiệp vụ đã được đề cập trong phần đặc tả hay không.</w:t>
      </w:r>
    </w:p>
    <w:p w14:paraId="40BBF268" w14:textId="77777777" w:rsidR="00482C77" w:rsidRDefault="00482C77" w:rsidP="00482C77">
      <w:r>
        <w:t>+ Kiểm tra chức năng email (nếu đăng ký trùng email, nhập sai email)</w:t>
      </w:r>
    </w:p>
    <w:p w14:paraId="054F6011" w14:textId="77777777" w:rsidR="00482C77" w:rsidRDefault="00482C77" w:rsidP="00482C77">
      <w:r>
        <w:t>+ Kiểm tra khả năng bắt buộc nhập dữ liệu, dữ liệu rỗng, ràng buộc các dữ</w:t>
      </w:r>
    </w:p>
    <w:p w14:paraId="51252F50" w14:textId="77777777" w:rsidR="00482C77" w:rsidRDefault="00482C77" w:rsidP="00482C77">
      <w:r>
        <w:t>liệu, hiển thị thông báo khi nhập sai dữ liệu.</w:t>
      </w:r>
    </w:p>
    <w:p w14:paraId="1A94E050" w14:textId="77777777" w:rsidR="00482C77" w:rsidRDefault="00482C77" w:rsidP="00482C77">
      <w:r>
        <w:t>+ Kiểm tra hiển thị của ứng dụng khi trường vượt quá giới hạn.</w:t>
      </w:r>
    </w:p>
    <w:p w14:paraId="5C6E2524" w14:textId="77777777" w:rsidR="00482C77" w:rsidRDefault="00482C77" w:rsidP="00482C77">
      <w:r>
        <w:t>‒ Cơ sở dữ liệu</w:t>
      </w:r>
    </w:p>
    <w:p w14:paraId="0893CC3E" w14:textId="77777777" w:rsidR="00482C77" w:rsidRDefault="00482C77" w:rsidP="00482C77">
      <w:r>
        <w:t>+ Kiểm thử cơ sở dữ liệu là dữ liệu được hiển thị trong ứng dụng có khớp</w:t>
      </w:r>
    </w:p>
    <w:p w14:paraId="290F2B29" w14:textId="77777777" w:rsidR="00482C77" w:rsidRDefault="00482C77" w:rsidP="00482C77">
      <w:r>
        <w:t>với dữ liệu đang lưu trữ trong cơ sở dữ liệu hay không? Dữ liệu được thao tác trên</w:t>
      </w:r>
    </w:p>
    <w:p w14:paraId="45F7860E" w14:textId="77777777" w:rsidR="00482C77" w:rsidRDefault="00482C77" w:rsidP="00482C77">
      <w:r>
        <w:t>ứng dụng có được thêm vào cơ sở dữ liệu một cách chính xác hay không.</w:t>
      </w:r>
    </w:p>
    <w:p w14:paraId="43DEAFD6" w14:textId="77777777" w:rsidR="00482C77" w:rsidRDefault="00482C77" w:rsidP="00482C77">
      <w:r>
        <w:t>+ Dữ liệu hiển thị cho người dùng giống với dữ liệu trong cơ sở dữ liệu.</w:t>
      </w:r>
    </w:p>
    <w:p w14:paraId="510C7C08" w14:textId="77777777" w:rsidR="00482C77" w:rsidRDefault="00482C77" w:rsidP="00482C77">
      <w:r>
        <w:t>+ Kiểm tra tính hợp lệ của dữ liệu bằng cách chèn một dữ liệu không hợp lệ</w:t>
      </w:r>
    </w:p>
    <w:p w14:paraId="013C1AC1" w14:textId="66FF3032" w:rsidR="00482C77" w:rsidRDefault="00482C77" w:rsidP="00482C77">
      <w:r>
        <w:t>vào.</w:t>
      </w:r>
      <w:r>
        <w:cr/>
        <w:t>ng, kiểm thử chức năng, kiểm thử cơ sở dữ liệu.</w:t>
      </w:r>
    </w:p>
    <w:p w14:paraId="01623B5C" w14:textId="77777777" w:rsidR="00482C77" w:rsidRDefault="00482C77" w:rsidP="00482C77"/>
    <w:p w14:paraId="3A9B6823" w14:textId="1FE16CB2" w:rsidR="004C590F" w:rsidRDefault="004C590F" w:rsidP="004C590F">
      <w:pPr>
        <w:pStyle w:val="Heading3"/>
      </w:pPr>
      <w:bookmarkStart w:id="127" w:name="_Toc166355181"/>
      <w:bookmarkStart w:id="128" w:name="_Toc166355676"/>
      <w:r>
        <w:t>Kịch bản kiểm thử và kết quả kiểm thử</w:t>
      </w:r>
      <w:bookmarkEnd w:id="127"/>
      <w:bookmarkEnd w:id="128"/>
    </w:p>
    <w:p w14:paraId="035272DF" w14:textId="151EE0E1" w:rsidR="002A7655" w:rsidRDefault="00002AB1" w:rsidP="00002AB1">
      <w:pPr>
        <w:pStyle w:val="Heading4"/>
      </w:pPr>
      <w:r>
        <w:t>Kịch bản kiểm thử</w:t>
      </w:r>
    </w:p>
    <w:p w14:paraId="313B16BB" w14:textId="435E9EAB" w:rsidR="00002AB1" w:rsidRDefault="00002AB1" w:rsidP="00002AB1">
      <w:pPr>
        <w:pStyle w:val="Heading5"/>
      </w:pPr>
      <w:r w:rsidRPr="00002AB1">
        <w:t>Các chức năng sẽ được kiểm thử</w:t>
      </w:r>
    </w:p>
    <w:tbl>
      <w:tblPr>
        <w:tblStyle w:val="TableGrid"/>
        <w:tblW w:w="0" w:type="auto"/>
        <w:tblLook w:val="04A0" w:firstRow="1" w:lastRow="0" w:firstColumn="1" w:lastColumn="0" w:noHBand="0" w:noVBand="1"/>
      </w:tblPr>
      <w:tblGrid>
        <w:gridCol w:w="1129"/>
        <w:gridCol w:w="4723"/>
        <w:gridCol w:w="2926"/>
      </w:tblGrid>
      <w:tr w:rsidR="00AF71A6" w14:paraId="24B4B719" w14:textId="77777777" w:rsidTr="00AF71A6">
        <w:tc>
          <w:tcPr>
            <w:tcW w:w="1129" w:type="dxa"/>
          </w:tcPr>
          <w:p w14:paraId="613FF5D9" w14:textId="7E8A5424" w:rsidR="00AF71A6" w:rsidRDefault="00AF71A6" w:rsidP="00AF71A6">
            <w:pPr>
              <w:ind w:firstLine="0"/>
            </w:pPr>
            <w:r>
              <w:t>STT</w:t>
            </w:r>
          </w:p>
        </w:tc>
        <w:tc>
          <w:tcPr>
            <w:tcW w:w="4723" w:type="dxa"/>
          </w:tcPr>
          <w:p w14:paraId="6DC7832F" w14:textId="07933690" w:rsidR="00AF71A6" w:rsidRDefault="00AF71A6" w:rsidP="00AF71A6">
            <w:pPr>
              <w:ind w:firstLine="0"/>
            </w:pPr>
            <w:r>
              <w:t>Mô tả</w:t>
            </w:r>
          </w:p>
        </w:tc>
        <w:tc>
          <w:tcPr>
            <w:tcW w:w="2926" w:type="dxa"/>
          </w:tcPr>
          <w:p w14:paraId="1A009DDC" w14:textId="2C1139D8" w:rsidR="00AF71A6" w:rsidRDefault="00AF71A6" w:rsidP="00AF71A6">
            <w:pPr>
              <w:ind w:firstLine="0"/>
            </w:pPr>
            <w:r>
              <w:t>Thời gian</w:t>
            </w:r>
          </w:p>
        </w:tc>
      </w:tr>
      <w:tr w:rsidR="00AF71A6" w14:paraId="0ACEE942" w14:textId="77777777" w:rsidTr="00AF71A6">
        <w:tc>
          <w:tcPr>
            <w:tcW w:w="1129" w:type="dxa"/>
          </w:tcPr>
          <w:p w14:paraId="43E0FA12" w14:textId="1C7709ED" w:rsidR="00AF71A6" w:rsidRDefault="00AF71A6" w:rsidP="00AF71A6">
            <w:pPr>
              <w:ind w:firstLine="0"/>
            </w:pPr>
            <w:r>
              <w:t>1</w:t>
            </w:r>
          </w:p>
        </w:tc>
        <w:tc>
          <w:tcPr>
            <w:tcW w:w="4723" w:type="dxa"/>
          </w:tcPr>
          <w:p w14:paraId="28E66306" w14:textId="65543017" w:rsidR="00AF71A6" w:rsidRDefault="00AF71A6" w:rsidP="00AF71A6">
            <w:pPr>
              <w:ind w:firstLine="0"/>
            </w:pPr>
            <w:r>
              <w:t>Chức năng đăng nhập</w:t>
            </w:r>
          </w:p>
        </w:tc>
        <w:tc>
          <w:tcPr>
            <w:tcW w:w="2926" w:type="dxa"/>
          </w:tcPr>
          <w:p w14:paraId="2971B8E5" w14:textId="6BD4F401" w:rsidR="00AF71A6" w:rsidRDefault="00AF71A6" w:rsidP="00AF71A6">
            <w:pPr>
              <w:ind w:firstLine="0"/>
            </w:pPr>
            <w:r>
              <w:t>5/6/2024</w:t>
            </w:r>
          </w:p>
        </w:tc>
      </w:tr>
      <w:tr w:rsidR="00AF71A6" w14:paraId="7A6C994B" w14:textId="77777777" w:rsidTr="00AF71A6">
        <w:tc>
          <w:tcPr>
            <w:tcW w:w="1129" w:type="dxa"/>
          </w:tcPr>
          <w:p w14:paraId="3ED74811" w14:textId="1DC48963" w:rsidR="00AF71A6" w:rsidRDefault="00AF71A6" w:rsidP="00AF71A6">
            <w:pPr>
              <w:ind w:firstLine="0"/>
            </w:pPr>
            <w:r>
              <w:t>2</w:t>
            </w:r>
          </w:p>
        </w:tc>
        <w:tc>
          <w:tcPr>
            <w:tcW w:w="4723" w:type="dxa"/>
          </w:tcPr>
          <w:p w14:paraId="63F48BC4" w14:textId="401D88F6" w:rsidR="00AF71A6" w:rsidRDefault="00AF71A6" w:rsidP="00AF71A6">
            <w:pPr>
              <w:ind w:firstLine="0"/>
            </w:pPr>
            <w:r>
              <w:t>Chức năng tìm kiếm , lọc tour</w:t>
            </w:r>
          </w:p>
        </w:tc>
        <w:tc>
          <w:tcPr>
            <w:tcW w:w="2926" w:type="dxa"/>
          </w:tcPr>
          <w:p w14:paraId="37A2C501" w14:textId="63A1BBBA" w:rsidR="00AF71A6" w:rsidRDefault="00AF71A6" w:rsidP="00AF71A6">
            <w:pPr>
              <w:ind w:firstLine="0"/>
            </w:pPr>
            <w:r>
              <w:t>5/6/2024</w:t>
            </w:r>
          </w:p>
        </w:tc>
      </w:tr>
      <w:tr w:rsidR="00AF71A6" w14:paraId="0A4A75F0" w14:textId="77777777" w:rsidTr="00AF71A6">
        <w:tc>
          <w:tcPr>
            <w:tcW w:w="1129" w:type="dxa"/>
          </w:tcPr>
          <w:p w14:paraId="3341BB99" w14:textId="17D76EF6" w:rsidR="00AF71A6" w:rsidRDefault="00AF71A6" w:rsidP="00AF71A6">
            <w:pPr>
              <w:ind w:firstLine="0"/>
            </w:pPr>
            <w:r>
              <w:t>3</w:t>
            </w:r>
          </w:p>
        </w:tc>
        <w:tc>
          <w:tcPr>
            <w:tcW w:w="4723" w:type="dxa"/>
          </w:tcPr>
          <w:p w14:paraId="7BC69F0A" w14:textId="2B8CC830" w:rsidR="00AF71A6" w:rsidRDefault="00AF71A6" w:rsidP="00AF71A6">
            <w:pPr>
              <w:ind w:firstLine="0"/>
            </w:pPr>
            <w:r>
              <w:t>Chức năng đặt tour</w:t>
            </w:r>
          </w:p>
        </w:tc>
        <w:tc>
          <w:tcPr>
            <w:tcW w:w="2926" w:type="dxa"/>
          </w:tcPr>
          <w:p w14:paraId="0DD04742" w14:textId="4EABC807" w:rsidR="00AF71A6" w:rsidRDefault="00AF71A6" w:rsidP="00AF71A6">
            <w:pPr>
              <w:ind w:firstLine="0"/>
            </w:pPr>
            <w:r>
              <w:t>5/6/2024</w:t>
            </w:r>
          </w:p>
        </w:tc>
      </w:tr>
      <w:tr w:rsidR="00AF71A6" w14:paraId="2D178315" w14:textId="77777777" w:rsidTr="00AF71A6">
        <w:tc>
          <w:tcPr>
            <w:tcW w:w="1129" w:type="dxa"/>
          </w:tcPr>
          <w:p w14:paraId="37A814FE" w14:textId="4D569BED" w:rsidR="00AF71A6" w:rsidRDefault="00186E47" w:rsidP="00AF71A6">
            <w:pPr>
              <w:ind w:firstLine="0"/>
            </w:pPr>
            <w:r>
              <w:t>4</w:t>
            </w:r>
          </w:p>
        </w:tc>
        <w:tc>
          <w:tcPr>
            <w:tcW w:w="4723" w:type="dxa"/>
          </w:tcPr>
          <w:p w14:paraId="463A2DD0" w14:textId="59BC5AC1" w:rsidR="00AF71A6" w:rsidRDefault="00AF71A6" w:rsidP="00AF71A6">
            <w:pPr>
              <w:ind w:firstLine="0"/>
            </w:pPr>
            <w:r>
              <w:t>Chức năng hủy tour</w:t>
            </w:r>
          </w:p>
        </w:tc>
        <w:tc>
          <w:tcPr>
            <w:tcW w:w="2926" w:type="dxa"/>
          </w:tcPr>
          <w:p w14:paraId="40FC60B9" w14:textId="515ADA2D" w:rsidR="00AF71A6" w:rsidRDefault="00AF71A6" w:rsidP="00AF71A6">
            <w:pPr>
              <w:ind w:firstLine="0"/>
            </w:pPr>
            <w:r>
              <w:t>5/6/2024</w:t>
            </w:r>
          </w:p>
        </w:tc>
      </w:tr>
      <w:tr w:rsidR="00AF71A6" w14:paraId="7BD81ECB" w14:textId="77777777" w:rsidTr="00AF71A6">
        <w:tc>
          <w:tcPr>
            <w:tcW w:w="1129" w:type="dxa"/>
          </w:tcPr>
          <w:p w14:paraId="67711135" w14:textId="77166F55" w:rsidR="00AF71A6" w:rsidRDefault="00186E47" w:rsidP="00AF71A6">
            <w:pPr>
              <w:ind w:firstLine="0"/>
            </w:pPr>
            <w:r>
              <w:t>5</w:t>
            </w:r>
          </w:p>
        </w:tc>
        <w:tc>
          <w:tcPr>
            <w:tcW w:w="4723" w:type="dxa"/>
          </w:tcPr>
          <w:p w14:paraId="77AE1DC7" w14:textId="0D76AA7C" w:rsidR="00AF71A6" w:rsidRDefault="00AF71A6" w:rsidP="00AF71A6">
            <w:pPr>
              <w:ind w:firstLine="0"/>
            </w:pPr>
            <w:r>
              <w:t>Chức năng chat trực tuyển</w:t>
            </w:r>
          </w:p>
        </w:tc>
        <w:tc>
          <w:tcPr>
            <w:tcW w:w="2926" w:type="dxa"/>
          </w:tcPr>
          <w:p w14:paraId="6DB96156" w14:textId="2570C338" w:rsidR="00AF71A6" w:rsidRDefault="00AF71A6" w:rsidP="00AF71A6">
            <w:pPr>
              <w:ind w:firstLine="0"/>
            </w:pPr>
            <w:r>
              <w:t>5/6/2024</w:t>
            </w:r>
          </w:p>
        </w:tc>
      </w:tr>
    </w:tbl>
    <w:p w14:paraId="7ECF06A4" w14:textId="77777777" w:rsidR="00AF71A6" w:rsidRPr="00AF71A6" w:rsidRDefault="00AF71A6" w:rsidP="00AF71A6"/>
    <w:p w14:paraId="5264B745" w14:textId="73C6A410" w:rsidR="00002AB1" w:rsidRDefault="00002AB1" w:rsidP="00002AB1">
      <w:pPr>
        <w:pStyle w:val="Heading5"/>
      </w:pPr>
      <w:r w:rsidRPr="00002AB1">
        <w:t>Các chức năng sẽ không được kiểm thử</w:t>
      </w:r>
    </w:p>
    <w:p w14:paraId="5494159B" w14:textId="77777777" w:rsidR="00AF71A6" w:rsidRDefault="00AF71A6" w:rsidP="001F7D4D">
      <w:pPr>
        <w:pStyle w:val="ListParagraph"/>
      </w:pPr>
      <w:r>
        <w:t>Những chức năng không được được kiểm thử là những chức năng đơn giản,</w:t>
      </w:r>
    </w:p>
    <w:p w14:paraId="500DCF26" w14:textId="77777777" w:rsidR="00AF71A6" w:rsidRDefault="00AF71A6" w:rsidP="001F7D4D">
      <w:pPr>
        <w:pStyle w:val="ListParagraph"/>
      </w:pPr>
      <w:r>
        <w:t>không có xử lý phức tạp hay các chức năng đó tương tự các chức năng đã được kiểm</w:t>
      </w:r>
    </w:p>
    <w:p w14:paraId="1E9C58E4" w14:textId="3CD0CE9B" w:rsidR="00AF71A6" w:rsidRPr="00AF71A6" w:rsidRDefault="00AF71A6" w:rsidP="001F7D4D">
      <w:pPr>
        <w:pStyle w:val="ListParagraph"/>
      </w:pPr>
      <w:r>
        <w:t>thử hoặc chức năng chưa hoàn thiện</w:t>
      </w:r>
    </w:p>
    <w:p w14:paraId="23F97003" w14:textId="5C1CE594" w:rsidR="00002AB1" w:rsidRDefault="00002AB1" w:rsidP="00002AB1">
      <w:pPr>
        <w:pStyle w:val="Heading5"/>
      </w:pPr>
      <w:r w:rsidRPr="00002AB1">
        <w:t>Tiêu chí kiểm thử thành công hay thất bại</w:t>
      </w:r>
    </w:p>
    <w:p w14:paraId="76CFFBB4" w14:textId="77777777" w:rsidR="00AF71A6" w:rsidRDefault="00AF71A6" w:rsidP="00AF71A6">
      <w:r>
        <w:t>‒ Tiêu chí kiểm thử thành công là kết quả thực hiện chức năng đúng với mong</w:t>
      </w:r>
    </w:p>
    <w:p w14:paraId="23F819C2" w14:textId="77777777" w:rsidR="00AF71A6" w:rsidRDefault="00AF71A6" w:rsidP="00AF71A6">
      <w:r>
        <w:t>đợi, phù hợp với đặc tả yêu cầu.</w:t>
      </w:r>
    </w:p>
    <w:p w14:paraId="0000FA94" w14:textId="77777777" w:rsidR="00AF71A6" w:rsidRDefault="00AF71A6" w:rsidP="00AF71A6">
      <w:r>
        <w:t>‒ Tiêu chí kiểm thử thất bại là kết quả không như mong đợi, xuất hiện lỗi,</w:t>
      </w:r>
    </w:p>
    <w:p w14:paraId="692B2822" w14:textId="40999DBD" w:rsidR="00AF71A6" w:rsidRPr="00AF71A6" w:rsidRDefault="00AF71A6" w:rsidP="00AF71A6">
      <w:r>
        <w:t>không phù hợp với đặc tả yêu cầu</w:t>
      </w:r>
    </w:p>
    <w:p w14:paraId="5F6C0EE9" w14:textId="027C401F" w:rsidR="00002AB1" w:rsidRDefault="00002AB1" w:rsidP="00002AB1">
      <w:pPr>
        <w:pStyle w:val="Heading4"/>
      </w:pPr>
      <w:r>
        <w:t>Kết quả kiểm thử</w:t>
      </w:r>
    </w:p>
    <w:p w14:paraId="2DF5D4FB" w14:textId="2CA8DD30" w:rsidR="00002AB1" w:rsidRDefault="001F7D4D" w:rsidP="001F7D4D">
      <w:pPr>
        <w:pStyle w:val="Heading5"/>
      </w:pPr>
      <w:r>
        <w:t>Kiểm thử c</w:t>
      </w:r>
      <w:r w:rsidR="00002AB1" w:rsidRPr="00002AB1">
        <w:t>hức năng đăng nhập</w:t>
      </w:r>
    </w:p>
    <w:tbl>
      <w:tblPr>
        <w:tblStyle w:val="TableGrid"/>
        <w:tblW w:w="0" w:type="auto"/>
        <w:tblLook w:val="04A0" w:firstRow="1" w:lastRow="0" w:firstColumn="1" w:lastColumn="0" w:noHBand="0" w:noVBand="1"/>
      </w:tblPr>
      <w:tblGrid>
        <w:gridCol w:w="1277"/>
        <w:gridCol w:w="1353"/>
        <w:gridCol w:w="2211"/>
        <w:gridCol w:w="1308"/>
        <w:gridCol w:w="1304"/>
        <w:gridCol w:w="1325"/>
      </w:tblGrid>
      <w:tr w:rsidR="00AF71A6" w14:paraId="0FA46F9F" w14:textId="77777777" w:rsidTr="00AF71A6">
        <w:tc>
          <w:tcPr>
            <w:tcW w:w="1463" w:type="dxa"/>
          </w:tcPr>
          <w:p w14:paraId="3D556023" w14:textId="0DE3C569" w:rsidR="00AF71A6" w:rsidRDefault="00AF71A6" w:rsidP="00002AB1">
            <w:pPr>
              <w:ind w:firstLine="0"/>
            </w:pPr>
            <w:r>
              <w:t>STT</w:t>
            </w:r>
          </w:p>
        </w:tc>
        <w:tc>
          <w:tcPr>
            <w:tcW w:w="1463" w:type="dxa"/>
          </w:tcPr>
          <w:p w14:paraId="0F55EB72" w14:textId="76184174" w:rsidR="00AF71A6" w:rsidRDefault="00AF71A6" w:rsidP="00002AB1">
            <w:pPr>
              <w:ind w:firstLine="0"/>
            </w:pPr>
            <w:r>
              <w:t>Trường hợp kiểm thử</w:t>
            </w:r>
          </w:p>
        </w:tc>
        <w:tc>
          <w:tcPr>
            <w:tcW w:w="1463" w:type="dxa"/>
          </w:tcPr>
          <w:p w14:paraId="6E3627E3" w14:textId="73C5AA2C" w:rsidR="00AF71A6" w:rsidRDefault="00AF71A6" w:rsidP="00002AB1">
            <w:pPr>
              <w:ind w:firstLine="0"/>
            </w:pPr>
            <w:r>
              <w:t>Các bước kiểm thử</w:t>
            </w:r>
          </w:p>
        </w:tc>
        <w:tc>
          <w:tcPr>
            <w:tcW w:w="1463" w:type="dxa"/>
          </w:tcPr>
          <w:p w14:paraId="2EA52780" w14:textId="3DFA9F5B" w:rsidR="00AF71A6" w:rsidRDefault="00AF71A6" w:rsidP="00002AB1">
            <w:pPr>
              <w:ind w:firstLine="0"/>
            </w:pPr>
            <w:r>
              <w:t>Kết quả mong đợi</w:t>
            </w:r>
          </w:p>
        </w:tc>
        <w:tc>
          <w:tcPr>
            <w:tcW w:w="1463" w:type="dxa"/>
          </w:tcPr>
          <w:p w14:paraId="10E9330B" w14:textId="68033E59" w:rsidR="00AF71A6" w:rsidRDefault="00AF71A6" w:rsidP="00002AB1">
            <w:pPr>
              <w:ind w:firstLine="0"/>
            </w:pPr>
            <w:r>
              <w:t>Kết quả thực tế</w:t>
            </w:r>
          </w:p>
        </w:tc>
        <w:tc>
          <w:tcPr>
            <w:tcW w:w="1463" w:type="dxa"/>
          </w:tcPr>
          <w:p w14:paraId="5D57E2CB" w14:textId="047529AB" w:rsidR="00AF71A6" w:rsidRDefault="00AF71A6" w:rsidP="00002AB1">
            <w:pPr>
              <w:ind w:firstLine="0"/>
            </w:pPr>
            <w:r>
              <w:t>Thành công / Thất bại</w:t>
            </w:r>
          </w:p>
        </w:tc>
      </w:tr>
      <w:tr w:rsidR="00AF71A6" w14:paraId="6C05DC41" w14:textId="77777777" w:rsidTr="00AF71A6">
        <w:tc>
          <w:tcPr>
            <w:tcW w:w="1463" w:type="dxa"/>
          </w:tcPr>
          <w:p w14:paraId="325AF37D" w14:textId="0F02B558" w:rsidR="00AF71A6" w:rsidRDefault="00AF71A6" w:rsidP="00002AB1">
            <w:pPr>
              <w:ind w:firstLine="0"/>
            </w:pPr>
            <w:r>
              <w:t>1</w:t>
            </w:r>
          </w:p>
        </w:tc>
        <w:tc>
          <w:tcPr>
            <w:tcW w:w="1463" w:type="dxa"/>
          </w:tcPr>
          <w:p w14:paraId="663BDC3F" w14:textId="51D01C71" w:rsidR="00AF71A6" w:rsidRDefault="00AF71A6" w:rsidP="00002AB1">
            <w:pPr>
              <w:ind w:firstLine="0"/>
            </w:pPr>
            <w:r>
              <w:t>Khách hàng đăng nhập với thông tin hợp lệ</w:t>
            </w:r>
          </w:p>
        </w:tc>
        <w:tc>
          <w:tcPr>
            <w:tcW w:w="1463" w:type="dxa"/>
          </w:tcPr>
          <w:p w14:paraId="2F2AFE41" w14:textId="77777777" w:rsidR="00AF71A6" w:rsidRDefault="00AF71A6" w:rsidP="00002AB1">
            <w:pPr>
              <w:ind w:firstLine="0"/>
            </w:pPr>
            <w:r>
              <w:t xml:space="preserve">Bước 1 : Chọn đăng nhập </w:t>
            </w:r>
          </w:p>
          <w:p w14:paraId="31E267DC" w14:textId="77777777" w:rsidR="00AF71A6" w:rsidRDefault="00AF71A6" w:rsidP="00002AB1">
            <w:pPr>
              <w:ind w:firstLine="0"/>
            </w:pPr>
            <w:r>
              <w:t xml:space="preserve">Bước 2 : đăng nhập với email và mật khẩu </w:t>
            </w:r>
          </w:p>
          <w:p w14:paraId="3CD166F5" w14:textId="4CB5F5DC" w:rsidR="00AF71A6" w:rsidRDefault="00AF71A6" w:rsidP="00002AB1">
            <w:pPr>
              <w:ind w:firstLine="0"/>
            </w:pPr>
            <w:r>
              <w:t xml:space="preserve">Tài khoản : </w:t>
            </w:r>
            <w:hyperlink r:id="rId67" w:history="1">
              <w:r w:rsidRPr="006748BE">
                <w:rPr>
                  <w:rStyle w:val="Hyperlink"/>
                </w:rPr>
                <w:t>tran@gmail.com</w:t>
              </w:r>
            </w:hyperlink>
          </w:p>
          <w:p w14:paraId="217D54ED" w14:textId="016C8B51" w:rsidR="00AF71A6" w:rsidRDefault="00AF71A6" w:rsidP="00002AB1">
            <w:pPr>
              <w:ind w:firstLine="0"/>
            </w:pPr>
            <w:r>
              <w:t>Mật khẩu : 12345</w:t>
            </w:r>
          </w:p>
        </w:tc>
        <w:tc>
          <w:tcPr>
            <w:tcW w:w="1463" w:type="dxa"/>
          </w:tcPr>
          <w:p w14:paraId="602FBB1F" w14:textId="70F0C3C9" w:rsidR="00AF71A6" w:rsidRDefault="00AF71A6" w:rsidP="00002AB1">
            <w:pPr>
              <w:ind w:firstLine="0"/>
            </w:pPr>
            <w:r>
              <w:t>Đăng nhập thành công</w:t>
            </w:r>
          </w:p>
        </w:tc>
        <w:tc>
          <w:tcPr>
            <w:tcW w:w="1463" w:type="dxa"/>
          </w:tcPr>
          <w:p w14:paraId="222A88DA" w14:textId="292EBB13" w:rsidR="00AF71A6" w:rsidRDefault="00AF71A6" w:rsidP="00002AB1">
            <w:pPr>
              <w:ind w:firstLine="0"/>
            </w:pPr>
            <w:r>
              <w:t>Đăng nhập thành công</w:t>
            </w:r>
          </w:p>
        </w:tc>
        <w:tc>
          <w:tcPr>
            <w:tcW w:w="1463" w:type="dxa"/>
          </w:tcPr>
          <w:p w14:paraId="54D0DEF2" w14:textId="3118C8FC" w:rsidR="00AF71A6" w:rsidRDefault="00AF71A6" w:rsidP="00002AB1">
            <w:pPr>
              <w:ind w:firstLine="0"/>
            </w:pPr>
            <w:r>
              <w:t>Thành công</w:t>
            </w:r>
          </w:p>
        </w:tc>
      </w:tr>
      <w:tr w:rsidR="00AF71A6" w14:paraId="70C3AFBD" w14:textId="77777777" w:rsidTr="00AF71A6">
        <w:tc>
          <w:tcPr>
            <w:tcW w:w="1463" w:type="dxa"/>
          </w:tcPr>
          <w:p w14:paraId="37DF8A7F" w14:textId="75F3B18E" w:rsidR="00AF71A6" w:rsidRDefault="00AF71A6" w:rsidP="00002AB1">
            <w:pPr>
              <w:ind w:firstLine="0"/>
            </w:pPr>
            <w:r>
              <w:lastRenderedPageBreak/>
              <w:t>2</w:t>
            </w:r>
          </w:p>
        </w:tc>
        <w:tc>
          <w:tcPr>
            <w:tcW w:w="1463" w:type="dxa"/>
          </w:tcPr>
          <w:p w14:paraId="15D0FEBC" w14:textId="5A0ED576" w:rsidR="00AF71A6" w:rsidRDefault="00AF71A6" w:rsidP="00002AB1">
            <w:pPr>
              <w:ind w:firstLine="0"/>
            </w:pPr>
            <w:r>
              <w:t>Admin đăng nhập với thông tin hợp lệ</w:t>
            </w:r>
          </w:p>
        </w:tc>
        <w:tc>
          <w:tcPr>
            <w:tcW w:w="1463" w:type="dxa"/>
          </w:tcPr>
          <w:p w14:paraId="347C9796" w14:textId="77777777" w:rsidR="00AF71A6" w:rsidRDefault="00AF71A6" w:rsidP="00002AB1">
            <w:pPr>
              <w:ind w:firstLine="0"/>
            </w:pPr>
            <w:r>
              <w:t xml:space="preserve">Bước 1 : vào trang đăng nhập admin </w:t>
            </w:r>
          </w:p>
          <w:p w14:paraId="675F13BB" w14:textId="77777777" w:rsidR="00AF71A6" w:rsidRDefault="00AF71A6" w:rsidP="00002AB1">
            <w:pPr>
              <w:ind w:firstLine="0"/>
            </w:pPr>
            <w:r>
              <w:t xml:space="preserve">Bước 2 : đăng nhập với email và mật khẩu </w:t>
            </w:r>
          </w:p>
          <w:p w14:paraId="07692D5C" w14:textId="255E8364" w:rsidR="00AF71A6" w:rsidRDefault="00AF71A6" w:rsidP="00002AB1">
            <w:pPr>
              <w:ind w:firstLine="0"/>
            </w:pPr>
            <w:r>
              <w:t xml:space="preserve">Tài khoản : </w:t>
            </w:r>
            <w:hyperlink r:id="rId68" w:history="1">
              <w:r w:rsidRPr="006748BE">
                <w:rPr>
                  <w:rStyle w:val="Hyperlink"/>
                </w:rPr>
                <w:t>admin@gmail.com</w:t>
              </w:r>
            </w:hyperlink>
          </w:p>
          <w:p w14:paraId="0DC9288C" w14:textId="20366723" w:rsidR="00AF71A6" w:rsidRDefault="00AF71A6" w:rsidP="00002AB1">
            <w:pPr>
              <w:ind w:firstLine="0"/>
            </w:pPr>
            <w:r>
              <w:t>Mật khẩu : 12345</w:t>
            </w:r>
          </w:p>
        </w:tc>
        <w:tc>
          <w:tcPr>
            <w:tcW w:w="1463" w:type="dxa"/>
          </w:tcPr>
          <w:p w14:paraId="792549D0" w14:textId="77021FD6" w:rsidR="00AF71A6" w:rsidRDefault="00AF71A6" w:rsidP="00002AB1">
            <w:pPr>
              <w:ind w:firstLine="0"/>
            </w:pPr>
            <w:r>
              <w:t>Đăng nhập thành công</w:t>
            </w:r>
          </w:p>
        </w:tc>
        <w:tc>
          <w:tcPr>
            <w:tcW w:w="1463" w:type="dxa"/>
          </w:tcPr>
          <w:p w14:paraId="268DB14B" w14:textId="3D889BCD" w:rsidR="00AF71A6" w:rsidRDefault="00AF71A6" w:rsidP="00002AB1">
            <w:pPr>
              <w:ind w:firstLine="0"/>
            </w:pPr>
            <w:r>
              <w:t>Đăng nhập thành công</w:t>
            </w:r>
          </w:p>
        </w:tc>
        <w:tc>
          <w:tcPr>
            <w:tcW w:w="1463" w:type="dxa"/>
          </w:tcPr>
          <w:p w14:paraId="24D7401F" w14:textId="1EE332F5" w:rsidR="00AF71A6" w:rsidRDefault="00AF71A6" w:rsidP="00BB5BD3">
            <w:pPr>
              <w:keepNext/>
              <w:ind w:firstLine="0"/>
            </w:pPr>
            <w:r>
              <w:t>Thành công</w:t>
            </w:r>
          </w:p>
        </w:tc>
      </w:tr>
    </w:tbl>
    <w:p w14:paraId="582865CB" w14:textId="66C36418" w:rsidR="00AF71A6" w:rsidRDefault="00BB5BD3" w:rsidP="00BB5BD3">
      <w:pPr>
        <w:pStyle w:val="Caption"/>
        <w:jc w:val="center"/>
      </w:pPr>
      <w:bookmarkStart w:id="129" w:name="_Toc166355260"/>
      <w:r>
        <w:t xml:space="preserve">Bảng </w:t>
      </w:r>
      <w:r w:rsidR="00F26CBC">
        <w:fldChar w:fldCharType="begin"/>
      </w:r>
      <w:r w:rsidR="00F26CBC">
        <w:instrText xml:space="preserve"> STYLEREF 2 \s </w:instrText>
      </w:r>
      <w:r w:rsidR="00F26CBC">
        <w:fldChar w:fldCharType="separate"/>
      </w:r>
      <w:r w:rsidR="00F26CBC">
        <w:rPr>
          <w:noProof/>
        </w:rPr>
        <w:t>4</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1</w:t>
      </w:r>
      <w:r w:rsidR="00F26CBC">
        <w:fldChar w:fldCharType="end"/>
      </w:r>
      <w:r>
        <w:t>: Bảng kiểm thức chức năng đăng nhập</w:t>
      </w:r>
      <w:bookmarkEnd w:id="129"/>
    </w:p>
    <w:p w14:paraId="6F1351BC" w14:textId="2BC875E2" w:rsidR="00854BC3" w:rsidRDefault="001F7D4D" w:rsidP="001F7D4D">
      <w:pPr>
        <w:pStyle w:val="Heading5"/>
      </w:pPr>
      <w:r>
        <w:t>Kiểm thử c</w:t>
      </w:r>
      <w:r w:rsidR="00854BC3">
        <w:t>hức năng tìm kiếm tour , lọc tour</w:t>
      </w:r>
    </w:p>
    <w:tbl>
      <w:tblPr>
        <w:tblStyle w:val="TableGrid"/>
        <w:tblW w:w="0" w:type="auto"/>
        <w:tblLook w:val="04A0" w:firstRow="1" w:lastRow="0" w:firstColumn="1" w:lastColumn="0" w:noHBand="0" w:noVBand="1"/>
      </w:tblPr>
      <w:tblGrid>
        <w:gridCol w:w="1463"/>
        <w:gridCol w:w="1463"/>
        <w:gridCol w:w="1463"/>
        <w:gridCol w:w="1463"/>
        <w:gridCol w:w="1463"/>
        <w:gridCol w:w="1463"/>
      </w:tblGrid>
      <w:tr w:rsidR="00AF71A6" w14:paraId="7BC53B71" w14:textId="77777777" w:rsidTr="008D0C2F">
        <w:tc>
          <w:tcPr>
            <w:tcW w:w="1463" w:type="dxa"/>
          </w:tcPr>
          <w:p w14:paraId="3F047B0C" w14:textId="77777777" w:rsidR="00AF71A6" w:rsidRDefault="00AF71A6" w:rsidP="008D0C2F">
            <w:pPr>
              <w:ind w:firstLine="0"/>
            </w:pPr>
            <w:r>
              <w:t>STT</w:t>
            </w:r>
          </w:p>
        </w:tc>
        <w:tc>
          <w:tcPr>
            <w:tcW w:w="1463" w:type="dxa"/>
          </w:tcPr>
          <w:p w14:paraId="29F13F65" w14:textId="77777777" w:rsidR="00AF71A6" w:rsidRDefault="00AF71A6" w:rsidP="008D0C2F">
            <w:pPr>
              <w:ind w:firstLine="0"/>
            </w:pPr>
            <w:r>
              <w:t>Trường hợp kiểm thử</w:t>
            </w:r>
          </w:p>
        </w:tc>
        <w:tc>
          <w:tcPr>
            <w:tcW w:w="1463" w:type="dxa"/>
          </w:tcPr>
          <w:p w14:paraId="2719DCD6" w14:textId="77777777" w:rsidR="00AF71A6" w:rsidRDefault="00AF71A6" w:rsidP="008D0C2F">
            <w:pPr>
              <w:ind w:firstLine="0"/>
            </w:pPr>
            <w:r>
              <w:t>Các bước kiểm thử</w:t>
            </w:r>
          </w:p>
        </w:tc>
        <w:tc>
          <w:tcPr>
            <w:tcW w:w="1463" w:type="dxa"/>
          </w:tcPr>
          <w:p w14:paraId="2639BABC" w14:textId="77777777" w:rsidR="00AF71A6" w:rsidRDefault="00AF71A6" w:rsidP="008D0C2F">
            <w:pPr>
              <w:ind w:firstLine="0"/>
            </w:pPr>
            <w:r>
              <w:t>Kết quả mong đợi</w:t>
            </w:r>
          </w:p>
        </w:tc>
        <w:tc>
          <w:tcPr>
            <w:tcW w:w="1463" w:type="dxa"/>
          </w:tcPr>
          <w:p w14:paraId="0FBD9298" w14:textId="77777777" w:rsidR="00AF71A6" w:rsidRDefault="00AF71A6" w:rsidP="008D0C2F">
            <w:pPr>
              <w:ind w:firstLine="0"/>
            </w:pPr>
            <w:r>
              <w:t>Kết quả thực tế</w:t>
            </w:r>
          </w:p>
        </w:tc>
        <w:tc>
          <w:tcPr>
            <w:tcW w:w="1463" w:type="dxa"/>
          </w:tcPr>
          <w:p w14:paraId="76AD91F4" w14:textId="77777777" w:rsidR="00AF71A6" w:rsidRDefault="00AF71A6" w:rsidP="008D0C2F">
            <w:pPr>
              <w:ind w:firstLine="0"/>
            </w:pPr>
            <w:r>
              <w:t>Thành công / Thất bại</w:t>
            </w:r>
          </w:p>
        </w:tc>
      </w:tr>
      <w:tr w:rsidR="00AF71A6" w14:paraId="32FFB78A" w14:textId="77777777" w:rsidTr="008D0C2F">
        <w:tc>
          <w:tcPr>
            <w:tcW w:w="1463" w:type="dxa"/>
          </w:tcPr>
          <w:p w14:paraId="58865D5A" w14:textId="6037323D" w:rsidR="00AF71A6" w:rsidRDefault="00854BC3" w:rsidP="008D0C2F">
            <w:pPr>
              <w:ind w:firstLine="0"/>
            </w:pPr>
            <w:r>
              <w:t>1</w:t>
            </w:r>
          </w:p>
        </w:tc>
        <w:tc>
          <w:tcPr>
            <w:tcW w:w="1463" w:type="dxa"/>
          </w:tcPr>
          <w:p w14:paraId="35B836EA" w14:textId="457644EE" w:rsidR="00AF71A6" w:rsidRDefault="00854BC3" w:rsidP="008D0C2F">
            <w:pPr>
              <w:ind w:firstLine="0"/>
            </w:pPr>
            <w:r>
              <w:t>Tìm kiếm tour không có trong hệ thống</w:t>
            </w:r>
          </w:p>
        </w:tc>
        <w:tc>
          <w:tcPr>
            <w:tcW w:w="1463" w:type="dxa"/>
          </w:tcPr>
          <w:p w14:paraId="771F7417" w14:textId="6A377D40" w:rsidR="00AF71A6" w:rsidRDefault="00854BC3" w:rsidP="008D0C2F">
            <w:pPr>
              <w:ind w:firstLine="0"/>
            </w:pPr>
            <w:r>
              <w:t>Bước 1 : nhập tên tour không có trong hệ thống</w:t>
            </w:r>
          </w:p>
        </w:tc>
        <w:tc>
          <w:tcPr>
            <w:tcW w:w="1463" w:type="dxa"/>
          </w:tcPr>
          <w:p w14:paraId="0CB58255" w14:textId="3E90EDFF" w:rsidR="00AF71A6" w:rsidRDefault="00854BC3" w:rsidP="008D0C2F">
            <w:pPr>
              <w:ind w:firstLine="0"/>
            </w:pPr>
            <w:r>
              <w:t>Không tìm lấy dữ liệu và trả về kết quả rỗng</w:t>
            </w:r>
          </w:p>
        </w:tc>
        <w:tc>
          <w:tcPr>
            <w:tcW w:w="1463" w:type="dxa"/>
          </w:tcPr>
          <w:p w14:paraId="2A55A09E" w14:textId="3A3BD409" w:rsidR="00AF71A6" w:rsidRDefault="00854BC3" w:rsidP="008D0C2F">
            <w:pPr>
              <w:ind w:firstLine="0"/>
            </w:pPr>
            <w:r>
              <w:t>Không tìm thấy dữ liệu và trả về kết quả rỗng</w:t>
            </w:r>
          </w:p>
        </w:tc>
        <w:tc>
          <w:tcPr>
            <w:tcW w:w="1463" w:type="dxa"/>
          </w:tcPr>
          <w:p w14:paraId="31FF878B" w14:textId="66143B59" w:rsidR="00AF71A6" w:rsidRDefault="00854BC3" w:rsidP="008D0C2F">
            <w:pPr>
              <w:ind w:firstLine="0"/>
            </w:pPr>
            <w:r>
              <w:t>Thành công</w:t>
            </w:r>
          </w:p>
        </w:tc>
      </w:tr>
      <w:tr w:rsidR="00AF71A6" w14:paraId="5AA9750C" w14:textId="77777777" w:rsidTr="008D0C2F">
        <w:tc>
          <w:tcPr>
            <w:tcW w:w="1463" w:type="dxa"/>
          </w:tcPr>
          <w:p w14:paraId="1730ED05" w14:textId="3135C4C9" w:rsidR="00AF71A6" w:rsidRDefault="00854BC3" w:rsidP="008D0C2F">
            <w:pPr>
              <w:ind w:firstLine="0"/>
            </w:pPr>
            <w:r>
              <w:t>2</w:t>
            </w:r>
          </w:p>
        </w:tc>
        <w:tc>
          <w:tcPr>
            <w:tcW w:w="1463" w:type="dxa"/>
          </w:tcPr>
          <w:p w14:paraId="4B01A205" w14:textId="43E157FC" w:rsidR="00AF71A6" w:rsidRDefault="00854BC3" w:rsidP="008D0C2F">
            <w:pPr>
              <w:ind w:firstLine="0"/>
            </w:pPr>
            <w:r>
              <w:t>Tìm kiếm tour theo tên có trong hệ thống</w:t>
            </w:r>
          </w:p>
        </w:tc>
        <w:tc>
          <w:tcPr>
            <w:tcW w:w="1463" w:type="dxa"/>
          </w:tcPr>
          <w:p w14:paraId="18B1856B" w14:textId="0936A5F1" w:rsidR="00AF71A6" w:rsidRDefault="00854BC3" w:rsidP="008D0C2F">
            <w:pPr>
              <w:ind w:firstLine="0"/>
            </w:pPr>
            <w:r>
              <w:t xml:space="preserve">Bước 1: nhập tên tour đúng ký tự </w:t>
            </w:r>
          </w:p>
        </w:tc>
        <w:tc>
          <w:tcPr>
            <w:tcW w:w="1463" w:type="dxa"/>
          </w:tcPr>
          <w:p w14:paraId="6D58070D" w14:textId="0A983EFA" w:rsidR="00AF71A6" w:rsidRDefault="00854BC3" w:rsidP="008D0C2F">
            <w:pPr>
              <w:ind w:firstLine="0"/>
            </w:pPr>
            <w:r>
              <w:t>Tìm thấy dữ liệu , kết quả trả những tất cả các tour có liên quan đến ký tự nhập và hiển thị thông tin tour.</w:t>
            </w:r>
          </w:p>
        </w:tc>
        <w:tc>
          <w:tcPr>
            <w:tcW w:w="1463" w:type="dxa"/>
          </w:tcPr>
          <w:p w14:paraId="65136BDE" w14:textId="0DB4A489" w:rsidR="00AF71A6" w:rsidRDefault="00854BC3" w:rsidP="008D0C2F">
            <w:pPr>
              <w:ind w:firstLine="0"/>
            </w:pPr>
            <w:r>
              <w:t>Tìm thấy dữ liệu , kết quả trả những tất cả các tour có liên quan đến ký tự nhập và hiển thị thông tin tour.</w:t>
            </w:r>
          </w:p>
        </w:tc>
        <w:tc>
          <w:tcPr>
            <w:tcW w:w="1463" w:type="dxa"/>
          </w:tcPr>
          <w:p w14:paraId="351DFE16" w14:textId="252794F9" w:rsidR="00AF71A6" w:rsidRDefault="00854BC3" w:rsidP="008D0C2F">
            <w:pPr>
              <w:ind w:firstLine="0"/>
            </w:pPr>
            <w:r>
              <w:t>Thành công</w:t>
            </w:r>
          </w:p>
        </w:tc>
      </w:tr>
      <w:tr w:rsidR="00854BC3" w14:paraId="69A0FDD8" w14:textId="77777777" w:rsidTr="008D0C2F">
        <w:tc>
          <w:tcPr>
            <w:tcW w:w="1463" w:type="dxa"/>
          </w:tcPr>
          <w:p w14:paraId="3DDEB132" w14:textId="7A8ADBC9" w:rsidR="00854BC3" w:rsidRDefault="00854BC3" w:rsidP="008D0C2F">
            <w:pPr>
              <w:ind w:firstLine="0"/>
            </w:pPr>
            <w:r>
              <w:t>3</w:t>
            </w:r>
          </w:p>
        </w:tc>
        <w:tc>
          <w:tcPr>
            <w:tcW w:w="1463" w:type="dxa"/>
          </w:tcPr>
          <w:p w14:paraId="23409EC9" w14:textId="0AF094EA" w:rsidR="00854BC3" w:rsidRDefault="00BD4B9A" w:rsidP="008D0C2F">
            <w:pPr>
              <w:ind w:firstLine="0"/>
            </w:pPr>
            <w:r>
              <w:t>Tìm kiếm tour theo giá tour</w:t>
            </w:r>
          </w:p>
        </w:tc>
        <w:tc>
          <w:tcPr>
            <w:tcW w:w="1463" w:type="dxa"/>
          </w:tcPr>
          <w:p w14:paraId="73D8D6B3" w14:textId="77777777" w:rsidR="00854BC3" w:rsidRDefault="00BD4B9A" w:rsidP="008D0C2F">
            <w:pPr>
              <w:ind w:firstLine="0"/>
            </w:pPr>
            <w:r>
              <w:t xml:space="preserve">Bước 1 : nhập tên tour muốn tìm kiếm </w:t>
            </w:r>
          </w:p>
          <w:p w14:paraId="011853C6" w14:textId="210159CA" w:rsidR="00BD4B9A" w:rsidRDefault="00BD4B9A" w:rsidP="008D0C2F">
            <w:pPr>
              <w:ind w:firstLine="0"/>
            </w:pPr>
            <w:r>
              <w:t xml:space="preserve">Bước 2 : bấm nút sắp xếp theo giá tour từ cao đến thấp và từ thấp đến cao </w:t>
            </w:r>
          </w:p>
        </w:tc>
        <w:tc>
          <w:tcPr>
            <w:tcW w:w="1463" w:type="dxa"/>
          </w:tcPr>
          <w:p w14:paraId="1D5282BD" w14:textId="6BE2F2C9" w:rsidR="00854BC3" w:rsidRDefault="00BD4B9A" w:rsidP="008D0C2F">
            <w:pPr>
              <w:ind w:firstLine="0"/>
            </w:pPr>
            <w:r>
              <w:t xml:space="preserve">Tìm thấy tour và sắp xếp tour theo giá </w:t>
            </w:r>
          </w:p>
        </w:tc>
        <w:tc>
          <w:tcPr>
            <w:tcW w:w="1463" w:type="dxa"/>
          </w:tcPr>
          <w:p w14:paraId="016E3BCC" w14:textId="306D1EDE" w:rsidR="00854BC3" w:rsidRDefault="00BD4B9A" w:rsidP="008D0C2F">
            <w:pPr>
              <w:ind w:firstLine="0"/>
            </w:pPr>
            <w:r>
              <w:t>Tìm thấy tour và sắp xếp tour theo giá</w:t>
            </w:r>
          </w:p>
        </w:tc>
        <w:tc>
          <w:tcPr>
            <w:tcW w:w="1463" w:type="dxa"/>
          </w:tcPr>
          <w:p w14:paraId="7CF8A363" w14:textId="10387E8E" w:rsidR="00854BC3" w:rsidRDefault="00BD4B9A" w:rsidP="008D0C2F">
            <w:pPr>
              <w:ind w:firstLine="0"/>
            </w:pPr>
            <w:r>
              <w:t>Thành công</w:t>
            </w:r>
          </w:p>
        </w:tc>
      </w:tr>
      <w:tr w:rsidR="00BD4B9A" w14:paraId="61287801" w14:textId="77777777" w:rsidTr="008D0C2F">
        <w:tc>
          <w:tcPr>
            <w:tcW w:w="1463" w:type="dxa"/>
          </w:tcPr>
          <w:p w14:paraId="34970DEA" w14:textId="6890A22A" w:rsidR="00BD4B9A" w:rsidRDefault="00BD4B9A" w:rsidP="008D0C2F">
            <w:pPr>
              <w:ind w:firstLine="0"/>
            </w:pPr>
            <w:r>
              <w:t>4</w:t>
            </w:r>
          </w:p>
        </w:tc>
        <w:tc>
          <w:tcPr>
            <w:tcW w:w="1463" w:type="dxa"/>
          </w:tcPr>
          <w:p w14:paraId="21FDA892" w14:textId="711FC83C" w:rsidR="00BD4B9A" w:rsidRDefault="00BD4B9A" w:rsidP="008D0C2F">
            <w:pPr>
              <w:ind w:firstLine="0"/>
            </w:pPr>
            <w:r>
              <w:t xml:space="preserve">Tìm kiếm tour và lọc theo ngày </w:t>
            </w:r>
            <w:r>
              <w:lastRenderedPageBreak/>
              <w:t>khởi hành tour</w:t>
            </w:r>
          </w:p>
        </w:tc>
        <w:tc>
          <w:tcPr>
            <w:tcW w:w="1463" w:type="dxa"/>
          </w:tcPr>
          <w:p w14:paraId="5188B86E" w14:textId="77777777" w:rsidR="00BD4B9A" w:rsidRDefault="00BD4B9A" w:rsidP="008D0C2F">
            <w:pPr>
              <w:ind w:firstLine="0"/>
            </w:pPr>
            <w:r>
              <w:lastRenderedPageBreak/>
              <w:t xml:space="preserve">Bước 1 : chọn tour </w:t>
            </w:r>
          </w:p>
          <w:p w14:paraId="1B38A55C" w14:textId="1D4A9636" w:rsidR="00BD4B9A" w:rsidRDefault="00BD4B9A" w:rsidP="008D0C2F">
            <w:pPr>
              <w:ind w:firstLine="0"/>
            </w:pPr>
            <w:r>
              <w:lastRenderedPageBreak/>
              <w:t>Bước 2: ấn nút sắp xếp tour theo ngày khởi hành gần nhất là xa nhất</w:t>
            </w:r>
          </w:p>
        </w:tc>
        <w:tc>
          <w:tcPr>
            <w:tcW w:w="1463" w:type="dxa"/>
          </w:tcPr>
          <w:p w14:paraId="672C765D" w14:textId="4F1818AC" w:rsidR="00BD4B9A" w:rsidRDefault="00BD4B9A" w:rsidP="008D0C2F">
            <w:pPr>
              <w:ind w:firstLine="0"/>
            </w:pPr>
            <w:r>
              <w:lastRenderedPageBreak/>
              <w:t xml:space="preserve">Tìm thấy tour và sắp xếp tour </w:t>
            </w:r>
            <w:r>
              <w:lastRenderedPageBreak/>
              <w:t xml:space="preserve">theo ngày khởi hành </w:t>
            </w:r>
          </w:p>
        </w:tc>
        <w:tc>
          <w:tcPr>
            <w:tcW w:w="1463" w:type="dxa"/>
          </w:tcPr>
          <w:p w14:paraId="2FC5B39D" w14:textId="37F2228F" w:rsidR="00BD4B9A" w:rsidRDefault="00BD4B9A" w:rsidP="008D0C2F">
            <w:pPr>
              <w:ind w:firstLine="0"/>
            </w:pPr>
            <w:r>
              <w:lastRenderedPageBreak/>
              <w:t xml:space="preserve">Tìm thấy tour và sắp xếp tour </w:t>
            </w:r>
            <w:r>
              <w:lastRenderedPageBreak/>
              <w:t>theo ngày khởi hành</w:t>
            </w:r>
          </w:p>
        </w:tc>
        <w:tc>
          <w:tcPr>
            <w:tcW w:w="1463" w:type="dxa"/>
          </w:tcPr>
          <w:p w14:paraId="4E88621B" w14:textId="2A124A95" w:rsidR="00BD4B9A" w:rsidRDefault="00BD4B9A" w:rsidP="008D0C2F">
            <w:pPr>
              <w:ind w:firstLine="0"/>
            </w:pPr>
            <w:r>
              <w:lastRenderedPageBreak/>
              <w:t>Thành công</w:t>
            </w:r>
          </w:p>
        </w:tc>
      </w:tr>
      <w:tr w:rsidR="00BD4B9A" w14:paraId="31F3A328" w14:textId="77777777" w:rsidTr="008D0C2F">
        <w:tc>
          <w:tcPr>
            <w:tcW w:w="1463" w:type="dxa"/>
          </w:tcPr>
          <w:p w14:paraId="026A0F9C" w14:textId="6AC6FC1D" w:rsidR="00BD4B9A" w:rsidRDefault="00BD4B9A" w:rsidP="00BD4B9A">
            <w:pPr>
              <w:ind w:firstLine="0"/>
            </w:pPr>
            <w:r>
              <w:t>5</w:t>
            </w:r>
          </w:p>
        </w:tc>
        <w:tc>
          <w:tcPr>
            <w:tcW w:w="1463" w:type="dxa"/>
          </w:tcPr>
          <w:p w14:paraId="39E59430" w14:textId="3CABD0FB" w:rsidR="00BD4B9A" w:rsidRDefault="00BD4B9A" w:rsidP="00BD4B9A">
            <w:pPr>
              <w:ind w:firstLine="0"/>
            </w:pPr>
            <w:r>
              <w:t>Tìm kiếm tour và lọc theo khoảnhg thời gian tour</w:t>
            </w:r>
          </w:p>
        </w:tc>
        <w:tc>
          <w:tcPr>
            <w:tcW w:w="1463" w:type="dxa"/>
          </w:tcPr>
          <w:p w14:paraId="4AB433DE" w14:textId="77777777" w:rsidR="00BD4B9A" w:rsidRDefault="00BD4B9A" w:rsidP="00BD4B9A">
            <w:pPr>
              <w:ind w:firstLine="0"/>
            </w:pPr>
            <w:r>
              <w:t xml:space="preserve">Bước 1 : chọn tour </w:t>
            </w:r>
          </w:p>
          <w:p w14:paraId="3772B7FA" w14:textId="4CF5517D" w:rsidR="00BD4B9A" w:rsidRDefault="00BD4B9A" w:rsidP="00BD4B9A">
            <w:pPr>
              <w:ind w:firstLine="0"/>
            </w:pPr>
            <w:r>
              <w:t>Bước 2 : ấn nứt lọc theo khoảng thời gian tour từ khoảng thời gian ít nhất đến nhiều nhất và từ khoảng thời gian nhiều đến ít</w:t>
            </w:r>
          </w:p>
        </w:tc>
        <w:tc>
          <w:tcPr>
            <w:tcW w:w="1463" w:type="dxa"/>
          </w:tcPr>
          <w:p w14:paraId="4708C7B0" w14:textId="16821A0D" w:rsidR="00BD4B9A" w:rsidRDefault="00BD4B9A" w:rsidP="00BD4B9A">
            <w:pPr>
              <w:ind w:firstLine="0"/>
            </w:pPr>
            <w:r>
              <w:t xml:space="preserve">Tìm thấy tour và sắp xếp tour theo khoảng thời gian </w:t>
            </w:r>
          </w:p>
        </w:tc>
        <w:tc>
          <w:tcPr>
            <w:tcW w:w="1463" w:type="dxa"/>
          </w:tcPr>
          <w:p w14:paraId="36E18AEC" w14:textId="643BD437" w:rsidR="00BD4B9A" w:rsidRDefault="00BD4B9A" w:rsidP="00BD4B9A">
            <w:pPr>
              <w:ind w:firstLine="0"/>
            </w:pPr>
            <w:r>
              <w:t xml:space="preserve">Tìm thấy tour và sắp xếp tour theo khoảng thời gian </w:t>
            </w:r>
          </w:p>
        </w:tc>
        <w:tc>
          <w:tcPr>
            <w:tcW w:w="1463" w:type="dxa"/>
          </w:tcPr>
          <w:p w14:paraId="059B4D5D" w14:textId="0A624E57" w:rsidR="00BD4B9A" w:rsidRDefault="00BD4B9A" w:rsidP="00BB5BD3">
            <w:pPr>
              <w:keepNext/>
              <w:ind w:firstLine="0"/>
            </w:pPr>
            <w:r>
              <w:t>Thành công</w:t>
            </w:r>
          </w:p>
        </w:tc>
      </w:tr>
    </w:tbl>
    <w:p w14:paraId="10EBBED4" w14:textId="29844A10" w:rsidR="00AF71A6" w:rsidRDefault="00BB5BD3" w:rsidP="00BB5BD3">
      <w:pPr>
        <w:pStyle w:val="Caption"/>
        <w:jc w:val="center"/>
      </w:pPr>
      <w:bookmarkStart w:id="130" w:name="_Toc166355261"/>
      <w:r>
        <w:t xml:space="preserve">Bảng </w:t>
      </w:r>
      <w:r w:rsidR="00F26CBC">
        <w:fldChar w:fldCharType="begin"/>
      </w:r>
      <w:r w:rsidR="00F26CBC">
        <w:instrText xml:space="preserve"> STYLEREF 2 \s </w:instrText>
      </w:r>
      <w:r w:rsidR="00F26CBC">
        <w:fldChar w:fldCharType="separate"/>
      </w:r>
      <w:r w:rsidR="00F26CBC">
        <w:rPr>
          <w:noProof/>
        </w:rPr>
        <w:t>4</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2</w:t>
      </w:r>
      <w:r w:rsidR="00F26CBC">
        <w:fldChar w:fldCharType="end"/>
      </w:r>
      <w:r>
        <w:t>: Bảng kiểm thức chức năng tìm kiếm tour</w:t>
      </w:r>
      <w:bookmarkEnd w:id="130"/>
    </w:p>
    <w:p w14:paraId="42045E69" w14:textId="668A8228" w:rsidR="001F7D4D" w:rsidRDefault="001F7D4D" w:rsidP="001F7D4D">
      <w:pPr>
        <w:pStyle w:val="Heading5"/>
      </w:pPr>
      <w:r>
        <w:t>Kiểm thử chức năng đặt tour</w:t>
      </w:r>
    </w:p>
    <w:tbl>
      <w:tblPr>
        <w:tblStyle w:val="TableGrid"/>
        <w:tblW w:w="0" w:type="auto"/>
        <w:tblLook w:val="04A0" w:firstRow="1" w:lastRow="0" w:firstColumn="1" w:lastColumn="0" w:noHBand="0" w:noVBand="1"/>
      </w:tblPr>
      <w:tblGrid>
        <w:gridCol w:w="1463"/>
        <w:gridCol w:w="1463"/>
        <w:gridCol w:w="1463"/>
        <w:gridCol w:w="1463"/>
        <w:gridCol w:w="1463"/>
        <w:gridCol w:w="1463"/>
      </w:tblGrid>
      <w:tr w:rsidR="00AF71A6" w14:paraId="3460B228" w14:textId="77777777" w:rsidTr="008D0C2F">
        <w:tc>
          <w:tcPr>
            <w:tcW w:w="1463" w:type="dxa"/>
          </w:tcPr>
          <w:p w14:paraId="69F447B3" w14:textId="77777777" w:rsidR="00AF71A6" w:rsidRDefault="00AF71A6" w:rsidP="008D0C2F">
            <w:pPr>
              <w:ind w:firstLine="0"/>
            </w:pPr>
            <w:r>
              <w:t>STT</w:t>
            </w:r>
          </w:p>
        </w:tc>
        <w:tc>
          <w:tcPr>
            <w:tcW w:w="1463" w:type="dxa"/>
          </w:tcPr>
          <w:p w14:paraId="5B6F84FA" w14:textId="77777777" w:rsidR="00AF71A6" w:rsidRDefault="00AF71A6" w:rsidP="008D0C2F">
            <w:pPr>
              <w:ind w:firstLine="0"/>
            </w:pPr>
            <w:r>
              <w:t>Trường hợp kiểm thử</w:t>
            </w:r>
          </w:p>
        </w:tc>
        <w:tc>
          <w:tcPr>
            <w:tcW w:w="1463" w:type="dxa"/>
          </w:tcPr>
          <w:p w14:paraId="604D5AB0" w14:textId="77777777" w:rsidR="00AF71A6" w:rsidRDefault="00AF71A6" w:rsidP="008D0C2F">
            <w:pPr>
              <w:ind w:firstLine="0"/>
            </w:pPr>
            <w:r>
              <w:t>Các bước kiểm thử</w:t>
            </w:r>
          </w:p>
        </w:tc>
        <w:tc>
          <w:tcPr>
            <w:tcW w:w="1463" w:type="dxa"/>
          </w:tcPr>
          <w:p w14:paraId="129CF30C" w14:textId="77777777" w:rsidR="00AF71A6" w:rsidRDefault="00AF71A6" w:rsidP="008D0C2F">
            <w:pPr>
              <w:ind w:firstLine="0"/>
            </w:pPr>
            <w:r>
              <w:t>Kết quả mong đợi</w:t>
            </w:r>
          </w:p>
        </w:tc>
        <w:tc>
          <w:tcPr>
            <w:tcW w:w="1463" w:type="dxa"/>
          </w:tcPr>
          <w:p w14:paraId="2A24D66C" w14:textId="77777777" w:rsidR="00AF71A6" w:rsidRDefault="00AF71A6" w:rsidP="008D0C2F">
            <w:pPr>
              <w:ind w:firstLine="0"/>
            </w:pPr>
            <w:r>
              <w:t>Kết quả thực tế</w:t>
            </w:r>
          </w:p>
        </w:tc>
        <w:tc>
          <w:tcPr>
            <w:tcW w:w="1463" w:type="dxa"/>
          </w:tcPr>
          <w:p w14:paraId="6242B683" w14:textId="77777777" w:rsidR="00AF71A6" w:rsidRDefault="00AF71A6" w:rsidP="008D0C2F">
            <w:pPr>
              <w:ind w:firstLine="0"/>
            </w:pPr>
            <w:r>
              <w:t>Thành công / Thất bại</w:t>
            </w:r>
          </w:p>
        </w:tc>
      </w:tr>
      <w:tr w:rsidR="00AF71A6" w14:paraId="130B80E4" w14:textId="77777777" w:rsidTr="008D0C2F">
        <w:tc>
          <w:tcPr>
            <w:tcW w:w="1463" w:type="dxa"/>
          </w:tcPr>
          <w:p w14:paraId="7C9F77F4" w14:textId="7864182C" w:rsidR="00AF71A6" w:rsidRDefault="00BD4B9A" w:rsidP="008D0C2F">
            <w:pPr>
              <w:ind w:firstLine="0"/>
            </w:pPr>
            <w:r>
              <w:t>1</w:t>
            </w:r>
          </w:p>
        </w:tc>
        <w:tc>
          <w:tcPr>
            <w:tcW w:w="1463" w:type="dxa"/>
          </w:tcPr>
          <w:p w14:paraId="0CC9BA2A" w14:textId="603C98EF" w:rsidR="00AF71A6" w:rsidRDefault="00BD4B9A" w:rsidP="008D0C2F">
            <w:pPr>
              <w:ind w:firstLine="0"/>
            </w:pPr>
            <w:r>
              <w:t>Đặt tour khi chưa đăng nhập</w:t>
            </w:r>
          </w:p>
        </w:tc>
        <w:tc>
          <w:tcPr>
            <w:tcW w:w="1463" w:type="dxa"/>
          </w:tcPr>
          <w:p w14:paraId="15DFAE29" w14:textId="77777777" w:rsidR="00AF71A6" w:rsidRDefault="00C6530E" w:rsidP="008D0C2F">
            <w:pPr>
              <w:ind w:firstLine="0"/>
            </w:pPr>
            <w:r>
              <w:t>Bước 1 : chưa đăng nhập và chọn tour</w:t>
            </w:r>
          </w:p>
          <w:p w14:paraId="31F78DBD" w14:textId="3E84CAD7" w:rsidR="00C6530E" w:rsidRDefault="00C6530E" w:rsidP="008D0C2F">
            <w:pPr>
              <w:ind w:firstLine="0"/>
            </w:pPr>
            <w:r>
              <w:t>Bước 2 : chọn đặt tour và thanh toán</w:t>
            </w:r>
          </w:p>
        </w:tc>
        <w:tc>
          <w:tcPr>
            <w:tcW w:w="1463" w:type="dxa"/>
          </w:tcPr>
          <w:p w14:paraId="01055325" w14:textId="2410C514" w:rsidR="00AF71A6" w:rsidRDefault="00C6530E" w:rsidP="008D0C2F">
            <w:pPr>
              <w:ind w:firstLine="0"/>
            </w:pPr>
            <w:r>
              <w:t>Hệ thống báo lỗi chưa đăng nhập và yêu cầu khách hàng đăng nhập để đặt tour</w:t>
            </w:r>
          </w:p>
        </w:tc>
        <w:tc>
          <w:tcPr>
            <w:tcW w:w="1463" w:type="dxa"/>
          </w:tcPr>
          <w:p w14:paraId="445370DB" w14:textId="76EC67C1" w:rsidR="00AF71A6" w:rsidRDefault="00C6530E" w:rsidP="008D0C2F">
            <w:pPr>
              <w:ind w:firstLine="0"/>
            </w:pPr>
            <w:r>
              <w:t>Hệ thống báo lỗi chưa đăng nhập và yêu cầu khách hàng đăng nhập để đặt tour</w:t>
            </w:r>
          </w:p>
        </w:tc>
        <w:tc>
          <w:tcPr>
            <w:tcW w:w="1463" w:type="dxa"/>
          </w:tcPr>
          <w:p w14:paraId="501D6729" w14:textId="0D419A8D" w:rsidR="00AF71A6" w:rsidRDefault="00C6530E" w:rsidP="008D0C2F">
            <w:pPr>
              <w:ind w:firstLine="0"/>
            </w:pPr>
            <w:r>
              <w:t>Thành công</w:t>
            </w:r>
          </w:p>
        </w:tc>
      </w:tr>
      <w:tr w:rsidR="00C6530E" w14:paraId="036F76F1" w14:textId="77777777" w:rsidTr="008D0C2F">
        <w:tc>
          <w:tcPr>
            <w:tcW w:w="1463" w:type="dxa"/>
          </w:tcPr>
          <w:p w14:paraId="3B5C5B02" w14:textId="07807A67" w:rsidR="00C6530E" w:rsidRDefault="00C6530E" w:rsidP="00C6530E">
            <w:pPr>
              <w:ind w:firstLine="0"/>
            </w:pPr>
            <w:r>
              <w:t>2</w:t>
            </w:r>
          </w:p>
        </w:tc>
        <w:tc>
          <w:tcPr>
            <w:tcW w:w="1463" w:type="dxa"/>
          </w:tcPr>
          <w:p w14:paraId="611C2DB2" w14:textId="0A411065" w:rsidR="00C6530E" w:rsidRDefault="00C6530E" w:rsidP="00C6530E">
            <w:pPr>
              <w:ind w:firstLine="0"/>
            </w:pPr>
            <w:r>
              <w:t>Đặt tour nhập số vé vượt quá qui định</w:t>
            </w:r>
          </w:p>
        </w:tc>
        <w:tc>
          <w:tcPr>
            <w:tcW w:w="1463" w:type="dxa"/>
          </w:tcPr>
          <w:p w14:paraId="143FD229" w14:textId="77777777" w:rsidR="00C6530E" w:rsidRDefault="00C6530E" w:rsidP="00C6530E">
            <w:pPr>
              <w:ind w:firstLine="0"/>
            </w:pPr>
            <w:r>
              <w:t xml:space="preserve">Bước 1 : chọn tour </w:t>
            </w:r>
          </w:p>
          <w:p w14:paraId="443B2740" w14:textId="77777777" w:rsidR="00C6530E" w:rsidRDefault="00C6530E" w:rsidP="00C6530E">
            <w:pPr>
              <w:ind w:firstLine="0"/>
            </w:pPr>
            <w:r>
              <w:t>Bước 2 :</w:t>
            </w:r>
          </w:p>
          <w:p w14:paraId="360523FA" w14:textId="77777777" w:rsidR="00C6530E" w:rsidRDefault="00C6530E" w:rsidP="00C6530E">
            <w:pPr>
              <w:ind w:firstLine="0"/>
            </w:pPr>
            <w:r>
              <w:t>Nhập số lượng đặt nhiều hơn số chỗ còn lại</w:t>
            </w:r>
          </w:p>
          <w:p w14:paraId="1111FAEE" w14:textId="4F6DB413" w:rsidR="00C6530E" w:rsidRDefault="00C6530E" w:rsidP="00C6530E">
            <w:pPr>
              <w:ind w:firstLine="0"/>
            </w:pPr>
            <w:r>
              <w:t>Bước 3: tiến hành đặt tour</w:t>
            </w:r>
          </w:p>
        </w:tc>
        <w:tc>
          <w:tcPr>
            <w:tcW w:w="1463" w:type="dxa"/>
          </w:tcPr>
          <w:p w14:paraId="79D43A33" w14:textId="542C48D9" w:rsidR="00C6530E" w:rsidRDefault="00C6530E" w:rsidP="00C6530E">
            <w:pPr>
              <w:ind w:firstLine="0"/>
            </w:pPr>
            <w:r>
              <w:t>Hệ thông báo lỗi không đủ chỗ và không đặt được tour</w:t>
            </w:r>
          </w:p>
        </w:tc>
        <w:tc>
          <w:tcPr>
            <w:tcW w:w="1463" w:type="dxa"/>
          </w:tcPr>
          <w:p w14:paraId="5DC9AA24" w14:textId="42E8D66C" w:rsidR="00C6530E" w:rsidRDefault="00C6530E" w:rsidP="00C6530E">
            <w:pPr>
              <w:ind w:firstLine="0"/>
            </w:pPr>
            <w:r>
              <w:t>Hệ thông báo lỗi không đủ chỗ và không đặt được tour</w:t>
            </w:r>
          </w:p>
        </w:tc>
        <w:tc>
          <w:tcPr>
            <w:tcW w:w="1463" w:type="dxa"/>
          </w:tcPr>
          <w:p w14:paraId="1C910B69" w14:textId="46AEA45C" w:rsidR="00C6530E" w:rsidRDefault="00C6530E" w:rsidP="00C6530E">
            <w:pPr>
              <w:ind w:firstLine="0"/>
            </w:pPr>
            <w:r>
              <w:t>Thành công</w:t>
            </w:r>
          </w:p>
        </w:tc>
      </w:tr>
      <w:tr w:rsidR="00C6530E" w14:paraId="009D2398" w14:textId="77777777" w:rsidTr="008D0C2F">
        <w:tc>
          <w:tcPr>
            <w:tcW w:w="1463" w:type="dxa"/>
          </w:tcPr>
          <w:p w14:paraId="7B7BAB62" w14:textId="276B41CE" w:rsidR="00C6530E" w:rsidRDefault="00C6530E" w:rsidP="00C6530E">
            <w:pPr>
              <w:ind w:firstLine="0"/>
            </w:pPr>
            <w:r>
              <w:lastRenderedPageBreak/>
              <w:t>3</w:t>
            </w:r>
          </w:p>
        </w:tc>
        <w:tc>
          <w:tcPr>
            <w:tcW w:w="1463" w:type="dxa"/>
          </w:tcPr>
          <w:p w14:paraId="526AC2E4" w14:textId="7F9DDBC3" w:rsidR="00C6530E" w:rsidRDefault="00C6530E" w:rsidP="00C6530E">
            <w:pPr>
              <w:ind w:firstLine="0"/>
            </w:pPr>
            <w:r>
              <w:t>Đặt tour và thanh toán với thông tin thẻ thanh toán không đúng</w:t>
            </w:r>
          </w:p>
        </w:tc>
        <w:tc>
          <w:tcPr>
            <w:tcW w:w="1463" w:type="dxa"/>
          </w:tcPr>
          <w:p w14:paraId="6C7C7E02" w14:textId="77777777" w:rsidR="00C6530E" w:rsidRDefault="00C6530E" w:rsidP="00C6530E">
            <w:pPr>
              <w:ind w:firstLine="0"/>
            </w:pPr>
            <w:r>
              <w:t xml:space="preserve">Bước 1 : chọn tour </w:t>
            </w:r>
          </w:p>
          <w:p w14:paraId="5E016C8D" w14:textId="77777777" w:rsidR="00C6530E" w:rsidRDefault="00C6530E" w:rsidP="00C6530E">
            <w:pPr>
              <w:ind w:firstLine="0"/>
            </w:pPr>
            <w:r>
              <w:t>Bước 2 : đặt tour</w:t>
            </w:r>
          </w:p>
          <w:p w14:paraId="64C37B12" w14:textId="6D072279" w:rsidR="00C6530E" w:rsidRDefault="00C6530E" w:rsidP="00C6530E">
            <w:pPr>
              <w:ind w:firstLine="0"/>
            </w:pPr>
            <w:r>
              <w:t>Bước 3 : tiến hành thanh toán và nhập nhầm số thông tin thẻ</w:t>
            </w:r>
          </w:p>
        </w:tc>
        <w:tc>
          <w:tcPr>
            <w:tcW w:w="1463" w:type="dxa"/>
          </w:tcPr>
          <w:p w14:paraId="3A553E00" w14:textId="68F1D89C" w:rsidR="00C6530E" w:rsidRDefault="00C6530E" w:rsidP="00C6530E">
            <w:pPr>
              <w:ind w:firstLine="0"/>
            </w:pPr>
            <w:r>
              <w:t>Báo lỗi và không đặt được tour</w:t>
            </w:r>
          </w:p>
        </w:tc>
        <w:tc>
          <w:tcPr>
            <w:tcW w:w="1463" w:type="dxa"/>
          </w:tcPr>
          <w:p w14:paraId="73386562" w14:textId="72993940" w:rsidR="00C6530E" w:rsidRDefault="00C6530E" w:rsidP="00C6530E">
            <w:pPr>
              <w:ind w:firstLine="0"/>
            </w:pPr>
            <w:r>
              <w:t>Báo lỗi và không đặt được tour</w:t>
            </w:r>
          </w:p>
        </w:tc>
        <w:tc>
          <w:tcPr>
            <w:tcW w:w="1463" w:type="dxa"/>
          </w:tcPr>
          <w:p w14:paraId="55964335" w14:textId="4280BAE1" w:rsidR="00C6530E" w:rsidRDefault="00C6530E" w:rsidP="00C6530E">
            <w:pPr>
              <w:ind w:firstLine="0"/>
            </w:pPr>
            <w:r>
              <w:t>Thành công</w:t>
            </w:r>
          </w:p>
        </w:tc>
      </w:tr>
      <w:tr w:rsidR="005803EF" w14:paraId="212CABE8" w14:textId="77777777" w:rsidTr="008D0C2F">
        <w:tc>
          <w:tcPr>
            <w:tcW w:w="1463" w:type="dxa"/>
          </w:tcPr>
          <w:p w14:paraId="60ACA90A" w14:textId="49CBA8BD" w:rsidR="005803EF" w:rsidRDefault="005803EF" w:rsidP="005803EF">
            <w:pPr>
              <w:ind w:firstLine="0"/>
            </w:pPr>
            <w:r>
              <w:t>4</w:t>
            </w:r>
          </w:p>
        </w:tc>
        <w:tc>
          <w:tcPr>
            <w:tcW w:w="1463" w:type="dxa"/>
          </w:tcPr>
          <w:p w14:paraId="5ADDD8FF" w14:textId="06EF64BB" w:rsidR="005803EF" w:rsidRDefault="005803EF" w:rsidP="005803EF">
            <w:pPr>
              <w:ind w:firstLine="0"/>
            </w:pPr>
            <w:r>
              <w:t>Đăt tour và thanh toán đúng thông tin</w:t>
            </w:r>
          </w:p>
        </w:tc>
        <w:tc>
          <w:tcPr>
            <w:tcW w:w="1463" w:type="dxa"/>
          </w:tcPr>
          <w:p w14:paraId="155D3F38" w14:textId="77777777" w:rsidR="005803EF" w:rsidRDefault="005803EF" w:rsidP="005803EF">
            <w:pPr>
              <w:ind w:firstLine="0"/>
            </w:pPr>
            <w:r>
              <w:t>Bước 1 : chọn tour</w:t>
            </w:r>
          </w:p>
          <w:p w14:paraId="63793207" w14:textId="77777777" w:rsidR="005803EF" w:rsidRDefault="005803EF" w:rsidP="005803EF">
            <w:pPr>
              <w:ind w:firstLine="0"/>
            </w:pPr>
            <w:r>
              <w:t>Bước 2 : đặt tour</w:t>
            </w:r>
          </w:p>
          <w:p w14:paraId="0BDA8BDA" w14:textId="2DDE444B" w:rsidR="005803EF" w:rsidRDefault="005803EF" w:rsidP="005803EF">
            <w:pPr>
              <w:ind w:firstLine="0"/>
            </w:pPr>
            <w:r>
              <w:t>Bước 3 : nhập thông tin thanh toán chính xác</w:t>
            </w:r>
          </w:p>
        </w:tc>
        <w:tc>
          <w:tcPr>
            <w:tcW w:w="1463" w:type="dxa"/>
          </w:tcPr>
          <w:p w14:paraId="5A33DC2C" w14:textId="15CADCFC" w:rsidR="005803EF" w:rsidRDefault="005803EF" w:rsidP="005803EF">
            <w:pPr>
              <w:ind w:firstLine="0"/>
            </w:pPr>
            <w:r>
              <w:t>Tiến hành đặt tour và thông báo thành công cho khách hàng . Hiển thị tour đã đặt cho khách hàng xem lại</w:t>
            </w:r>
          </w:p>
        </w:tc>
        <w:tc>
          <w:tcPr>
            <w:tcW w:w="1463" w:type="dxa"/>
          </w:tcPr>
          <w:p w14:paraId="129263BF" w14:textId="5254CA46" w:rsidR="005803EF" w:rsidRDefault="005803EF" w:rsidP="005803EF">
            <w:pPr>
              <w:ind w:firstLine="0"/>
            </w:pPr>
            <w:r>
              <w:t>Tiến hành đặt tour và thông báo thành công cho khách hàng . Hiển thị tour đã đặt cho khách hàng xem lại</w:t>
            </w:r>
          </w:p>
        </w:tc>
        <w:tc>
          <w:tcPr>
            <w:tcW w:w="1463" w:type="dxa"/>
          </w:tcPr>
          <w:p w14:paraId="15094F1C" w14:textId="500DEF15" w:rsidR="005803EF" w:rsidRDefault="005803EF" w:rsidP="00BB5BD3">
            <w:pPr>
              <w:keepNext/>
              <w:ind w:firstLine="0"/>
            </w:pPr>
            <w:r>
              <w:t>Thành công</w:t>
            </w:r>
          </w:p>
        </w:tc>
      </w:tr>
    </w:tbl>
    <w:p w14:paraId="323658AA" w14:textId="0EEDAF15" w:rsidR="00AF71A6" w:rsidRDefault="00BB5BD3" w:rsidP="00BB5BD3">
      <w:pPr>
        <w:pStyle w:val="Caption"/>
        <w:jc w:val="center"/>
      </w:pPr>
      <w:bookmarkStart w:id="131" w:name="_Toc166355262"/>
      <w:r>
        <w:t xml:space="preserve">Bảng </w:t>
      </w:r>
      <w:r w:rsidR="00F26CBC">
        <w:fldChar w:fldCharType="begin"/>
      </w:r>
      <w:r w:rsidR="00F26CBC">
        <w:instrText xml:space="preserve"> STYLEREF 2 \s </w:instrText>
      </w:r>
      <w:r w:rsidR="00F26CBC">
        <w:fldChar w:fldCharType="separate"/>
      </w:r>
      <w:r w:rsidR="00F26CBC">
        <w:rPr>
          <w:noProof/>
        </w:rPr>
        <w:t>4</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3</w:t>
      </w:r>
      <w:r w:rsidR="00F26CBC">
        <w:fldChar w:fldCharType="end"/>
      </w:r>
      <w:r>
        <w:t>: Bảng kiểm thức chức năng đặt tour</w:t>
      </w:r>
      <w:bookmarkEnd w:id="131"/>
    </w:p>
    <w:p w14:paraId="253EBBDE" w14:textId="5337B29D" w:rsidR="00186E47" w:rsidRDefault="001F7D4D" w:rsidP="001F7D4D">
      <w:pPr>
        <w:pStyle w:val="Heading5"/>
      </w:pPr>
      <w:r>
        <w:t>Kiểm thử c</w:t>
      </w:r>
      <w:r w:rsidR="00186E47">
        <w:t>hức năng hủy tour</w:t>
      </w:r>
    </w:p>
    <w:tbl>
      <w:tblPr>
        <w:tblStyle w:val="TableGrid"/>
        <w:tblW w:w="0" w:type="auto"/>
        <w:tblLook w:val="04A0" w:firstRow="1" w:lastRow="0" w:firstColumn="1" w:lastColumn="0" w:noHBand="0" w:noVBand="1"/>
      </w:tblPr>
      <w:tblGrid>
        <w:gridCol w:w="1463"/>
        <w:gridCol w:w="1463"/>
        <w:gridCol w:w="1463"/>
        <w:gridCol w:w="1463"/>
        <w:gridCol w:w="1463"/>
        <w:gridCol w:w="1463"/>
      </w:tblGrid>
      <w:tr w:rsidR="00AF71A6" w14:paraId="30986916" w14:textId="77777777" w:rsidTr="008D0C2F">
        <w:tc>
          <w:tcPr>
            <w:tcW w:w="1463" w:type="dxa"/>
          </w:tcPr>
          <w:p w14:paraId="04EA6337" w14:textId="77777777" w:rsidR="00AF71A6" w:rsidRDefault="00AF71A6" w:rsidP="008D0C2F">
            <w:pPr>
              <w:ind w:firstLine="0"/>
            </w:pPr>
            <w:r>
              <w:t>STT</w:t>
            </w:r>
          </w:p>
        </w:tc>
        <w:tc>
          <w:tcPr>
            <w:tcW w:w="1463" w:type="dxa"/>
          </w:tcPr>
          <w:p w14:paraId="2EECF977" w14:textId="77777777" w:rsidR="00AF71A6" w:rsidRDefault="00AF71A6" w:rsidP="008D0C2F">
            <w:pPr>
              <w:ind w:firstLine="0"/>
            </w:pPr>
            <w:r>
              <w:t>Trường hợp kiểm thử</w:t>
            </w:r>
          </w:p>
        </w:tc>
        <w:tc>
          <w:tcPr>
            <w:tcW w:w="1463" w:type="dxa"/>
          </w:tcPr>
          <w:p w14:paraId="542B24D1" w14:textId="77777777" w:rsidR="00AF71A6" w:rsidRDefault="00AF71A6" w:rsidP="008D0C2F">
            <w:pPr>
              <w:ind w:firstLine="0"/>
            </w:pPr>
            <w:r>
              <w:t>Các bước kiểm thử</w:t>
            </w:r>
          </w:p>
        </w:tc>
        <w:tc>
          <w:tcPr>
            <w:tcW w:w="1463" w:type="dxa"/>
          </w:tcPr>
          <w:p w14:paraId="163056EC" w14:textId="77777777" w:rsidR="00AF71A6" w:rsidRDefault="00AF71A6" w:rsidP="008D0C2F">
            <w:pPr>
              <w:ind w:firstLine="0"/>
            </w:pPr>
            <w:r>
              <w:t>Kết quả mong đợi</w:t>
            </w:r>
          </w:p>
        </w:tc>
        <w:tc>
          <w:tcPr>
            <w:tcW w:w="1463" w:type="dxa"/>
          </w:tcPr>
          <w:p w14:paraId="57834BEA" w14:textId="77777777" w:rsidR="00AF71A6" w:rsidRDefault="00AF71A6" w:rsidP="008D0C2F">
            <w:pPr>
              <w:ind w:firstLine="0"/>
            </w:pPr>
            <w:r>
              <w:t>Kết quả thực tế</w:t>
            </w:r>
          </w:p>
        </w:tc>
        <w:tc>
          <w:tcPr>
            <w:tcW w:w="1463" w:type="dxa"/>
          </w:tcPr>
          <w:p w14:paraId="630421FA" w14:textId="77777777" w:rsidR="00AF71A6" w:rsidRDefault="00AF71A6" w:rsidP="008D0C2F">
            <w:pPr>
              <w:ind w:firstLine="0"/>
            </w:pPr>
            <w:r>
              <w:t>Thành công / Thất bại</w:t>
            </w:r>
          </w:p>
        </w:tc>
      </w:tr>
      <w:tr w:rsidR="00C47577" w14:paraId="7A9836E2" w14:textId="77777777" w:rsidTr="008D0C2F">
        <w:tc>
          <w:tcPr>
            <w:tcW w:w="1463" w:type="dxa"/>
          </w:tcPr>
          <w:p w14:paraId="62042EBB" w14:textId="64B76384" w:rsidR="00C47577" w:rsidRDefault="00C47577" w:rsidP="00C47577">
            <w:pPr>
              <w:ind w:firstLine="0"/>
            </w:pPr>
            <w:r>
              <w:t>1</w:t>
            </w:r>
          </w:p>
        </w:tc>
        <w:tc>
          <w:tcPr>
            <w:tcW w:w="1463" w:type="dxa"/>
          </w:tcPr>
          <w:p w14:paraId="5581AF8C" w14:textId="42842730" w:rsidR="00C47577" w:rsidRDefault="00C47577" w:rsidP="00C47577">
            <w:pPr>
              <w:ind w:firstLine="0"/>
            </w:pPr>
            <w:r>
              <w:t xml:space="preserve">Hủy tour quá thời gian </w:t>
            </w:r>
          </w:p>
        </w:tc>
        <w:tc>
          <w:tcPr>
            <w:tcW w:w="1463" w:type="dxa"/>
          </w:tcPr>
          <w:p w14:paraId="6B38721C" w14:textId="09F51D5B" w:rsidR="00C47577" w:rsidRDefault="00C47577" w:rsidP="00C47577">
            <w:pPr>
              <w:ind w:firstLine="0"/>
            </w:pPr>
            <w:r>
              <w:t>Bước 1 : đặt tour thành công , hủy tour quá thời gian qui định (lố 3 ngày sau khi đặt tour thành công )</w:t>
            </w:r>
          </w:p>
        </w:tc>
        <w:tc>
          <w:tcPr>
            <w:tcW w:w="1463" w:type="dxa"/>
          </w:tcPr>
          <w:p w14:paraId="6F7E9DB8" w14:textId="6498F7AA" w:rsidR="00C47577" w:rsidRDefault="00C47577" w:rsidP="00C47577">
            <w:pPr>
              <w:ind w:firstLine="0"/>
            </w:pPr>
            <w:r>
              <w:t>Hệ thống báo lỗi hủy tour thất bại .</w:t>
            </w:r>
          </w:p>
        </w:tc>
        <w:tc>
          <w:tcPr>
            <w:tcW w:w="1463" w:type="dxa"/>
          </w:tcPr>
          <w:p w14:paraId="67759E4B" w14:textId="2134FE24" w:rsidR="00C47577" w:rsidRDefault="00C47577" w:rsidP="00C47577">
            <w:pPr>
              <w:ind w:firstLine="0"/>
            </w:pPr>
            <w:r>
              <w:t>Hệ thống báo lỗi hủy tour thất bại .</w:t>
            </w:r>
          </w:p>
        </w:tc>
        <w:tc>
          <w:tcPr>
            <w:tcW w:w="1463" w:type="dxa"/>
          </w:tcPr>
          <w:p w14:paraId="2646863A" w14:textId="0A715A97" w:rsidR="00C47577" w:rsidRDefault="00C47577" w:rsidP="00C47577">
            <w:pPr>
              <w:ind w:firstLine="0"/>
            </w:pPr>
            <w:r>
              <w:t>Thành công</w:t>
            </w:r>
          </w:p>
        </w:tc>
      </w:tr>
      <w:tr w:rsidR="00C47577" w14:paraId="053BC581" w14:textId="77777777" w:rsidTr="008D0C2F">
        <w:tc>
          <w:tcPr>
            <w:tcW w:w="1463" w:type="dxa"/>
          </w:tcPr>
          <w:p w14:paraId="3C7E77CF" w14:textId="62E04197" w:rsidR="00C47577" w:rsidRDefault="00C47577" w:rsidP="00C47577">
            <w:pPr>
              <w:ind w:firstLine="0"/>
            </w:pPr>
            <w:r>
              <w:t>2</w:t>
            </w:r>
          </w:p>
        </w:tc>
        <w:tc>
          <w:tcPr>
            <w:tcW w:w="1463" w:type="dxa"/>
          </w:tcPr>
          <w:p w14:paraId="5AC715D7" w14:textId="059D85B9" w:rsidR="00C47577" w:rsidRDefault="00C47577" w:rsidP="00C47577">
            <w:pPr>
              <w:ind w:firstLine="0"/>
            </w:pPr>
            <w:r>
              <w:t>Hủy tour đúng thời gian</w:t>
            </w:r>
          </w:p>
        </w:tc>
        <w:tc>
          <w:tcPr>
            <w:tcW w:w="1463" w:type="dxa"/>
          </w:tcPr>
          <w:p w14:paraId="6D4499C7" w14:textId="77777777" w:rsidR="00C47577" w:rsidRDefault="00C47577" w:rsidP="00C47577">
            <w:pPr>
              <w:ind w:firstLine="0"/>
            </w:pPr>
            <w:r>
              <w:t>Bước 1 : đặt tour thành công</w:t>
            </w:r>
          </w:p>
          <w:p w14:paraId="229DCA8D" w14:textId="713A3E31" w:rsidR="00C47577" w:rsidRDefault="00C47577" w:rsidP="00C47577">
            <w:pPr>
              <w:ind w:firstLine="0"/>
            </w:pPr>
            <w:r>
              <w:t xml:space="preserve">Bước 2: tiến hành tủy tour </w:t>
            </w:r>
            <w:r>
              <w:lastRenderedPageBreak/>
              <w:t>đúng thời gian</w:t>
            </w:r>
          </w:p>
        </w:tc>
        <w:tc>
          <w:tcPr>
            <w:tcW w:w="1463" w:type="dxa"/>
          </w:tcPr>
          <w:p w14:paraId="1A7036DA" w14:textId="19383C0E" w:rsidR="00C47577" w:rsidRDefault="00C47577" w:rsidP="00C47577">
            <w:pPr>
              <w:ind w:firstLine="0"/>
            </w:pPr>
            <w:r>
              <w:lastRenderedPageBreak/>
              <w:t>Hệ thống tiến hành hủy tour và hoàn tiền cho khách hàng.</w:t>
            </w:r>
          </w:p>
        </w:tc>
        <w:tc>
          <w:tcPr>
            <w:tcW w:w="1463" w:type="dxa"/>
          </w:tcPr>
          <w:p w14:paraId="5DF50270" w14:textId="1E76EA83" w:rsidR="00C47577" w:rsidRDefault="00C47577" w:rsidP="00C47577">
            <w:pPr>
              <w:ind w:firstLine="0"/>
            </w:pPr>
            <w:r>
              <w:t>Hệ thống tiến hành hủy tour và hoàn tiền cho khách hàng.</w:t>
            </w:r>
          </w:p>
        </w:tc>
        <w:tc>
          <w:tcPr>
            <w:tcW w:w="1463" w:type="dxa"/>
          </w:tcPr>
          <w:p w14:paraId="1B6B7A33" w14:textId="2EBA7693" w:rsidR="00C47577" w:rsidRDefault="00C47577" w:rsidP="00BB5BD3">
            <w:pPr>
              <w:keepNext/>
              <w:ind w:firstLine="0"/>
            </w:pPr>
            <w:r>
              <w:t>Thành công</w:t>
            </w:r>
          </w:p>
        </w:tc>
      </w:tr>
    </w:tbl>
    <w:p w14:paraId="4126B494" w14:textId="111AC7E5" w:rsidR="00AF71A6" w:rsidRDefault="00BB5BD3" w:rsidP="00BB5BD3">
      <w:pPr>
        <w:pStyle w:val="Caption"/>
        <w:jc w:val="center"/>
      </w:pPr>
      <w:bookmarkStart w:id="132" w:name="_Toc166355263"/>
      <w:r>
        <w:t xml:space="preserve">Bảng </w:t>
      </w:r>
      <w:r w:rsidR="00F26CBC">
        <w:fldChar w:fldCharType="begin"/>
      </w:r>
      <w:r w:rsidR="00F26CBC">
        <w:instrText xml:space="preserve"> STYLEREF 2 \s </w:instrText>
      </w:r>
      <w:r w:rsidR="00F26CBC">
        <w:fldChar w:fldCharType="separate"/>
      </w:r>
      <w:r w:rsidR="00F26CBC">
        <w:rPr>
          <w:noProof/>
        </w:rPr>
        <w:t>4</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4</w:t>
      </w:r>
      <w:r w:rsidR="00F26CBC">
        <w:fldChar w:fldCharType="end"/>
      </w:r>
      <w:r>
        <w:t>: Bảng kiểm thức chức năng hủy tour</w:t>
      </w:r>
      <w:bookmarkEnd w:id="132"/>
    </w:p>
    <w:p w14:paraId="1B700462" w14:textId="0084EC6F" w:rsidR="00186E47" w:rsidRDefault="001F7D4D" w:rsidP="001F7D4D">
      <w:pPr>
        <w:pStyle w:val="Heading5"/>
      </w:pPr>
      <w:r>
        <w:t>Kiểm thử c</w:t>
      </w:r>
      <w:r w:rsidR="00186E47">
        <w:t>hức năng chat trực tuyến</w:t>
      </w:r>
    </w:p>
    <w:tbl>
      <w:tblPr>
        <w:tblStyle w:val="TableGrid"/>
        <w:tblW w:w="0" w:type="auto"/>
        <w:tblLook w:val="04A0" w:firstRow="1" w:lastRow="0" w:firstColumn="1" w:lastColumn="0" w:noHBand="0" w:noVBand="1"/>
      </w:tblPr>
      <w:tblGrid>
        <w:gridCol w:w="1463"/>
        <w:gridCol w:w="1463"/>
        <w:gridCol w:w="1463"/>
        <w:gridCol w:w="1463"/>
        <w:gridCol w:w="1463"/>
        <w:gridCol w:w="1463"/>
      </w:tblGrid>
      <w:tr w:rsidR="00AF71A6" w14:paraId="681D2BEA" w14:textId="77777777" w:rsidTr="008D0C2F">
        <w:tc>
          <w:tcPr>
            <w:tcW w:w="1463" w:type="dxa"/>
          </w:tcPr>
          <w:p w14:paraId="72625008" w14:textId="77777777" w:rsidR="00AF71A6" w:rsidRDefault="00AF71A6" w:rsidP="008D0C2F">
            <w:pPr>
              <w:ind w:firstLine="0"/>
            </w:pPr>
            <w:r>
              <w:t>STT</w:t>
            </w:r>
          </w:p>
        </w:tc>
        <w:tc>
          <w:tcPr>
            <w:tcW w:w="1463" w:type="dxa"/>
          </w:tcPr>
          <w:p w14:paraId="40A54103" w14:textId="77777777" w:rsidR="00AF71A6" w:rsidRDefault="00AF71A6" w:rsidP="008D0C2F">
            <w:pPr>
              <w:ind w:firstLine="0"/>
            </w:pPr>
            <w:r>
              <w:t>Trường hợp kiểm thử</w:t>
            </w:r>
          </w:p>
        </w:tc>
        <w:tc>
          <w:tcPr>
            <w:tcW w:w="1463" w:type="dxa"/>
          </w:tcPr>
          <w:p w14:paraId="1EBBDE8B" w14:textId="77777777" w:rsidR="00AF71A6" w:rsidRDefault="00AF71A6" w:rsidP="008D0C2F">
            <w:pPr>
              <w:ind w:firstLine="0"/>
            </w:pPr>
            <w:r>
              <w:t>Các bước kiểm thử</w:t>
            </w:r>
          </w:p>
        </w:tc>
        <w:tc>
          <w:tcPr>
            <w:tcW w:w="1463" w:type="dxa"/>
          </w:tcPr>
          <w:p w14:paraId="285534CB" w14:textId="77777777" w:rsidR="00AF71A6" w:rsidRDefault="00AF71A6" w:rsidP="008D0C2F">
            <w:pPr>
              <w:ind w:firstLine="0"/>
            </w:pPr>
            <w:r>
              <w:t>Kết quả mong đợi</w:t>
            </w:r>
          </w:p>
        </w:tc>
        <w:tc>
          <w:tcPr>
            <w:tcW w:w="1463" w:type="dxa"/>
          </w:tcPr>
          <w:p w14:paraId="67D70F5C" w14:textId="77777777" w:rsidR="00AF71A6" w:rsidRDefault="00AF71A6" w:rsidP="008D0C2F">
            <w:pPr>
              <w:ind w:firstLine="0"/>
            </w:pPr>
            <w:r>
              <w:t>Kết quả thực tế</w:t>
            </w:r>
          </w:p>
        </w:tc>
        <w:tc>
          <w:tcPr>
            <w:tcW w:w="1463" w:type="dxa"/>
          </w:tcPr>
          <w:p w14:paraId="40751E6E" w14:textId="77777777" w:rsidR="00AF71A6" w:rsidRDefault="00AF71A6" w:rsidP="008D0C2F">
            <w:pPr>
              <w:ind w:firstLine="0"/>
            </w:pPr>
            <w:r>
              <w:t>Thành công / Thất bại</w:t>
            </w:r>
          </w:p>
        </w:tc>
      </w:tr>
      <w:tr w:rsidR="00AF71A6" w14:paraId="7C54E456" w14:textId="77777777" w:rsidTr="008D0C2F">
        <w:tc>
          <w:tcPr>
            <w:tcW w:w="1463" w:type="dxa"/>
          </w:tcPr>
          <w:p w14:paraId="422A9490" w14:textId="6A71A0E2" w:rsidR="00AF71A6" w:rsidRDefault="00186E47" w:rsidP="008D0C2F">
            <w:pPr>
              <w:ind w:firstLine="0"/>
            </w:pPr>
            <w:r>
              <w:t>1</w:t>
            </w:r>
          </w:p>
        </w:tc>
        <w:tc>
          <w:tcPr>
            <w:tcW w:w="1463" w:type="dxa"/>
          </w:tcPr>
          <w:p w14:paraId="76922902" w14:textId="4BC7EFEA" w:rsidR="00AF71A6" w:rsidRDefault="00186E47" w:rsidP="008D0C2F">
            <w:pPr>
              <w:ind w:firstLine="0"/>
            </w:pPr>
            <w:r>
              <w:t>Chat khi người dùng chưa đăng nhập</w:t>
            </w:r>
          </w:p>
        </w:tc>
        <w:tc>
          <w:tcPr>
            <w:tcW w:w="1463" w:type="dxa"/>
          </w:tcPr>
          <w:p w14:paraId="3A1DFAAC" w14:textId="77777777" w:rsidR="00AF71A6" w:rsidRDefault="00186E47" w:rsidP="008D0C2F">
            <w:pPr>
              <w:ind w:firstLine="0"/>
            </w:pPr>
            <w:r>
              <w:t>Bước 1 : đến trang chat vấn đáp.</w:t>
            </w:r>
          </w:p>
          <w:p w14:paraId="603C239E" w14:textId="419DB6DD" w:rsidR="00186E47" w:rsidRDefault="00186E47" w:rsidP="008D0C2F">
            <w:pPr>
              <w:ind w:firstLine="0"/>
            </w:pPr>
            <w:r>
              <w:t>Bước 2 : chat</w:t>
            </w:r>
          </w:p>
        </w:tc>
        <w:tc>
          <w:tcPr>
            <w:tcW w:w="1463" w:type="dxa"/>
          </w:tcPr>
          <w:p w14:paraId="7E2F41D5" w14:textId="2A094DDA" w:rsidR="00AF71A6" w:rsidRDefault="00186E47" w:rsidP="008D0C2F">
            <w:pPr>
              <w:ind w:firstLine="0"/>
            </w:pPr>
            <w:r>
              <w:t>Hệ thống thông báo lỗi và yêu cầu đăng nhập để chat</w:t>
            </w:r>
          </w:p>
        </w:tc>
        <w:tc>
          <w:tcPr>
            <w:tcW w:w="1463" w:type="dxa"/>
          </w:tcPr>
          <w:p w14:paraId="75FD759F" w14:textId="0C5409C7" w:rsidR="00AF71A6" w:rsidRDefault="00186E47" w:rsidP="008D0C2F">
            <w:pPr>
              <w:ind w:firstLine="0"/>
            </w:pPr>
            <w:r>
              <w:t>Hệ thống thông báo lỗi và yêu cầu đăng nhập để chat</w:t>
            </w:r>
          </w:p>
        </w:tc>
        <w:tc>
          <w:tcPr>
            <w:tcW w:w="1463" w:type="dxa"/>
          </w:tcPr>
          <w:p w14:paraId="17964EAC" w14:textId="537FF8FA" w:rsidR="00AF71A6" w:rsidRDefault="00186E47" w:rsidP="008D0C2F">
            <w:pPr>
              <w:ind w:firstLine="0"/>
            </w:pPr>
            <w:r>
              <w:t>Thành công</w:t>
            </w:r>
            <w:r w:rsidR="00AB6441">
              <w:t xml:space="preserve">  </w:t>
            </w:r>
          </w:p>
        </w:tc>
      </w:tr>
      <w:tr w:rsidR="00AF71A6" w14:paraId="59CCD160" w14:textId="77777777" w:rsidTr="008D0C2F">
        <w:tc>
          <w:tcPr>
            <w:tcW w:w="1463" w:type="dxa"/>
          </w:tcPr>
          <w:p w14:paraId="5FC8BEDC" w14:textId="6F7F788B" w:rsidR="00AF71A6" w:rsidRDefault="00AB6441" w:rsidP="008D0C2F">
            <w:pPr>
              <w:ind w:firstLine="0"/>
            </w:pPr>
            <w:r>
              <w:t>2</w:t>
            </w:r>
          </w:p>
        </w:tc>
        <w:tc>
          <w:tcPr>
            <w:tcW w:w="1463" w:type="dxa"/>
          </w:tcPr>
          <w:p w14:paraId="334EF56F" w14:textId="4FBC175D" w:rsidR="00AF71A6" w:rsidRDefault="00AB6441" w:rsidP="008D0C2F">
            <w:pPr>
              <w:ind w:firstLine="0"/>
            </w:pPr>
            <w:r>
              <w:t>Chat khi đã đăng nhập</w:t>
            </w:r>
          </w:p>
        </w:tc>
        <w:tc>
          <w:tcPr>
            <w:tcW w:w="1463" w:type="dxa"/>
          </w:tcPr>
          <w:p w14:paraId="7CB40A3A" w14:textId="77777777" w:rsidR="00AF71A6" w:rsidRDefault="00AB6441" w:rsidP="008D0C2F">
            <w:pPr>
              <w:ind w:firstLine="0"/>
            </w:pPr>
            <w:r>
              <w:t>Bước 1 : đăng nhập và đến trang chat</w:t>
            </w:r>
          </w:p>
          <w:p w14:paraId="772A724C" w14:textId="409E70E4" w:rsidR="00AB6441" w:rsidRDefault="00AB6441" w:rsidP="008D0C2F">
            <w:pPr>
              <w:ind w:firstLine="0"/>
            </w:pPr>
            <w:r>
              <w:t>Bước 2: chat với admin</w:t>
            </w:r>
          </w:p>
        </w:tc>
        <w:tc>
          <w:tcPr>
            <w:tcW w:w="1463" w:type="dxa"/>
          </w:tcPr>
          <w:p w14:paraId="326FB8AF" w14:textId="775A443A" w:rsidR="00AF71A6" w:rsidRDefault="00C47577" w:rsidP="008D0C2F">
            <w:pPr>
              <w:ind w:firstLine="0"/>
            </w:pPr>
            <w:r>
              <w:t>Chat với người hỗ trợ và được tư vấn hợp lí</w:t>
            </w:r>
          </w:p>
        </w:tc>
        <w:tc>
          <w:tcPr>
            <w:tcW w:w="1463" w:type="dxa"/>
          </w:tcPr>
          <w:p w14:paraId="030CDAC9" w14:textId="405D7FA9" w:rsidR="00AF71A6" w:rsidRDefault="00C47577" w:rsidP="008D0C2F">
            <w:pPr>
              <w:ind w:firstLine="0"/>
            </w:pPr>
            <w:r>
              <w:t>Chat với người hỗ trợ và được tư vấn hợp lí</w:t>
            </w:r>
          </w:p>
        </w:tc>
        <w:tc>
          <w:tcPr>
            <w:tcW w:w="1463" w:type="dxa"/>
          </w:tcPr>
          <w:p w14:paraId="1F31EFE4" w14:textId="30CA9186" w:rsidR="00AF71A6" w:rsidRDefault="00C47577" w:rsidP="00BB5BD3">
            <w:pPr>
              <w:keepNext/>
              <w:ind w:firstLine="0"/>
            </w:pPr>
            <w:r>
              <w:t>Thành công</w:t>
            </w:r>
          </w:p>
        </w:tc>
      </w:tr>
    </w:tbl>
    <w:p w14:paraId="70E09288" w14:textId="65AA96C9" w:rsidR="00AF71A6" w:rsidRDefault="00BB5BD3" w:rsidP="00BB5BD3">
      <w:pPr>
        <w:pStyle w:val="Caption"/>
        <w:jc w:val="center"/>
      </w:pPr>
      <w:bookmarkStart w:id="133" w:name="_Toc166355264"/>
      <w:r>
        <w:t xml:space="preserve">Bảng </w:t>
      </w:r>
      <w:r w:rsidR="00F26CBC">
        <w:fldChar w:fldCharType="begin"/>
      </w:r>
      <w:r w:rsidR="00F26CBC">
        <w:instrText xml:space="preserve"> STYLEREF 2 \s </w:instrText>
      </w:r>
      <w:r w:rsidR="00F26CBC">
        <w:fldChar w:fldCharType="separate"/>
      </w:r>
      <w:r w:rsidR="00F26CBC">
        <w:rPr>
          <w:noProof/>
        </w:rPr>
        <w:t>4</w:t>
      </w:r>
      <w:r w:rsidR="00F26CBC">
        <w:fldChar w:fldCharType="end"/>
      </w:r>
      <w:r w:rsidR="00F26CBC">
        <w:noBreakHyphen/>
      </w:r>
      <w:r w:rsidR="00F26CBC">
        <w:fldChar w:fldCharType="begin"/>
      </w:r>
      <w:r w:rsidR="00F26CBC">
        <w:instrText xml:space="preserve"> SEQ Bảng \* ARABIC \s 2 </w:instrText>
      </w:r>
      <w:r w:rsidR="00F26CBC">
        <w:fldChar w:fldCharType="separate"/>
      </w:r>
      <w:r w:rsidR="00F26CBC">
        <w:rPr>
          <w:noProof/>
        </w:rPr>
        <w:t>5</w:t>
      </w:r>
      <w:r w:rsidR="00F26CBC">
        <w:fldChar w:fldCharType="end"/>
      </w:r>
      <w:r>
        <w:t>: Bảng kiểm thức chức năng chat trực tuyến</w:t>
      </w:r>
      <w:bookmarkEnd w:id="133"/>
    </w:p>
    <w:p w14:paraId="085C2BB7" w14:textId="77777777" w:rsidR="00002AB1" w:rsidRPr="00002AB1" w:rsidRDefault="00002AB1" w:rsidP="00002AB1"/>
    <w:p w14:paraId="3F9423A0" w14:textId="0EBBC2D5" w:rsidR="00085022" w:rsidRDefault="00085022" w:rsidP="00A362D9">
      <w:pPr>
        <w:pStyle w:val="Heading1"/>
      </w:pPr>
      <w:bookmarkStart w:id="134" w:name="_Toc166355182"/>
      <w:bookmarkStart w:id="135" w:name="_Toc166355677"/>
      <w:r>
        <w:t>PHẦN KẾT LUẬN</w:t>
      </w:r>
      <w:bookmarkEnd w:id="134"/>
      <w:bookmarkEnd w:id="135"/>
    </w:p>
    <w:p w14:paraId="07068089" w14:textId="506CC652" w:rsidR="00085022" w:rsidRDefault="00A362D9" w:rsidP="00A362D9">
      <w:pPr>
        <w:pStyle w:val="Heading3"/>
      </w:pPr>
      <w:bookmarkStart w:id="136" w:name="_Toc166355183"/>
      <w:bookmarkStart w:id="137" w:name="_Toc166355678"/>
      <w:r>
        <w:t>Kết quả đạt được</w:t>
      </w:r>
      <w:bookmarkEnd w:id="136"/>
      <w:bookmarkEnd w:id="137"/>
    </w:p>
    <w:p w14:paraId="0F455BA1" w14:textId="77777777" w:rsidR="00A362D9" w:rsidRDefault="00A362D9" w:rsidP="00A362D9">
      <w:r>
        <w:t>Tăng trải nghiệm người dùng: Website quản lí đặt tour du lịch sẽ cải thiện trải nghiệm người dùng bằng cách cung cấp giao diện thân thiện, tìm kiếm dễ dàng và tính năng đặt tour trực tuyến tiện lợi. Người dùng có thể dễ dàng tìm kiếm, so sánh và đặt tour theo nhu cầu của mình.</w:t>
      </w:r>
    </w:p>
    <w:p w14:paraId="72D8DFBD" w14:textId="77777777" w:rsidR="00A362D9" w:rsidRDefault="00A362D9" w:rsidP="00A362D9">
      <w:r>
        <w:t>Tiết kiệm thời gian và công sức: Khách hàng sẽ tiết kiệm thời gian và công sức khi có thể tìm kiếm và đặt tour một cách thuận tiện từ bất kỳ đâu chỉ với vài thao tác trên website.</w:t>
      </w:r>
    </w:p>
    <w:p w14:paraId="050C54F8" w14:textId="77777777" w:rsidR="00A362D9" w:rsidRDefault="00A362D9" w:rsidP="00A362D9">
      <w:r>
        <w:t>Tăng tính chuyên nghiệp và tin cậy: Website quản lí đặt tour sẽ tăng tính chuyên nghiệp và tin cậy của doanh nghiệp du lịch bằng việc cung cấp các thông tin chi tiết, đánh giá từ khách hàng và quy trình đặt tour an toàn.</w:t>
      </w:r>
    </w:p>
    <w:p w14:paraId="0BD322B4" w14:textId="45245295" w:rsidR="00A362D9" w:rsidRPr="00A362D9" w:rsidRDefault="00A362D9" w:rsidP="00A362D9">
      <w:r>
        <w:t>Tăng doanh số và khách hàng mới: Bằng cách tăng tính tiện lợi và cạnh tranh, website này có thể giúp tăng doanh số bán tour và thu hút được khách hàng mới từ mọi nơi trên thế giới.</w:t>
      </w:r>
    </w:p>
    <w:p w14:paraId="0BA29E06" w14:textId="13002500" w:rsidR="00A362D9" w:rsidRDefault="00A362D9" w:rsidP="00A362D9">
      <w:pPr>
        <w:pStyle w:val="Heading3"/>
      </w:pPr>
      <w:bookmarkStart w:id="138" w:name="_Toc166355184"/>
      <w:bookmarkStart w:id="139" w:name="_Toc166355679"/>
      <w:r>
        <w:lastRenderedPageBreak/>
        <w:t>Hạn chế</w:t>
      </w:r>
      <w:bookmarkEnd w:id="138"/>
      <w:bookmarkEnd w:id="139"/>
    </w:p>
    <w:p w14:paraId="4D7355F5" w14:textId="7A808901" w:rsidR="00A362D9" w:rsidRDefault="00A362D9" w:rsidP="00A362D9">
      <w:r>
        <w:t>W</w:t>
      </w:r>
      <w:r w:rsidRPr="00A362D9">
        <w:t>ebsite quản lí đặt tour du lịch mang lại nhiều lợi ích cho doanh nghiệp du lịch và người dùng, nhưng cũng phải đối mặt với nhiều thách thức và hạn chế</w:t>
      </w:r>
      <w:r>
        <w:t xml:space="preserve"> như sau : </w:t>
      </w:r>
    </w:p>
    <w:p w14:paraId="6331AA7B" w14:textId="77777777" w:rsidR="00A362D9" w:rsidRDefault="00A362D9" w:rsidP="001A3D9E">
      <w:pPr>
        <w:pStyle w:val="ListParagraph"/>
      </w:pPr>
      <w:r>
        <w:t>Độ tin cậy và bảo mật: Website quản lí đặt tour du lịch phải đảm bảo độ tin cậy và bảo mật cao để tránh rủi ro liên quan đến thanh toán và thông tin cá nhân của khách hàng.</w:t>
      </w:r>
    </w:p>
    <w:p w14:paraId="03660E89" w14:textId="77777777" w:rsidR="00A362D9" w:rsidRDefault="00A362D9" w:rsidP="001A3D9E">
      <w:pPr>
        <w:pStyle w:val="ListParagraph"/>
      </w:pPr>
      <w:r>
        <w:t>Cạnh tranh với các đối thủ: Trong lĩnh vực du lịch, có rất nhiều đối thủ cạnh tranh, đòi hỏi website phải có các yếu tố phân biệt và chiến lược tiếp thị hiệu quả để thu hút và giữ chân khách hàng.</w:t>
      </w:r>
    </w:p>
    <w:p w14:paraId="2BC0C0E4" w14:textId="7D485177" w:rsidR="00A362D9" w:rsidRPr="00A362D9" w:rsidRDefault="00A362D9" w:rsidP="001A3D9E">
      <w:pPr>
        <w:pStyle w:val="ListParagraph"/>
      </w:pPr>
      <w:r>
        <w:t>Khó khăn trong xử lí các yêu cầu đặc biệt: Các yêu cầu đặc biệt từ khách hàng có thể gây khó khăn trong việc quản lí và xử lí trên website, đặc biệt là đối với các tour đặt theo yêu cầu riêng.</w:t>
      </w:r>
    </w:p>
    <w:p w14:paraId="5A78D165" w14:textId="12AEB4EB" w:rsidR="00A362D9" w:rsidRPr="00085022" w:rsidRDefault="00A362D9" w:rsidP="00A362D9">
      <w:pPr>
        <w:pStyle w:val="Heading3"/>
      </w:pPr>
      <w:bookmarkStart w:id="140" w:name="_Toc166355185"/>
      <w:bookmarkStart w:id="141" w:name="_Toc166355680"/>
      <w:r>
        <w:t>Hướng phát triển</w:t>
      </w:r>
      <w:bookmarkEnd w:id="140"/>
      <w:bookmarkEnd w:id="141"/>
    </w:p>
    <w:bookmarkEnd w:id="34"/>
    <w:bookmarkEnd w:id="35"/>
    <w:p w14:paraId="50974CD2" w14:textId="3AA2B636" w:rsidR="00A362D9" w:rsidRPr="00A362D9" w:rsidRDefault="00A362D9" w:rsidP="001A3D9E">
      <w:pPr>
        <w:pStyle w:val="ListParagraph"/>
      </w:pPr>
      <w:r w:rsidRPr="00A362D9">
        <w:t>Tích hợp Tính năng Tìm kiếm Nâng cao: Cải thiện tính năng tìm kiếm để người dùng có thể lọc tour theo nhiều tiêu chí như địa điểm, thời gian, loại hình du lịch, ngân sách, hoạt động và các tiện ích khác.</w:t>
      </w:r>
    </w:p>
    <w:p w14:paraId="576B0069" w14:textId="77777777" w:rsidR="00A362D9" w:rsidRPr="00A362D9" w:rsidRDefault="00A362D9" w:rsidP="001A3D9E">
      <w:pPr>
        <w:pStyle w:val="ListParagraph"/>
      </w:pPr>
      <w:r w:rsidRPr="00A362D9">
        <w:t>Tích hợp Chức năng Đề xuất Tour: Dựa trên lịch sử tìm kiếm và đặt tour của người dùng, cung cấp gợi ý các tour phù hợp hoặc những tour tương tự để tăng trải nghiệm cá nhân hóa.</w:t>
      </w:r>
    </w:p>
    <w:p w14:paraId="5553CF1B" w14:textId="77777777" w:rsidR="00A362D9" w:rsidRPr="00A362D9" w:rsidRDefault="00A362D9" w:rsidP="001A3D9E">
      <w:pPr>
        <w:pStyle w:val="ListParagraph"/>
      </w:pPr>
      <w:r w:rsidRPr="00A362D9">
        <w:t>Xây dựng ứng dụng di động để người dùng có thể truy cập và đặt tour mọi lúc mọi nơi, thuận tiện hơn và linh hoạt hơn.</w:t>
      </w:r>
    </w:p>
    <w:p w14:paraId="0F206ABB" w14:textId="77777777" w:rsidR="00A362D9" w:rsidRPr="00A362D9" w:rsidRDefault="00A362D9" w:rsidP="001A3D9E">
      <w:pPr>
        <w:pStyle w:val="ListParagraph"/>
      </w:pPr>
      <w:r w:rsidRPr="00A362D9">
        <w:t>Đảm bảo thông tin cá nhân và thanh toán của khách hàng được bảo vệ tốt nhất, đảm bảo tính an toàn và tin cậy của dịch vụ.</w:t>
      </w:r>
    </w:p>
    <w:p w14:paraId="223A65DA" w14:textId="77777777" w:rsidR="00A362D9" w:rsidRPr="00A362D9" w:rsidRDefault="00A362D9" w:rsidP="001A3D9E">
      <w:pPr>
        <w:pStyle w:val="ListParagraph"/>
      </w:pPr>
      <w:r w:rsidRPr="00A362D9">
        <w:t>Liên kết với các hệ thống thanh toán để cung cấp nhiều phương thức thanh toán an toàn và thuận tiện cho người dùng.</w:t>
      </w:r>
    </w:p>
    <w:p w14:paraId="1EDA2289" w14:textId="77777777" w:rsidR="00A362D9" w:rsidRPr="00A362D9" w:rsidRDefault="00A362D9" w:rsidP="001A3D9E">
      <w:pPr>
        <w:pStyle w:val="ListParagraph"/>
      </w:pPr>
      <w:r w:rsidRPr="00A362D9">
        <w:t>Sử dụng trí tuệ nhân tạo để cải thiện tính năng tìm kiếm, đề xuất tour và tư vấn cho người dùng.</w:t>
      </w:r>
    </w:p>
    <w:p w14:paraId="200AE20E" w14:textId="316BAD39" w:rsidR="00A362D9" w:rsidRPr="00A362D9" w:rsidRDefault="00A362D9" w:rsidP="001A3D9E">
      <w:pPr>
        <w:pStyle w:val="ListParagraph"/>
      </w:pPr>
      <w:r w:rsidRPr="00A362D9">
        <w:t>Triển khai chatbot để hỗ trợ tự động trả lời các câu hỏi thường gặp và cung cấp hỗ trợ trực tuyến nhanh chóng.</w:t>
      </w:r>
    </w:p>
    <w:p w14:paraId="2393F748" w14:textId="77777777" w:rsidR="00575875" w:rsidRDefault="00575875" w:rsidP="000251EE">
      <w:pPr>
        <w:pStyle w:val="Heading1"/>
        <w:numPr>
          <w:ilvl w:val="0"/>
          <w:numId w:val="0"/>
        </w:numPr>
        <w:ind w:left="432"/>
      </w:pPr>
      <w:bookmarkStart w:id="142" w:name="_Toc132286333"/>
      <w:bookmarkStart w:id="143" w:name="_Toc166355186"/>
      <w:bookmarkStart w:id="144" w:name="_Toc166355681"/>
      <w:r w:rsidRPr="00BD7E54">
        <w:rPr>
          <w:lang w:val="vi-VN"/>
        </w:rPr>
        <w:t>TÀI LIỆU THAM KHẢO</w:t>
      </w:r>
      <w:bookmarkEnd w:id="142"/>
      <w:bookmarkEnd w:id="143"/>
      <w:bookmarkEnd w:id="144"/>
    </w:p>
    <w:p w14:paraId="2D5DABA9" w14:textId="77777777" w:rsidR="0008188C" w:rsidRPr="0008188C" w:rsidRDefault="0008188C" w:rsidP="0008188C">
      <w:pPr>
        <w:pStyle w:val="Bibliography"/>
        <w:rPr>
          <w:rFonts w:cs="Times New Roman"/>
          <w:sz w:val="32"/>
        </w:rPr>
      </w:pPr>
      <w:r>
        <w:fldChar w:fldCharType="begin"/>
      </w:r>
      <w:r>
        <w:instrText xml:space="preserve"> ADDIN ZOTERO_BIBL {"uncited":[],"omitted":[],"custom":[]} CSL_BIBLIOGRAPHY </w:instrText>
      </w:r>
      <w:r>
        <w:fldChar w:fldCharType="separate"/>
      </w:r>
      <w:r w:rsidRPr="0008188C">
        <w:rPr>
          <w:rFonts w:cs="Times New Roman"/>
          <w:sz w:val="32"/>
        </w:rPr>
        <w:t>[1]</w:t>
      </w:r>
      <w:r w:rsidRPr="0008188C">
        <w:rPr>
          <w:rFonts w:cs="Times New Roman"/>
          <w:sz w:val="32"/>
        </w:rPr>
        <w:tab/>
        <w:t>Tiến C. L. V., “NodeJS là gì? Tổng quan kiến thức về Node.JS từ A-Z”. Truy cập: 7 Tháng Năm 2024. [Online]. Available at: https://vietnix.vn/nodejs-la-gi/</w:t>
      </w:r>
    </w:p>
    <w:p w14:paraId="7D8F4D34" w14:textId="77777777" w:rsidR="0008188C" w:rsidRPr="0008188C" w:rsidRDefault="0008188C" w:rsidP="0008188C">
      <w:pPr>
        <w:pStyle w:val="Bibliography"/>
        <w:rPr>
          <w:rFonts w:cs="Times New Roman"/>
          <w:sz w:val="32"/>
        </w:rPr>
      </w:pPr>
      <w:r w:rsidRPr="0008188C">
        <w:rPr>
          <w:rFonts w:cs="Times New Roman"/>
          <w:sz w:val="32"/>
        </w:rPr>
        <w:lastRenderedPageBreak/>
        <w:t>[2]</w:t>
      </w:r>
      <w:r w:rsidRPr="0008188C">
        <w:rPr>
          <w:rFonts w:cs="Times New Roman"/>
          <w:sz w:val="32"/>
        </w:rPr>
        <w:tab/>
        <w:t>“Bắt Đầu – React”. Truy cập: 7 Tháng Năm 2024. [Online]. Available at: https://vi.legacy.reactjs.org/docs/getting-started.html</w:t>
      </w:r>
    </w:p>
    <w:p w14:paraId="7D91C9C9" w14:textId="77777777" w:rsidR="0008188C" w:rsidRPr="0008188C" w:rsidRDefault="0008188C" w:rsidP="0008188C">
      <w:pPr>
        <w:pStyle w:val="Bibliography"/>
        <w:rPr>
          <w:rFonts w:cs="Times New Roman"/>
          <w:sz w:val="32"/>
        </w:rPr>
      </w:pPr>
      <w:r w:rsidRPr="0008188C">
        <w:rPr>
          <w:rFonts w:cs="Times New Roman"/>
          <w:sz w:val="32"/>
        </w:rPr>
        <w:t>[3]</w:t>
      </w:r>
      <w:r w:rsidRPr="0008188C">
        <w:rPr>
          <w:rFonts w:cs="Times New Roman"/>
          <w:sz w:val="32"/>
        </w:rPr>
        <w:tab/>
        <w:t>T. Blog, “Expressjs là gì? Tất tần tật về khái niệm Express.js”, TopDev. Truy cập: 7 Tháng Năm 2024. [Online]. Available at: https://topdev.vn/blog/express-js-la-gi/</w:t>
      </w:r>
    </w:p>
    <w:p w14:paraId="5CF714A3" w14:textId="77777777" w:rsidR="0008188C" w:rsidRPr="0008188C" w:rsidRDefault="0008188C" w:rsidP="0008188C">
      <w:pPr>
        <w:pStyle w:val="Bibliography"/>
        <w:rPr>
          <w:rFonts w:cs="Times New Roman"/>
          <w:sz w:val="32"/>
        </w:rPr>
      </w:pPr>
      <w:r w:rsidRPr="0008188C">
        <w:rPr>
          <w:rFonts w:cs="Times New Roman"/>
          <w:sz w:val="32"/>
        </w:rPr>
        <w:t>[4]</w:t>
      </w:r>
      <w:r w:rsidRPr="0008188C">
        <w:rPr>
          <w:rFonts w:cs="Times New Roman"/>
          <w:sz w:val="32"/>
        </w:rPr>
        <w:tab/>
        <w:t>Tiến C. L. V., “MySQL là gì? Giải thích tất cả về MySQL cho người mới”. Truy cập: 7 Tháng Năm 2024. [Online]. Available at: https://vietnix.vn/mysql-la-gi/</w:t>
      </w:r>
    </w:p>
    <w:p w14:paraId="0DDF8B5B" w14:textId="77777777" w:rsidR="0008188C" w:rsidRPr="0008188C" w:rsidRDefault="0008188C" w:rsidP="0008188C">
      <w:pPr>
        <w:pStyle w:val="Bibliography"/>
        <w:rPr>
          <w:rFonts w:cs="Times New Roman"/>
          <w:sz w:val="32"/>
        </w:rPr>
      </w:pPr>
      <w:r w:rsidRPr="0008188C">
        <w:rPr>
          <w:rFonts w:cs="Times New Roman"/>
          <w:sz w:val="32"/>
        </w:rPr>
        <w:t>[5]</w:t>
      </w:r>
      <w:r w:rsidRPr="0008188C">
        <w:rPr>
          <w:rFonts w:cs="Times New Roman"/>
          <w:sz w:val="32"/>
        </w:rPr>
        <w:tab/>
        <w:t>“Giới thiệu Ant Design”. Truy cập: 7 Tháng Năm 2024. [Online]. Available at: https://viblo.asia/p/gioi-thieu-ant-design-L4x5xwzblBM</w:t>
      </w:r>
    </w:p>
    <w:p w14:paraId="1E19172D" w14:textId="11E923B0" w:rsidR="0008188C" w:rsidRPr="0008188C" w:rsidRDefault="0008188C" w:rsidP="000251EE">
      <w:pPr>
        <w:pStyle w:val="Heading1"/>
        <w:numPr>
          <w:ilvl w:val="0"/>
          <w:numId w:val="0"/>
        </w:numPr>
        <w:ind w:left="432"/>
      </w:pPr>
      <w:r>
        <w:fldChar w:fldCharType="end"/>
      </w:r>
    </w:p>
    <w:sectPr w:rsidR="0008188C" w:rsidRPr="0008188C" w:rsidSect="008F01BE">
      <w:headerReference w:type="default" r:id="rId69"/>
      <w:pgSz w:w="11907" w:h="16839" w:code="9"/>
      <w:pgMar w:top="1701" w:right="1134" w:bottom="1701" w:left="1985" w:header="720" w:footer="37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DA085F" w14:textId="77777777" w:rsidR="006379B5" w:rsidRDefault="006379B5" w:rsidP="00DD2307">
      <w:pPr>
        <w:spacing w:after="0" w:line="240" w:lineRule="auto"/>
      </w:pPr>
      <w:r>
        <w:separator/>
      </w:r>
    </w:p>
  </w:endnote>
  <w:endnote w:type="continuationSeparator" w:id="0">
    <w:p w14:paraId="65615C71" w14:textId="77777777" w:rsidR="006379B5" w:rsidRDefault="006379B5" w:rsidP="00DD2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35847" w14:textId="77777777" w:rsidR="007F030A" w:rsidRDefault="007F030A">
    <w:pPr>
      <w:pStyle w:val="Footer"/>
    </w:pPr>
  </w:p>
  <w:p w14:paraId="483A2F12" w14:textId="77777777" w:rsidR="007F030A" w:rsidRDefault="007F03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321108"/>
      <w:docPartObj>
        <w:docPartGallery w:val="Page Numbers (Bottom of Page)"/>
        <w:docPartUnique/>
      </w:docPartObj>
    </w:sdtPr>
    <w:sdtEndPr>
      <w:rPr>
        <w:color w:val="7F7F7F" w:themeColor="background1" w:themeShade="7F"/>
        <w:spacing w:val="60"/>
      </w:rPr>
    </w:sdtEndPr>
    <w:sdtContent>
      <w:p w14:paraId="7F8F3D38" w14:textId="77777777" w:rsidR="00A71670" w:rsidRDefault="00A71670">
        <w:pPr>
          <w:pStyle w:val="Footer"/>
          <w:pBdr>
            <w:top w:val="single" w:sz="4" w:space="1" w:color="D9D9D9" w:themeColor="background1" w:themeShade="D9"/>
          </w:pBdr>
          <w:jc w:val="right"/>
        </w:pPr>
        <w:r>
          <w:fldChar w:fldCharType="begin"/>
        </w:r>
        <w:r>
          <w:instrText xml:space="preserve"> PAGE   \* MERGEFORMAT </w:instrText>
        </w:r>
        <w:r>
          <w:fldChar w:fldCharType="separate"/>
        </w:r>
        <w:r w:rsidR="00663A35">
          <w:rPr>
            <w:noProof/>
          </w:rPr>
          <w:t>1</w:t>
        </w:r>
        <w:r>
          <w:rPr>
            <w:noProof/>
          </w:rPr>
          <w:fldChar w:fldCharType="end"/>
        </w:r>
        <w:r>
          <w:t xml:space="preserve"> | </w:t>
        </w:r>
        <w:r>
          <w:rPr>
            <w:lang w:val="vi-VN"/>
          </w:rPr>
          <w:t>Tra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ED6AA8" w14:textId="77777777" w:rsidR="006379B5" w:rsidRDefault="006379B5" w:rsidP="00DD2307">
      <w:pPr>
        <w:spacing w:after="0" w:line="240" w:lineRule="auto"/>
      </w:pPr>
      <w:r>
        <w:separator/>
      </w:r>
    </w:p>
  </w:footnote>
  <w:footnote w:type="continuationSeparator" w:id="0">
    <w:p w14:paraId="2A8E5410" w14:textId="77777777" w:rsidR="006379B5" w:rsidRDefault="006379B5" w:rsidP="00DD23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D7333F" w14:textId="418FA389" w:rsidR="00A71670" w:rsidRPr="00432E57" w:rsidRDefault="00A71670" w:rsidP="00432E57">
    <w:pPr>
      <w:pStyle w:val="Header"/>
      <w:ind w:firstLine="0"/>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36990"/>
    <w:multiLevelType w:val="hybridMultilevel"/>
    <w:tmpl w:val="14A67DBC"/>
    <w:lvl w:ilvl="0" w:tplc="0338FA8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EFE54F9"/>
    <w:multiLevelType w:val="hybridMultilevel"/>
    <w:tmpl w:val="463E2ACA"/>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20A812E7"/>
    <w:multiLevelType w:val="multilevel"/>
    <w:tmpl w:val="20A812E7"/>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1D51EFE"/>
    <w:multiLevelType w:val="hybridMultilevel"/>
    <w:tmpl w:val="0062E87A"/>
    <w:lvl w:ilvl="0" w:tplc="D6562EC0">
      <w:start w:val="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32FF17F4"/>
    <w:multiLevelType w:val="multilevel"/>
    <w:tmpl w:val="1070DFDA"/>
    <w:lvl w:ilvl="0">
      <w:start w:val="1"/>
      <w:numFmt w:val="decimal"/>
      <w:pStyle w:val="Heading1"/>
      <w:suff w:val="space"/>
      <w:lvlText w:val="Phần %1: "/>
      <w:lvlJc w:val="left"/>
      <w:pPr>
        <w:ind w:left="432" w:hanging="432"/>
      </w:pPr>
      <w:rPr>
        <w:rFonts w:hint="default"/>
      </w:rPr>
    </w:lvl>
    <w:lvl w:ilvl="1">
      <w:start w:val="1"/>
      <w:numFmt w:val="decimal"/>
      <w:pStyle w:val="Heading2"/>
      <w:lvlText w:val="Chương %2."/>
      <w:lvlJc w:val="left"/>
      <w:pPr>
        <w:tabs>
          <w:tab w:val="num" w:pos="284"/>
        </w:tabs>
        <w:ind w:left="576" w:hanging="576"/>
      </w:pPr>
      <w:rPr>
        <w:rFonts w:hint="default"/>
      </w:rPr>
    </w:lvl>
    <w:lvl w:ilvl="2">
      <w:start w:val="1"/>
      <w:numFmt w:val="decimal"/>
      <w:pStyle w:val="Heading3"/>
      <w:suff w:val="space"/>
      <w:lvlText w:val="%3."/>
      <w:lvlJc w:val="left"/>
      <w:pPr>
        <w:ind w:left="397" w:hanging="397"/>
      </w:pPr>
      <w:rPr>
        <w:rFonts w:hint="default"/>
      </w:rPr>
    </w:lvl>
    <w:lvl w:ilvl="3">
      <w:start w:val="1"/>
      <w:numFmt w:val="decimal"/>
      <w:pStyle w:val="Heading4"/>
      <w:lvlText w:val="%3.%4"/>
      <w:lvlJc w:val="left"/>
      <w:pPr>
        <w:ind w:left="864" w:hanging="864"/>
      </w:pPr>
      <w:rPr>
        <w:rFonts w:hint="default"/>
      </w:rPr>
    </w:lvl>
    <w:lvl w:ilvl="4">
      <w:start w:val="1"/>
      <w:numFmt w:val="decimal"/>
      <w:pStyle w:val="Heading5"/>
      <w:lvlText w:val="%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3320090C"/>
    <w:multiLevelType w:val="multilevel"/>
    <w:tmpl w:val="905E1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3C0248"/>
    <w:multiLevelType w:val="hybridMultilevel"/>
    <w:tmpl w:val="98B4B43E"/>
    <w:lvl w:ilvl="0" w:tplc="9F8AD9A2">
      <w:start w:val="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15:restartNumberingAfterBreak="0">
    <w:nsid w:val="3853099C"/>
    <w:multiLevelType w:val="hybridMultilevel"/>
    <w:tmpl w:val="C742AC86"/>
    <w:lvl w:ilvl="0" w:tplc="9F8AD9A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39146AA6"/>
    <w:multiLevelType w:val="hybridMultilevel"/>
    <w:tmpl w:val="62F86202"/>
    <w:lvl w:ilvl="0" w:tplc="9F8AD9A2">
      <w:start w:val="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6D77DF"/>
    <w:multiLevelType w:val="hybridMultilevel"/>
    <w:tmpl w:val="0F50E8CA"/>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992C35"/>
    <w:multiLevelType w:val="hybridMultilevel"/>
    <w:tmpl w:val="5E6E37B6"/>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54947A1A"/>
    <w:multiLevelType w:val="hybridMultilevel"/>
    <w:tmpl w:val="1E806A7E"/>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58B26912"/>
    <w:multiLevelType w:val="hybridMultilevel"/>
    <w:tmpl w:val="6CBE20E4"/>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593C25A7"/>
    <w:multiLevelType w:val="hybridMultilevel"/>
    <w:tmpl w:val="667E5BF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59C81F83"/>
    <w:multiLevelType w:val="hybridMultilevel"/>
    <w:tmpl w:val="489278AA"/>
    <w:lvl w:ilvl="0" w:tplc="9F8AD9A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195D27"/>
    <w:multiLevelType w:val="hybridMultilevel"/>
    <w:tmpl w:val="B6161484"/>
    <w:lvl w:ilvl="0" w:tplc="9F8AD9A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62DE276D"/>
    <w:multiLevelType w:val="hybridMultilevel"/>
    <w:tmpl w:val="931E69E8"/>
    <w:lvl w:ilvl="0" w:tplc="9F8AD9A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6B8B72C7"/>
    <w:multiLevelType w:val="hybridMultilevel"/>
    <w:tmpl w:val="116CA5F8"/>
    <w:lvl w:ilvl="0" w:tplc="B6F0ACEE">
      <w:start w:val="6"/>
      <w:numFmt w:val="bullet"/>
      <w:pStyle w:val="ListParagraph"/>
      <w:lvlText w:val="-"/>
      <w:lvlJc w:val="left"/>
      <w:pPr>
        <w:ind w:left="1287" w:hanging="360"/>
      </w:pPr>
      <w:rPr>
        <w:rFonts w:ascii="Times New Roman" w:eastAsia="Calibri" w:hAnsi="Times New Roman" w:cs="Times New Roman"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8" w15:restartNumberingAfterBreak="0">
    <w:nsid w:val="787906B7"/>
    <w:multiLevelType w:val="hybridMultilevel"/>
    <w:tmpl w:val="8DA46F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7AB07BF9"/>
    <w:multiLevelType w:val="hybridMultilevel"/>
    <w:tmpl w:val="983224B4"/>
    <w:lvl w:ilvl="0" w:tplc="9F8AD9A2">
      <w:start w:val="6"/>
      <w:numFmt w:val="bullet"/>
      <w:lvlText w:val="-"/>
      <w:lvlJc w:val="left"/>
      <w:pPr>
        <w:ind w:left="1854"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16cid:durableId="1868135790">
    <w:abstractNumId w:val="4"/>
  </w:num>
  <w:num w:numId="2" w16cid:durableId="69159965">
    <w:abstractNumId w:val="9"/>
  </w:num>
  <w:num w:numId="3" w16cid:durableId="1740518777">
    <w:abstractNumId w:val="18"/>
  </w:num>
  <w:num w:numId="4" w16cid:durableId="301891240">
    <w:abstractNumId w:val="1"/>
  </w:num>
  <w:num w:numId="5" w16cid:durableId="835536616">
    <w:abstractNumId w:val="5"/>
  </w:num>
  <w:num w:numId="6" w16cid:durableId="10032462">
    <w:abstractNumId w:val="12"/>
  </w:num>
  <w:num w:numId="7" w16cid:durableId="997195872">
    <w:abstractNumId w:val="4"/>
  </w:num>
  <w:num w:numId="8" w16cid:durableId="1663200702">
    <w:abstractNumId w:val="10"/>
  </w:num>
  <w:num w:numId="9" w16cid:durableId="40520171">
    <w:abstractNumId w:val="11"/>
  </w:num>
  <w:num w:numId="10" w16cid:durableId="481191893">
    <w:abstractNumId w:val="6"/>
  </w:num>
  <w:num w:numId="11" w16cid:durableId="1532573327">
    <w:abstractNumId w:val="3"/>
  </w:num>
  <w:num w:numId="12" w16cid:durableId="141578823">
    <w:abstractNumId w:val="0"/>
  </w:num>
  <w:num w:numId="13" w16cid:durableId="119997060">
    <w:abstractNumId w:val="8"/>
  </w:num>
  <w:num w:numId="14" w16cid:durableId="251279274">
    <w:abstractNumId w:val="2"/>
  </w:num>
  <w:num w:numId="15" w16cid:durableId="689330270">
    <w:abstractNumId w:val="15"/>
  </w:num>
  <w:num w:numId="16" w16cid:durableId="1066761696">
    <w:abstractNumId w:val="14"/>
  </w:num>
  <w:num w:numId="17" w16cid:durableId="776757967">
    <w:abstractNumId w:val="19"/>
  </w:num>
  <w:num w:numId="18" w16cid:durableId="2137990174">
    <w:abstractNumId w:val="13"/>
  </w:num>
  <w:num w:numId="19" w16cid:durableId="19672269">
    <w:abstractNumId w:val="17"/>
  </w:num>
  <w:num w:numId="20" w16cid:durableId="268898302">
    <w:abstractNumId w:val="7"/>
  </w:num>
  <w:num w:numId="21" w16cid:durableId="19504457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8"/>
  <w:bordersDoNotSurroundHeader/>
  <w:bordersDoNotSurroundFooter/>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DEB"/>
    <w:rsid w:val="000022EF"/>
    <w:rsid w:val="00002914"/>
    <w:rsid w:val="00002AB1"/>
    <w:rsid w:val="000046B0"/>
    <w:rsid w:val="00010750"/>
    <w:rsid w:val="000136AF"/>
    <w:rsid w:val="00013B00"/>
    <w:rsid w:val="00013DE6"/>
    <w:rsid w:val="00015448"/>
    <w:rsid w:val="00015CCF"/>
    <w:rsid w:val="0001638E"/>
    <w:rsid w:val="000214F8"/>
    <w:rsid w:val="00022431"/>
    <w:rsid w:val="00022F50"/>
    <w:rsid w:val="0002334C"/>
    <w:rsid w:val="00024488"/>
    <w:rsid w:val="000251EE"/>
    <w:rsid w:val="00025F09"/>
    <w:rsid w:val="00026109"/>
    <w:rsid w:val="0002768E"/>
    <w:rsid w:val="00030ACB"/>
    <w:rsid w:val="0003503E"/>
    <w:rsid w:val="00035423"/>
    <w:rsid w:val="00036CAE"/>
    <w:rsid w:val="000503C5"/>
    <w:rsid w:val="00053B57"/>
    <w:rsid w:val="0005651D"/>
    <w:rsid w:val="0005776B"/>
    <w:rsid w:val="0006078C"/>
    <w:rsid w:val="000755FC"/>
    <w:rsid w:val="000773CE"/>
    <w:rsid w:val="0008188C"/>
    <w:rsid w:val="00081B98"/>
    <w:rsid w:val="00085022"/>
    <w:rsid w:val="00087BD5"/>
    <w:rsid w:val="00095EE4"/>
    <w:rsid w:val="000A37C4"/>
    <w:rsid w:val="000A4940"/>
    <w:rsid w:val="000B0F2C"/>
    <w:rsid w:val="000B5D34"/>
    <w:rsid w:val="000B6B36"/>
    <w:rsid w:val="000C178C"/>
    <w:rsid w:val="000C565B"/>
    <w:rsid w:val="000D759D"/>
    <w:rsid w:val="000D7F9C"/>
    <w:rsid w:val="000F06B4"/>
    <w:rsid w:val="000F098F"/>
    <w:rsid w:val="000F2642"/>
    <w:rsid w:val="000F5E55"/>
    <w:rsid w:val="000F6F4C"/>
    <w:rsid w:val="00100F71"/>
    <w:rsid w:val="00104735"/>
    <w:rsid w:val="00107967"/>
    <w:rsid w:val="00110CC4"/>
    <w:rsid w:val="0011152E"/>
    <w:rsid w:val="00114AAE"/>
    <w:rsid w:val="0011550F"/>
    <w:rsid w:val="00117F18"/>
    <w:rsid w:val="001214FD"/>
    <w:rsid w:val="00126836"/>
    <w:rsid w:val="00133E4D"/>
    <w:rsid w:val="001417B1"/>
    <w:rsid w:val="001417FC"/>
    <w:rsid w:val="001513E4"/>
    <w:rsid w:val="001525F8"/>
    <w:rsid w:val="00157FB2"/>
    <w:rsid w:val="0016130C"/>
    <w:rsid w:val="00166CF0"/>
    <w:rsid w:val="001705C6"/>
    <w:rsid w:val="00171100"/>
    <w:rsid w:val="00172EAE"/>
    <w:rsid w:val="00173B53"/>
    <w:rsid w:val="001816F2"/>
    <w:rsid w:val="001826B0"/>
    <w:rsid w:val="00186E47"/>
    <w:rsid w:val="00191FCE"/>
    <w:rsid w:val="001923B4"/>
    <w:rsid w:val="00195DC3"/>
    <w:rsid w:val="001964E9"/>
    <w:rsid w:val="0019761A"/>
    <w:rsid w:val="001A1158"/>
    <w:rsid w:val="001A3D9E"/>
    <w:rsid w:val="001B080D"/>
    <w:rsid w:val="001C0122"/>
    <w:rsid w:val="001C2544"/>
    <w:rsid w:val="001C2561"/>
    <w:rsid w:val="001C4B28"/>
    <w:rsid w:val="001C61DF"/>
    <w:rsid w:val="001C628E"/>
    <w:rsid w:val="001C729E"/>
    <w:rsid w:val="001D2A43"/>
    <w:rsid w:val="001D7866"/>
    <w:rsid w:val="001D7ED6"/>
    <w:rsid w:val="001E0B20"/>
    <w:rsid w:val="001E186C"/>
    <w:rsid w:val="001E21E0"/>
    <w:rsid w:val="001F0390"/>
    <w:rsid w:val="001F34A6"/>
    <w:rsid w:val="001F7D4D"/>
    <w:rsid w:val="002019F2"/>
    <w:rsid w:val="00202D6A"/>
    <w:rsid w:val="00203A72"/>
    <w:rsid w:val="00206FBB"/>
    <w:rsid w:val="0021030B"/>
    <w:rsid w:val="00210C8C"/>
    <w:rsid w:val="00221677"/>
    <w:rsid w:val="002342A6"/>
    <w:rsid w:val="002402C4"/>
    <w:rsid w:val="00241776"/>
    <w:rsid w:val="00241786"/>
    <w:rsid w:val="00246ECF"/>
    <w:rsid w:val="002527AC"/>
    <w:rsid w:val="002528A0"/>
    <w:rsid w:val="0025695F"/>
    <w:rsid w:val="00261121"/>
    <w:rsid w:val="00262969"/>
    <w:rsid w:val="00266CDE"/>
    <w:rsid w:val="00275DC1"/>
    <w:rsid w:val="00276917"/>
    <w:rsid w:val="00281B2C"/>
    <w:rsid w:val="00283BB5"/>
    <w:rsid w:val="00292382"/>
    <w:rsid w:val="002952B2"/>
    <w:rsid w:val="002A7655"/>
    <w:rsid w:val="002B0507"/>
    <w:rsid w:val="002B4761"/>
    <w:rsid w:val="002C28A7"/>
    <w:rsid w:val="002C6820"/>
    <w:rsid w:val="002D0EC5"/>
    <w:rsid w:val="002D38C8"/>
    <w:rsid w:val="002E23C5"/>
    <w:rsid w:val="002E417E"/>
    <w:rsid w:val="002E7AA9"/>
    <w:rsid w:val="002F1238"/>
    <w:rsid w:val="002F4BE3"/>
    <w:rsid w:val="002F65B4"/>
    <w:rsid w:val="00305D2A"/>
    <w:rsid w:val="003073D3"/>
    <w:rsid w:val="00311C72"/>
    <w:rsid w:val="00313125"/>
    <w:rsid w:val="003134EA"/>
    <w:rsid w:val="00316787"/>
    <w:rsid w:val="0033686E"/>
    <w:rsid w:val="00336D72"/>
    <w:rsid w:val="0034181B"/>
    <w:rsid w:val="003435DF"/>
    <w:rsid w:val="0035008C"/>
    <w:rsid w:val="00353CD9"/>
    <w:rsid w:val="00354481"/>
    <w:rsid w:val="00355229"/>
    <w:rsid w:val="003620E9"/>
    <w:rsid w:val="00363613"/>
    <w:rsid w:val="00371AC4"/>
    <w:rsid w:val="00375AA4"/>
    <w:rsid w:val="00377A63"/>
    <w:rsid w:val="00380AB0"/>
    <w:rsid w:val="00382390"/>
    <w:rsid w:val="00383180"/>
    <w:rsid w:val="00385490"/>
    <w:rsid w:val="003930F2"/>
    <w:rsid w:val="00394981"/>
    <w:rsid w:val="003964B2"/>
    <w:rsid w:val="003A37CE"/>
    <w:rsid w:val="003B437D"/>
    <w:rsid w:val="003B4B23"/>
    <w:rsid w:val="003C12C3"/>
    <w:rsid w:val="003C318B"/>
    <w:rsid w:val="003C664D"/>
    <w:rsid w:val="003D5331"/>
    <w:rsid w:val="003D69F0"/>
    <w:rsid w:val="003E5FFA"/>
    <w:rsid w:val="003E6DD7"/>
    <w:rsid w:val="0040009A"/>
    <w:rsid w:val="00403D7E"/>
    <w:rsid w:val="0041488E"/>
    <w:rsid w:val="004174D4"/>
    <w:rsid w:val="00420562"/>
    <w:rsid w:val="00422FA9"/>
    <w:rsid w:val="00432874"/>
    <w:rsid w:val="00432E57"/>
    <w:rsid w:val="004378A0"/>
    <w:rsid w:val="00443D16"/>
    <w:rsid w:val="00444CD5"/>
    <w:rsid w:val="00446BB5"/>
    <w:rsid w:val="00454B30"/>
    <w:rsid w:val="00465C06"/>
    <w:rsid w:val="00471DA2"/>
    <w:rsid w:val="00472643"/>
    <w:rsid w:val="00475517"/>
    <w:rsid w:val="00475BBB"/>
    <w:rsid w:val="0048152C"/>
    <w:rsid w:val="00482C77"/>
    <w:rsid w:val="00497DA3"/>
    <w:rsid w:val="004A4DAD"/>
    <w:rsid w:val="004B16EF"/>
    <w:rsid w:val="004B1D4E"/>
    <w:rsid w:val="004C38F5"/>
    <w:rsid w:val="004C590F"/>
    <w:rsid w:val="004D0818"/>
    <w:rsid w:val="004D19B9"/>
    <w:rsid w:val="004E00E1"/>
    <w:rsid w:val="004E1812"/>
    <w:rsid w:val="004F030C"/>
    <w:rsid w:val="004F0708"/>
    <w:rsid w:val="004F1CC2"/>
    <w:rsid w:val="004F729C"/>
    <w:rsid w:val="00501ACF"/>
    <w:rsid w:val="005110CC"/>
    <w:rsid w:val="0051651E"/>
    <w:rsid w:val="0052071E"/>
    <w:rsid w:val="005277F2"/>
    <w:rsid w:val="00534941"/>
    <w:rsid w:val="00535103"/>
    <w:rsid w:val="00536003"/>
    <w:rsid w:val="0053644A"/>
    <w:rsid w:val="0054395E"/>
    <w:rsid w:val="00544FD7"/>
    <w:rsid w:val="005455C3"/>
    <w:rsid w:val="00545A2B"/>
    <w:rsid w:val="00546454"/>
    <w:rsid w:val="00550051"/>
    <w:rsid w:val="00550A98"/>
    <w:rsid w:val="00557C42"/>
    <w:rsid w:val="00561BBA"/>
    <w:rsid w:val="0056386B"/>
    <w:rsid w:val="00565AB3"/>
    <w:rsid w:val="005678F3"/>
    <w:rsid w:val="00567ABE"/>
    <w:rsid w:val="005720AD"/>
    <w:rsid w:val="00572274"/>
    <w:rsid w:val="00573323"/>
    <w:rsid w:val="0057498C"/>
    <w:rsid w:val="00575875"/>
    <w:rsid w:val="005803EF"/>
    <w:rsid w:val="00581A5D"/>
    <w:rsid w:val="00586C27"/>
    <w:rsid w:val="00587DBA"/>
    <w:rsid w:val="00590958"/>
    <w:rsid w:val="00594B58"/>
    <w:rsid w:val="00597116"/>
    <w:rsid w:val="00597B09"/>
    <w:rsid w:val="005A48C6"/>
    <w:rsid w:val="005A7D7C"/>
    <w:rsid w:val="005B4265"/>
    <w:rsid w:val="005B547B"/>
    <w:rsid w:val="005B5A55"/>
    <w:rsid w:val="005C27AC"/>
    <w:rsid w:val="005D03F6"/>
    <w:rsid w:val="005D38E5"/>
    <w:rsid w:val="005D7DF8"/>
    <w:rsid w:val="005E1B8A"/>
    <w:rsid w:val="005F1B6C"/>
    <w:rsid w:val="005F2F63"/>
    <w:rsid w:val="005F33BB"/>
    <w:rsid w:val="005F51EE"/>
    <w:rsid w:val="005F5A22"/>
    <w:rsid w:val="00600FFE"/>
    <w:rsid w:val="00602C70"/>
    <w:rsid w:val="006062EA"/>
    <w:rsid w:val="00606392"/>
    <w:rsid w:val="00607377"/>
    <w:rsid w:val="006077C5"/>
    <w:rsid w:val="00611B18"/>
    <w:rsid w:val="006130D2"/>
    <w:rsid w:val="00613E69"/>
    <w:rsid w:val="00614B02"/>
    <w:rsid w:val="00615D01"/>
    <w:rsid w:val="00615F5A"/>
    <w:rsid w:val="00617EDE"/>
    <w:rsid w:val="00620477"/>
    <w:rsid w:val="00622A6A"/>
    <w:rsid w:val="00622A8D"/>
    <w:rsid w:val="0062342B"/>
    <w:rsid w:val="00624089"/>
    <w:rsid w:val="0062408A"/>
    <w:rsid w:val="00625898"/>
    <w:rsid w:val="00632185"/>
    <w:rsid w:val="00635927"/>
    <w:rsid w:val="00635DE1"/>
    <w:rsid w:val="00636A8E"/>
    <w:rsid w:val="006379B5"/>
    <w:rsid w:val="00641C28"/>
    <w:rsid w:val="00641F11"/>
    <w:rsid w:val="006467D3"/>
    <w:rsid w:val="00647B35"/>
    <w:rsid w:val="006520A4"/>
    <w:rsid w:val="00652697"/>
    <w:rsid w:val="00663058"/>
    <w:rsid w:val="00663A35"/>
    <w:rsid w:val="00667587"/>
    <w:rsid w:val="00671878"/>
    <w:rsid w:val="006740E1"/>
    <w:rsid w:val="006857E4"/>
    <w:rsid w:val="00693952"/>
    <w:rsid w:val="006940E6"/>
    <w:rsid w:val="00696F52"/>
    <w:rsid w:val="00697700"/>
    <w:rsid w:val="006A0509"/>
    <w:rsid w:val="006A3D98"/>
    <w:rsid w:val="006A5D11"/>
    <w:rsid w:val="006B0E67"/>
    <w:rsid w:val="006B0EAC"/>
    <w:rsid w:val="006B1ABA"/>
    <w:rsid w:val="006B24DB"/>
    <w:rsid w:val="006B31AE"/>
    <w:rsid w:val="006B4C6E"/>
    <w:rsid w:val="006C35F0"/>
    <w:rsid w:val="006C5599"/>
    <w:rsid w:val="006D1399"/>
    <w:rsid w:val="006D308C"/>
    <w:rsid w:val="006D48C3"/>
    <w:rsid w:val="006D5EEC"/>
    <w:rsid w:val="006D6A3C"/>
    <w:rsid w:val="006D7F77"/>
    <w:rsid w:val="006E0250"/>
    <w:rsid w:val="006E111A"/>
    <w:rsid w:val="006F14BE"/>
    <w:rsid w:val="007015BF"/>
    <w:rsid w:val="0070368A"/>
    <w:rsid w:val="007066B0"/>
    <w:rsid w:val="0071415B"/>
    <w:rsid w:val="007165FD"/>
    <w:rsid w:val="007228C7"/>
    <w:rsid w:val="0072341F"/>
    <w:rsid w:val="00727DC0"/>
    <w:rsid w:val="007308C9"/>
    <w:rsid w:val="0073218D"/>
    <w:rsid w:val="00762CD5"/>
    <w:rsid w:val="00765F5D"/>
    <w:rsid w:val="00766091"/>
    <w:rsid w:val="00767C25"/>
    <w:rsid w:val="0077376E"/>
    <w:rsid w:val="0077456B"/>
    <w:rsid w:val="00780017"/>
    <w:rsid w:val="007802B9"/>
    <w:rsid w:val="00780F78"/>
    <w:rsid w:val="007934E6"/>
    <w:rsid w:val="00795B0A"/>
    <w:rsid w:val="00796620"/>
    <w:rsid w:val="007A7ADD"/>
    <w:rsid w:val="007A7B0D"/>
    <w:rsid w:val="007A7D8E"/>
    <w:rsid w:val="007B2360"/>
    <w:rsid w:val="007B56C3"/>
    <w:rsid w:val="007B72C4"/>
    <w:rsid w:val="007B7FF7"/>
    <w:rsid w:val="007C0ABE"/>
    <w:rsid w:val="007C7588"/>
    <w:rsid w:val="007D06C0"/>
    <w:rsid w:val="007D0727"/>
    <w:rsid w:val="007E3579"/>
    <w:rsid w:val="007E373D"/>
    <w:rsid w:val="007E4828"/>
    <w:rsid w:val="007E5DE8"/>
    <w:rsid w:val="007F030A"/>
    <w:rsid w:val="007F4E48"/>
    <w:rsid w:val="00801AEE"/>
    <w:rsid w:val="00802019"/>
    <w:rsid w:val="00811BF7"/>
    <w:rsid w:val="00820414"/>
    <w:rsid w:val="008229FC"/>
    <w:rsid w:val="0082546B"/>
    <w:rsid w:val="00827C60"/>
    <w:rsid w:val="00840BA4"/>
    <w:rsid w:val="0084151D"/>
    <w:rsid w:val="00847020"/>
    <w:rsid w:val="00850CE0"/>
    <w:rsid w:val="00854BC3"/>
    <w:rsid w:val="00860809"/>
    <w:rsid w:val="00865B64"/>
    <w:rsid w:val="00865BE8"/>
    <w:rsid w:val="00867671"/>
    <w:rsid w:val="00872830"/>
    <w:rsid w:val="00875682"/>
    <w:rsid w:val="00880FAE"/>
    <w:rsid w:val="00881036"/>
    <w:rsid w:val="00881CEC"/>
    <w:rsid w:val="00881DBD"/>
    <w:rsid w:val="00882E8E"/>
    <w:rsid w:val="00883219"/>
    <w:rsid w:val="00884A40"/>
    <w:rsid w:val="008879E6"/>
    <w:rsid w:val="00897682"/>
    <w:rsid w:val="008A3D13"/>
    <w:rsid w:val="008A48DB"/>
    <w:rsid w:val="008A68D1"/>
    <w:rsid w:val="008B1EAF"/>
    <w:rsid w:val="008B75F9"/>
    <w:rsid w:val="008C07B2"/>
    <w:rsid w:val="008C0811"/>
    <w:rsid w:val="008C1ED8"/>
    <w:rsid w:val="008C33D9"/>
    <w:rsid w:val="008C67FB"/>
    <w:rsid w:val="008D154B"/>
    <w:rsid w:val="008D3CF0"/>
    <w:rsid w:val="008D458D"/>
    <w:rsid w:val="008D45BB"/>
    <w:rsid w:val="008E0954"/>
    <w:rsid w:val="008E6CDE"/>
    <w:rsid w:val="008F01BE"/>
    <w:rsid w:val="008F0AC8"/>
    <w:rsid w:val="008F18B7"/>
    <w:rsid w:val="009022CA"/>
    <w:rsid w:val="00904367"/>
    <w:rsid w:val="009059EC"/>
    <w:rsid w:val="0091377A"/>
    <w:rsid w:val="009165D5"/>
    <w:rsid w:val="00916E97"/>
    <w:rsid w:val="00920DC8"/>
    <w:rsid w:val="00921EA0"/>
    <w:rsid w:val="00923345"/>
    <w:rsid w:val="00924E97"/>
    <w:rsid w:val="009256D9"/>
    <w:rsid w:val="00925D56"/>
    <w:rsid w:val="00933877"/>
    <w:rsid w:val="00934B74"/>
    <w:rsid w:val="00943958"/>
    <w:rsid w:val="0094716B"/>
    <w:rsid w:val="009537D9"/>
    <w:rsid w:val="009627B2"/>
    <w:rsid w:val="00965EC5"/>
    <w:rsid w:val="009667EB"/>
    <w:rsid w:val="00967633"/>
    <w:rsid w:val="0097165D"/>
    <w:rsid w:val="00983D91"/>
    <w:rsid w:val="009851F6"/>
    <w:rsid w:val="009868B0"/>
    <w:rsid w:val="00992EE9"/>
    <w:rsid w:val="00993D7E"/>
    <w:rsid w:val="0099431E"/>
    <w:rsid w:val="009A6C6E"/>
    <w:rsid w:val="009A6DAE"/>
    <w:rsid w:val="009C15D4"/>
    <w:rsid w:val="009C1F23"/>
    <w:rsid w:val="009C4FE0"/>
    <w:rsid w:val="009D08BE"/>
    <w:rsid w:val="009D28FE"/>
    <w:rsid w:val="009D4152"/>
    <w:rsid w:val="009E2E9D"/>
    <w:rsid w:val="009F03D9"/>
    <w:rsid w:val="009F211B"/>
    <w:rsid w:val="009F52E7"/>
    <w:rsid w:val="009F7D3A"/>
    <w:rsid w:val="00A04057"/>
    <w:rsid w:val="00A04DA4"/>
    <w:rsid w:val="00A054FB"/>
    <w:rsid w:val="00A0747B"/>
    <w:rsid w:val="00A11BF4"/>
    <w:rsid w:val="00A14BE6"/>
    <w:rsid w:val="00A15A37"/>
    <w:rsid w:val="00A16F0C"/>
    <w:rsid w:val="00A206BE"/>
    <w:rsid w:val="00A21127"/>
    <w:rsid w:val="00A21139"/>
    <w:rsid w:val="00A22246"/>
    <w:rsid w:val="00A22CE0"/>
    <w:rsid w:val="00A23D32"/>
    <w:rsid w:val="00A25C8A"/>
    <w:rsid w:val="00A362D9"/>
    <w:rsid w:val="00A36DEC"/>
    <w:rsid w:val="00A3725D"/>
    <w:rsid w:val="00A37F02"/>
    <w:rsid w:val="00A405DD"/>
    <w:rsid w:val="00A42588"/>
    <w:rsid w:val="00A455A0"/>
    <w:rsid w:val="00A526B5"/>
    <w:rsid w:val="00A67380"/>
    <w:rsid w:val="00A675CA"/>
    <w:rsid w:val="00A71670"/>
    <w:rsid w:val="00A7177F"/>
    <w:rsid w:val="00A74053"/>
    <w:rsid w:val="00A74469"/>
    <w:rsid w:val="00A84871"/>
    <w:rsid w:val="00A92769"/>
    <w:rsid w:val="00A94546"/>
    <w:rsid w:val="00A94F69"/>
    <w:rsid w:val="00A97ABC"/>
    <w:rsid w:val="00AA2C94"/>
    <w:rsid w:val="00AA7CF8"/>
    <w:rsid w:val="00AB1455"/>
    <w:rsid w:val="00AB5106"/>
    <w:rsid w:val="00AB6441"/>
    <w:rsid w:val="00AB66D0"/>
    <w:rsid w:val="00AC228A"/>
    <w:rsid w:val="00AC7986"/>
    <w:rsid w:val="00AD158B"/>
    <w:rsid w:val="00AD7F87"/>
    <w:rsid w:val="00AE133E"/>
    <w:rsid w:val="00AE442A"/>
    <w:rsid w:val="00AE61DE"/>
    <w:rsid w:val="00AF2FE4"/>
    <w:rsid w:val="00AF312F"/>
    <w:rsid w:val="00AF71A6"/>
    <w:rsid w:val="00AF7A4D"/>
    <w:rsid w:val="00B03514"/>
    <w:rsid w:val="00B054D2"/>
    <w:rsid w:val="00B171B3"/>
    <w:rsid w:val="00B24604"/>
    <w:rsid w:val="00B24CE7"/>
    <w:rsid w:val="00B2769D"/>
    <w:rsid w:val="00B27AA6"/>
    <w:rsid w:val="00B30165"/>
    <w:rsid w:val="00B3696B"/>
    <w:rsid w:val="00B40532"/>
    <w:rsid w:val="00B47BEA"/>
    <w:rsid w:val="00B50B03"/>
    <w:rsid w:val="00B53C86"/>
    <w:rsid w:val="00B56C7E"/>
    <w:rsid w:val="00B574A8"/>
    <w:rsid w:val="00B57711"/>
    <w:rsid w:val="00B603A5"/>
    <w:rsid w:val="00B60455"/>
    <w:rsid w:val="00B74043"/>
    <w:rsid w:val="00B8221F"/>
    <w:rsid w:val="00B837CB"/>
    <w:rsid w:val="00B83E55"/>
    <w:rsid w:val="00B85ADF"/>
    <w:rsid w:val="00B8769E"/>
    <w:rsid w:val="00B907B7"/>
    <w:rsid w:val="00B912AE"/>
    <w:rsid w:val="00B92614"/>
    <w:rsid w:val="00B93B60"/>
    <w:rsid w:val="00B94142"/>
    <w:rsid w:val="00B965AD"/>
    <w:rsid w:val="00B97F5A"/>
    <w:rsid w:val="00BA150E"/>
    <w:rsid w:val="00BB2C1E"/>
    <w:rsid w:val="00BB3682"/>
    <w:rsid w:val="00BB42BD"/>
    <w:rsid w:val="00BB5BD3"/>
    <w:rsid w:val="00BC0C24"/>
    <w:rsid w:val="00BC6E81"/>
    <w:rsid w:val="00BC7D33"/>
    <w:rsid w:val="00BD06AA"/>
    <w:rsid w:val="00BD4B9A"/>
    <w:rsid w:val="00BD71D5"/>
    <w:rsid w:val="00BD7E54"/>
    <w:rsid w:val="00BE03A4"/>
    <w:rsid w:val="00BE04B5"/>
    <w:rsid w:val="00BE210F"/>
    <w:rsid w:val="00BE6B54"/>
    <w:rsid w:val="00BF389F"/>
    <w:rsid w:val="00C05CB1"/>
    <w:rsid w:val="00C07E6B"/>
    <w:rsid w:val="00C13B6D"/>
    <w:rsid w:val="00C21B67"/>
    <w:rsid w:val="00C240D4"/>
    <w:rsid w:val="00C2528E"/>
    <w:rsid w:val="00C32804"/>
    <w:rsid w:val="00C4079E"/>
    <w:rsid w:val="00C41DDC"/>
    <w:rsid w:val="00C47577"/>
    <w:rsid w:val="00C47ADD"/>
    <w:rsid w:val="00C51169"/>
    <w:rsid w:val="00C55851"/>
    <w:rsid w:val="00C573D8"/>
    <w:rsid w:val="00C62029"/>
    <w:rsid w:val="00C6530E"/>
    <w:rsid w:val="00C722AB"/>
    <w:rsid w:val="00C73D48"/>
    <w:rsid w:val="00C76AC4"/>
    <w:rsid w:val="00C810E3"/>
    <w:rsid w:val="00C81B15"/>
    <w:rsid w:val="00C83C4A"/>
    <w:rsid w:val="00C843F5"/>
    <w:rsid w:val="00C900FD"/>
    <w:rsid w:val="00C93A75"/>
    <w:rsid w:val="00C94A1A"/>
    <w:rsid w:val="00CA09A8"/>
    <w:rsid w:val="00CA1286"/>
    <w:rsid w:val="00CA3061"/>
    <w:rsid w:val="00CA3BBC"/>
    <w:rsid w:val="00CA437D"/>
    <w:rsid w:val="00CB29BB"/>
    <w:rsid w:val="00CB35A7"/>
    <w:rsid w:val="00CB5CE2"/>
    <w:rsid w:val="00CC132C"/>
    <w:rsid w:val="00CC73DE"/>
    <w:rsid w:val="00CD0610"/>
    <w:rsid w:val="00CD24A5"/>
    <w:rsid w:val="00CD3C9E"/>
    <w:rsid w:val="00CD5153"/>
    <w:rsid w:val="00CD642E"/>
    <w:rsid w:val="00CE4772"/>
    <w:rsid w:val="00CE47DD"/>
    <w:rsid w:val="00CE7E68"/>
    <w:rsid w:val="00CF4920"/>
    <w:rsid w:val="00D01089"/>
    <w:rsid w:val="00D02C3D"/>
    <w:rsid w:val="00D036EC"/>
    <w:rsid w:val="00D03AF0"/>
    <w:rsid w:val="00D06635"/>
    <w:rsid w:val="00D10382"/>
    <w:rsid w:val="00D10E9A"/>
    <w:rsid w:val="00D12B95"/>
    <w:rsid w:val="00D17DEC"/>
    <w:rsid w:val="00D21835"/>
    <w:rsid w:val="00D27EE8"/>
    <w:rsid w:val="00D36BDE"/>
    <w:rsid w:val="00D408BA"/>
    <w:rsid w:val="00D43C10"/>
    <w:rsid w:val="00D44555"/>
    <w:rsid w:val="00D47FDD"/>
    <w:rsid w:val="00D533B2"/>
    <w:rsid w:val="00D53A66"/>
    <w:rsid w:val="00D5657A"/>
    <w:rsid w:val="00D56D25"/>
    <w:rsid w:val="00D62BEA"/>
    <w:rsid w:val="00D656D5"/>
    <w:rsid w:val="00D71476"/>
    <w:rsid w:val="00D74BA6"/>
    <w:rsid w:val="00D77713"/>
    <w:rsid w:val="00D8284E"/>
    <w:rsid w:val="00D86CE6"/>
    <w:rsid w:val="00D87B6D"/>
    <w:rsid w:val="00D90231"/>
    <w:rsid w:val="00D97BC6"/>
    <w:rsid w:val="00D97F06"/>
    <w:rsid w:val="00DA1D0E"/>
    <w:rsid w:val="00DA2310"/>
    <w:rsid w:val="00DA2B89"/>
    <w:rsid w:val="00DA3709"/>
    <w:rsid w:val="00DA37A7"/>
    <w:rsid w:val="00DA5CCA"/>
    <w:rsid w:val="00DC2087"/>
    <w:rsid w:val="00DC2DD7"/>
    <w:rsid w:val="00DC51A2"/>
    <w:rsid w:val="00DC6F7E"/>
    <w:rsid w:val="00DC7156"/>
    <w:rsid w:val="00DD09B6"/>
    <w:rsid w:val="00DD2307"/>
    <w:rsid w:val="00DE0D0D"/>
    <w:rsid w:val="00DE1736"/>
    <w:rsid w:val="00DE203C"/>
    <w:rsid w:val="00DE3261"/>
    <w:rsid w:val="00DE5B20"/>
    <w:rsid w:val="00DF42B0"/>
    <w:rsid w:val="00E05B8B"/>
    <w:rsid w:val="00E10F80"/>
    <w:rsid w:val="00E12477"/>
    <w:rsid w:val="00E1340C"/>
    <w:rsid w:val="00E20C2E"/>
    <w:rsid w:val="00E20E09"/>
    <w:rsid w:val="00E21636"/>
    <w:rsid w:val="00E26DB9"/>
    <w:rsid w:val="00E276A8"/>
    <w:rsid w:val="00E27AB4"/>
    <w:rsid w:val="00E32C30"/>
    <w:rsid w:val="00E37625"/>
    <w:rsid w:val="00E47BC7"/>
    <w:rsid w:val="00E50AD8"/>
    <w:rsid w:val="00E51228"/>
    <w:rsid w:val="00E51DC1"/>
    <w:rsid w:val="00E610B5"/>
    <w:rsid w:val="00E62950"/>
    <w:rsid w:val="00E6793E"/>
    <w:rsid w:val="00E74C6A"/>
    <w:rsid w:val="00E76BCA"/>
    <w:rsid w:val="00E826D9"/>
    <w:rsid w:val="00E84590"/>
    <w:rsid w:val="00E87D95"/>
    <w:rsid w:val="00EA34D2"/>
    <w:rsid w:val="00EA7042"/>
    <w:rsid w:val="00EB29C6"/>
    <w:rsid w:val="00EB407E"/>
    <w:rsid w:val="00EB4BFA"/>
    <w:rsid w:val="00EB5606"/>
    <w:rsid w:val="00EB6B9F"/>
    <w:rsid w:val="00EB746D"/>
    <w:rsid w:val="00EC0516"/>
    <w:rsid w:val="00EE41FD"/>
    <w:rsid w:val="00EE5AEF"/>
    <w:rsid w:val="00EE6A91"/>
    <w:rsid w:val="00EE7AC6"/>
    <w:rsid w:val="00EF078C"/>
    <w:rsid w:val="00EF096D"/>
    <w:rsid w:val="00EF1275"/>
    <w:rsid w:val="00EF3BA6"/>
    <w:rsid w:val="00EF4399"/>
    <w:rsid w:val="00EF4429"/>
    <w:rsid w:val="00F026CD"/>
    <w:rsid w:val="00F03B5E"/>
    <w:rsid w:val="00F0759D"/>
    <w:rsid w:val="00F11867"/>
    <w:rsid w:val="00F121E4"/>
    <w:rsid w:val="00F152F2"/>
    <w:rsid w:val="00F159AF"/>
    <w:rsid w:val="00F15A87"/>
    <w:rsid w:val="00F16F2F"/>
    <w:rsid w:val="00F211FF"/>
    <w:rsid w:val="00F21E4A"/>
    <w:rsid w:val="00F23138"/>
    <w:rsid w:val="00F26CBC"/>
    <w:rsid w:val="00F35B6F"/>
    <w:rsid w:val="00F36C66"/>
    <w:rsid w:val="00F37DAA"/>
    <w:rsid w:val="00F403EA"/>
    <w:rsid w:val="00F408AB"/>
    <w:rsid w:val="00F47438"/>
    <w:rsid w:val="00F47DC8"/>
    <w:rsid w:val="00F514F8"/>
    <w:rsid w:val="00F54383"/>
    <w:rsid w:val="00F556BF"/>
    <w:rsid w:val="00F6018A"/>
    <w:rsid w:val="00F61226"/>
    <w:rsid w:val="00F67D50"/>
    <w:rsid w:val="00F726DB"/>
    <w:rsid w:val="00F7519D"/>
    <w:rsid w:val="00F866A1"/>
    <w:rsid w:val="00F94A48"/>
    <w:rsid w:val="00FA07D2"/>
    <w:rsid w:val="00FA26F3"/>
    <w:rsid w:val="00FB6273"/>
    <w:rsid w:val="00FB74BA"/>
    <w:rsid w:val="00FC0CF1"/>
    <w:rsid w:val="00FC2DAD"/>
    <w:rsid w:val="00FC7685"/>
    <w:rsid w:val="00FC7A40"/>
    <w:rsid w:val="00FD386D"/>
    <w:rsid w:val="00FD6B2B"/>
    <w:rsid w:val="00FE0EAC"/>
    <w:rsid w:val="00FE19AA"/>
    <w:rsid w:val="00FE2910"/>
    <w:rsid w:val="00FE4B0D"/>
    <w:rsid w:val="00FE4DEB"/>
    <w:rsid w:val="00FE6CB2"/>
    <w:rsid w:val="00FE6F87"/>
    <w:rsid w:val="00FE73D3"/>
    <w:rsid w:val="00FF0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1E50D"/>
  <w15:chartTrackingRefBased/>
  <w15:docId w15:val="{29C3CF2D-EDDC-47A1-8675-9680CCDD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Calibri"/>
        <w:sz w:val="26"/>
        <w:szCs w:val="22"/>
        <w:lang w:val="en-US" w:eastAsia="en-US" w:bidi="ar-SA"/>
      </w:rPr>
    </w:rPrDefault>
    <w:pPrDefault>
      <w:pPr>
        <w:spacing w:after="200" w:line="288" w:lineRule="auto"/>
        <w:jc w:val="center"/>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2071E"/>
    <w:pPr>
      <w:ind w:firstLine="567"/>
      <w:jc w:val="left"/>
    </w:pPr>
  </w:style>
  <w:style w:type="paragraph" w:styleId="Heading1">
    <w:name w:val="heading 1"/>
    <w:basedOn w:val="Normal"/>
    <w:link w:val="Heading1Char"/>
    <w:uiPriority w:val="9"/>
    <w:qFormat/>
    <w:rsid w:val="00AE61DE"/>
    <w:pPr>
      <w:numPr>
        <w:numId w:val="1"/>
      </w:numPr>
      <w:spacing w:before="60"/>
      <w:ind w:right="562"/>
      <w:outlineLvl w:val="0"/>
    </w:pPr>
    <w:rPr>
      <w:rFonts w:eastAsia="Times New Roman" w:cs="Times New Roman"/>
      <w:b/>
      <w:bCs/>
      <w:sz w:val="32"/>
      <w:szCs w:val="30"/>
    </w:rPr>
  </w:style>
  <w:style w:type="paragraph" w:styleId="Heading2">
    <w:name w:val="heading 2"/>
    <w:basedOn w:val="Normal"/>
    <w:next w:val="Normal"/>
    <w:link w:val="Heading2Char"/>
    <w:uiPriority w:val="9"/>
    <w:unhideWhenUsed/>
    <w:qFormat/>
    <w:rsid w:val="000B6B36"/>
    <w:pPr>
      <w:keepNext/>
      <w:keepLines/>
      <w:numPr>
        <w:ilvl w:val="1"/>
        <w:numId w:val="1"/>
      </w:numPr>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A74469"/>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40532"/>
    <w:pPr>
      <w:keepNext/>
      <w:keepLines/>
      <w:numPr>
        <w:ilvl w:val="3"/>
        <w:numId w:val="1"/>
      </w:numPr>
      <w:spacing w:before="240" w:after="0"/>
      <w:ind w:left="862" w:hanging="862"/>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002AB1"/>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FD386D"/>
    <w:pPr>
      <w:keepNext/>
      <w:keepLines/>
      <w:numPr>
        <w:ilvl w:val="5"/>
        <w:numId w:val="1"/>
      </w:numPr>
      <w:spacing w:after="0"/>
      <w:ind w:left="0" w:firstLine="0"/>
      <w:outlineLvl w:val="5"/>
    </w:pPr>
    <w:rPr>
      <w:rFonts w:eastAsiaTheme="majorEastAsia" w:cstheme="majorBidi"/>
    </w:rPr>
  </w:style>
  <w:style w:type="paragraph" w:styleId="Heading7">
    <w:name w:val="heading 7"/>
    <w:basedOn w:val="Normal"/>
    <w:next w:val="Normal"/>
    <w:link w:val="Heading7Char"/>
    <w:uiPriority w:val="9"/>
    <w:semiHidden/>
    <w:unhideWhenUsed/>
    <w:qFormat/>
    <w:rsid w:val="00D21835"/>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183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183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E4DEB"/>
    <w:rPr>
      <w:szCs w:val="26"/>
    </w:rPr>
  </w:style>
  <w:style w:type="character" w:customStyle="1" w:styleId="BodyTextChar">
    <w:name w:val="Body Text Char"/>
    <w:basedOn w:val="DefaultParagraphFont"/>
    <w:link w:val="BodyText"/>
    <w:uiPriority w:val="1"/>
    <w:rsid w:val="00FE4DEB"/>
    <w:rPr>
      <w:rFonts w:ascii="Calibri" w:eastAsia="Calibri" w:hAnsi="Calibri" w:cs="Calibri"/>
      <w:sz w:val="26"/>
      <w:szCs w:val="26"/>
      <w:lang w:val="vi"/>
    </w:rPr>
  </w:style>
  <w:style w:type="paragraph" w:styleId="Header">
    <w:name w:val="header"/>
    <w:basedOn w:val="Normal"/>
    <w:link w:val="HeaderChar"/>
    <w:uiPriority w:val="99"/>
    <w:unhideWhenUsed/>
    <w:rsid w:val="00DD2307"/>
    <w:pPr>
      <w:tabs>
        <w:tab w:val="center" w:pos="4680"/>
        <w:tab w:val="right" w:pos="9360"/>
      </w:tabs>
    </w:pPr>
  </w:style>
  <w:style w:type="character" w:customStyle="1" w:styleId="HeaderChar">
    <w:name w:val="Header Char"/>
    <w:basedOn w:val="DefaultParagraphFont"/>
    <w:link w:val="Header"/>
    <w:uiPriority w:val="99"/>
    <w:rsid w:val="00DD2307"/>
    <w:rPr>
      <w:rFonts w:ascii="Calibri" w:eastAsia="Calibri" w:hAnsi="Calibri" w:cs="Calibri"/>
      <w:sz w:val="22"/>
      <w:lang w:val="vi"/>
    </w:rPr>
  </w:style>
  <w:style w:type="paragraph" w:styleId="Footer">
    <w:name w:val="footer"/>
    <w:basedOn w:val="Normal"/>
    <w:link w:val="FooterChar"/>
    <w:uiPriority w:val="99"/>
    <w:unhideWhenUsed/>
    <w:rsid w:val="00DD2307"/>
    <w:pPr>
      <w:tabs>
        <w:tab w:val="center" w:pos="4680"/>
        <w:tab w:val="right" w:pos="9360"/>
      </w:tabs>
    </w:pPr>
  </w:style>
  <w:style w:type="character" w:customStyle="1" w:styleId="FooterChar">
    <w:name w:val="Footer Char"/>
    <w:basedOn w:val="DefaultParagraphFont"/>
    <w:link w:val="Footer"/>
    <w:uiPriority w:val="99"/>
    <w:rsid w:val="00DD2307"/>
    <w:rPr>
      <w:rFonts w:ascii="Calibri" w:eastAsia="Calibri" w:hAnsi="Calibri" w:cs="Calibri"/>
      <w:sz w:val="22"/>
      <w:lang w:val="vi"/>
    </w:rPr>
  </w:style>
  <w:style w:type="table" w:styleId="TableGrid">
    <w:name w:val="Table Grid"/>
    <w:basedOn w:val="TableNormal"/>
    <w:uiPriority w:val="39"/>
    <w:rsid w:val="00652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E61DE"/>
    <w:rPr>
      <w:rFonts w:eastAsia="Times New Roman" w:cs="Times New Roman"/>
      <w:b/>
      <w:bCs/>
      <w:sz w:val="32"/>
      <w:szCs w:val="30"/>
      <w:lang w:val="vi"/>
    </w:rPr>
  </w:style>
  <w:style w:type="character" w:customStyle="1" w:styleId="Heading2Char">
    <w:name w:val="Heading 2 Char"/>
    <w:basedOn w:val="DefaultParagraphFont"/>
    <w:link w:val="Heading2"/>
    <w:uiPriority w:val="9"/>
    <w:rsid w:val="000B6B36"/>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A74469"/>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B40532"/>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002AB1"/>
    <w:rPr>
      <w:rFonts w:eastAsiaTheme="majorEastAsia" w:cstheme="majorBidi"/>
      <w:b/>
    </w:rPr>
  </w:style>
  <w:style w:type="character" w:customStyle="1" w:styleId="Heading6Char">
    <w:name w:val="Heading 6 Char"/>
    <w:basedOn w:val="DefaultParagraphFont"/>
    <w:link w:val="Heading6"/>
    <w:uiPriority w:val="9"/>
    <w:semiHidden/>
    <w:rsid w:val="00FD386D"/>
    <w:rPr>
      <w:rFonts w:eastAsiaTheme="majorEastAsia" w:cstheme="majorBidi"/>
    </w:rPr>
  </w:style>
  <w:style w:type="character" w:customStyle="1" w:styleId="Heading7Char">
    <w:name w:val="Heading 7 Char"/>
    <w:basedOn w:val="DefaultParagraphFont"/>
    <w:link w:val="Heading7"/>
    <w:uiPriority w:val="9"/>
    <w:semiHidden/>
    <w:rsid w:val="00D21835"/>
    <w:rPr>
      <w:rFonts w:asciiTheme="majorHAnsi" w:eastAsiaTheme="majorEastAsia" w:hAnsiTheme="majorHAnsi" w:cstheme="majorBidi"/>
      <w:i/>
      <w:iCs/>
      <w:color w:val="1F4D78" w:themeColor="accent1" w:themeShade="7F"/>
      <w:sz w:val="22"/>
      <w:lang w:val="vi"/>
    </w:rPr>
  </w:style>
  <w:style w:type="character" w:customStyle="1" w:styleId="Heading8Char">
    <w:name w:val="Heading 8 Char"/>
    <w:basedOn w:val="DefaultParagraphFont"/>
    <w:link w:val="Heading8"/>
    <w:uiPriority w:val="9"/>
    <w:semiHidden/>
    <w:rsid w:val="00D21835"/>
    <w:rPr>
      <w:rFonts w:asciiTheme="majorHAnsi" w:eastAsiaTheme="majorEastAsia" w:hAnsiTheme="majorHAnsi" w:cstheme="majorBidi"/>
      <w:color w:val="272727" w:themeColor="text1" w:themeTint="D8"/>
      <w:sz w:val="21"/>
      <w:szCs w:val="21"/>
      <w:lang w:val="vi"/>
    </w:rPr>
  </w:style>
  <w:style w:type="character" w:customStyle="1" w:styleId="Heading9Char">
    <w:name w:val="Heading 9 Char"/>
    <w:basedOn w:val="DefaultParagraphFont"/>
    <w:link w:val="Heading9"/>
    <w:uiPriority w:val="9"/>
    <w:semiHidden/>
    <w:rsid w:val="00D21835"/>
    <w:rPr>
      <w:rFonts w:asciiTheme="majorHAnsi" w:eastAsiaTheme="majorEastAsia" w:hAnsiTheme="majorHAnsi" w:cstheme="majorBidi"/>
      <w:i/>
      <w:iCs/>
      <w:color w:val="272727" w:themeColor="text1" w:themeTint="D8"/>
      <w:sz w:val="21"/>
      <w:szCs w:val="21"/>
      <w:lang w:val="vi"/>
    </w:rPr>
  </w:style>
  <w:style w:type="paragraph" w:styleId="ListParagraph">
    <w:name w:val="List Paragraph"/>
    <w:basedOn w:val="Normal"/>
    <w:uiPriority w:val="34"/>
    <w:qFormat/>
    <w:rsid w:val="009A6DAE"/>
    <w:pPr>
      <w:numPr>
        <w:numId w:val="19"/>
      </w:numPr>
      <w:ind w:left="0" w:firstLine="284"/>
      <w:contextualSpacing/>
    </w:pPr>
  </w:style>
  <w:style w:type="character" w:styleId="Strong">
    <w:name w:val="Strong"/>
    <w:basedOn w:val="DefaultParagraphFont"/>
    <w:uiPriority w:val="22"/>
    <w:qFormat/>
    <w:rsid w:val="002F65B4"/>
    <w:rPr>
      <w:b/>
      <w:bCs/>
    </w:rPr>
  </w:style>
  <w:style w:type="character" w:styleId="Hyperlink">
    <w:name w:val="Hyperlink"/>
    <w:basedOn w:val="DefaultParagraphFont"/>
    <w:uiPriority w:val="99"/>
    <w:unhideWhenUsed/>
    <w:rsid w:val="002F65B4"/>
    <w:rPr>
      <w:color w:val="0000FF"/>
      <w:u w:val="single"/>
    </w:rPr>
  </w:style>
  <w:style w:type="paragraph" w:styleId="Caption">
    <w:name w:val="caption"/>
    <w:basedOn w:val="Normal"/>
    <w:next w:val="Normal"/>
    <w:uiPriority w:val="35"/>
    <w:unhideWhenUsed/>
    <w:qFormat/>
    <w:rsid w:val="0053644A"/>
    <w:pPr>
      <w:spacing w:line="240" w:lineRule="auto"/>
    </w:pPr>
    <w:rPr>
      <w:i/>
      <w:iCs/>
      <w:color w:val="44546A" w:themeColor="text2"/>
      <w:szCs w:val="18"/>
    </w:rPr>
  </w:style>
  <w:style w:type="paragraph" w:styleId="NormalWeb">
    <w:name w:val="Normal (Web)"/>
    <w:basedOn w:val="Normal"/>
    <w:uiPriority w:val="99"/>
    <w:semiHidden/>
    <w:unhideWhenUsed/>
    <w:rsid w:val="00F11867"/>
    <w:pPr>
      <w:spacing w:before="100" w:beforeAutospacing="1" w:after="100" w:afterAutospacing="1" w:line="240" w:lineRule="auto"/>
    </w:pPr>
    <w:rPr>
      <w:rFonts w:eastAsia="Times New Roman" w:cs="Times New Roman"/>
      <w:sz w:val="24"/>
      <w:szCs w:val="24"/>
    </w:rPr>
  </w:style>
  <w:style w:type="paragraph" w:customStyle="1" w:styleId="fren">
    <w:name w:val="fren"/>
    <w:basedOn w:val="Normal"/>
    <w:link w:val="frenChar"/>
    <w:qFormat/>
    <w:rsid w:val="0056386B"/>
    <w:pPr>
      <w:spacing w:after="0" w:line="360" w:lineRule="auto"/>
      <w:ind w:firstLine="540"/>
    </w:pPr>
    <w:rPr>
      <w:rFonts w:cs="Times New Roman"/>
      <w:b/>
      <w:i/>
      <w:sz w:val="28"/>
      <w:szCs w:val="28"/>
      <w:lang w:val="vi-VN"/>
    </w:rPr>
  </w:style>
  <w:style w:type="character" w:customStyle="1" w:styleId="frenChar">
    <w:name w:val="fren Char"/>
    <w:basedOn w:val="DefaultParagraphFont"/>
    <w:link w:val="fren"/>
    <w:rsid w:val="0056386B"/>
    <w:rPr>
      <w:rFonts w:cs="Times New Roman"/>
      <w:b/>
      <w:i/>
      <w:szCs w:val="28"/>
      <w:lang w:val="vi-VN"/>
    </w:rPr>
  </w:style>
  <w:style w:type="paragraph" w:styleId="TOCHeading">
    <w:name w:val="TOC Heading"/>
    <w:basedOn w:val="Heading1"/>
    <w:next w:val="Normal"/>
    <w:uiPriority w:val="39"/>
    <w:unhideWhenUsed/>
    <w:qFormat/>
    <w:rsid w:val="007B7FF7"/>
    <w:pPr>
      <w:keepNext/>
      <w:keepLines/>
      <w:numPr>
        <w:numId w:val="0"/>
      </w:numPr>
      <w:spacing w:before="240" w:after="0" w:line="259" w:lineRule="auto"/>
      <w:ind w:right="0"/>
      <w:outlineLvl w:val="9"/>
    </w:pPr>
    <w:rPr>
      <w:rFonts w:asciiTheme="majorHAnsi" w:eastAsiaTheme="majorEastAsia" w:hAnsiTheme="majorHAnsi" w:cstheme="majorBidi"/>
      <w:b w:val="0"/>
      <w:bCs w:val="0"/>
      <w:color w:val="2E74B5" w:themeColor="accent1" w:themeShade="BF"/>
      <w:szCs w:val="32"/>
    </w:rPr>
  </w:style>
  <w:style w:type="paragraph" w:styleId="TOC2">
    <w:name w:val="toc 2"/>
    <w:basedOn w:val="Normal"/>
    <w:next w:val="Normal"/>
    <w:autoRedefine/>
    <w:uiPriority w:val="39"/>
    <w:unhideWhenUsed/>
    <w:rsid w:val="007B7FF7"/>
    <w:pPr>
      <w:spacing w:after="100" w:line="259" w:lineRule="auto"/>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7B7FF7"/>
    <w:pPr>
      <w:spacing w:after="100" w:line="259" w:lineRule="auto"/>
    </w:pPr>
    <w:rPr>
      <w:rFonts w:asciiTheme="minorHAnsi" w:eastAsiaTheme="minorEastAsia" w:hAnsiTheme="minorHAnsi" w:cs="Times New Roman"/>
    </w:rPr>
  </w:style>
  <w:style w:type="paragraph" w:styleId="TOC3">
    <w:name w:val="toc 3"/>
    <w:basedOn w:val="Normal"/>
    <w:next w:val="Normal"/>
    <w:autoRedefine/>
    <w:uiPriority w:val="39"/>
    <w:unhideWhenUsed/>
    <w:rsid w:val="007B7FF7"/>
    <w:pPr>
      <w:spacing w:after="100" w:line="259" w:lineRule="auto"/>
      <w:ind w:left="440"/>
    </w:pPr>
    <w:rPr>
      <w:rFonts w:asciiTheme="minorHAnsi" w:eastAsiaTheme="minorEastAsia" w:hAnsiTheme="minorHAnsi" w:cs="Times New Roman"/>
    </w:rPr>
  </w:style>
  <w:style w:type="paragraph" w:customStyle="1" w:styleId="TableParagraph">
    <w:name w:val="Table Paragraph"/>
    <w:basedOn w:val="Normal"/>
    <w:uiPriority w:val="1"/>
    <w:qFormat/>
    <w:rsid w:val="007B7FF7"/>
    <w:pPr>
      <w:widowControl w:val="0"/>
      <w:autoSpaceDE w:val="0"/>
      <w:autoSpaceDN w:val="0"/>
      <w:spacing w:after="0" w:line="317" w:lineRule="exact"/>
      <w:ind w:left="201" w:right="80"/>
    </w:pPr>
  </w:style>
  <w:style w:type="table" w:customStyle="1" w:styleId="Style1">
    <w:name w:val="Style1"/>
    <w:basedOn w:val="TableNormal"/>
    <w:uiPriority w:val="99"/>
    <w:rsid w:val="00A42588"/>
    <w:pPr>
      <w:spacing w:after="0" w:line="240" w:lineRule="auto"/>
    </w:pPr>
    <w:rPr>
      <w:rFonts w:eastAsia="SimSun" w:cs="Times New Roman"/>
      <w:sz w:val="20"/>
      <w:szCs w:val="20"/>
    </w:rPr>
    <w:tblPr/>
  </w:style>
  <w:style w:type="paragraph" w:styleId="BalloonText">
    <w:name w:val="Balloon Text"/>
    <w:basedOn w:val="Normal"/>
    <w:link w:val="BalloonTextChar"/>
    <w:uiPriority w:val="99"/>
    <w:semiHidden/>
    <w:unhideWhenUsed/>
    <w:rsid w:val="00311C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C72"/>
    <w:rPr>
      <w:rFonts w:ascii="Segoe UI" w:eastAsia="Calibri" w:hAnsi="Segoe UI" w:cs="Segoe UI"/>
      <w:sz w:val="18"/>
      <w:szCs w:val="18"/>
      <w:lang w:val="vi"/>
    </w:rPr>
  </w:style>
  <w:style w:type="paragraph" w:styleId="Bibliography">
    <w:name w:val="Bibliography"/>
    <w:basedOn w:val="Normal"/>
    <w:next w:val="Normal"/>
    <w:uiPriority w:val="37"/>
    <w:unhideWhenUsed/>
    <w:rsid w:val="00575875"/>
  </w:style>
  <w:style w:type="paragraph" w:styleId="TableofFigures">
    <w:name w:val="table of figures"/>
    <w:basedOn w:val="Normal"/>
    <w:next w:val="Normal"/>
    <w:uiPriority w:val="99"/>
    <w:unhideWhenUsed/>
    <w:rsid w:val="00C2528E"/>
    <w:pPr>
      <w:spacing w:after="0"/>
    </w:pPr>
  </w:style>
  <w:style w:type="paragraph" w:styleId="NoSpacing">
    <w:name w:val="No Spacing"/>
    <w:basedOn w:val="Normal"/>
    <w:uiPriority w:val="1"/>
    <w:qFormat/>
    <w:rsid w:val="00172EAE"/>
    <w:pPr>
      <w:spacing w:before="100" w:beforeAutospacing="1" w:after="100" w:afterAutospacing="1" w:line="240" w:lineRule="auto"/>
    </w:pPr>
    <w:rPr>
      <w:rFonts w:eastAsiaTheme="minorEastAsia" w:cs="Times New Roman"/>
      <w:sz w:val="24"/>
      <w:szCs w:val="24"/>
      <w:lang w:val="vi-VN" w:eastAsia="vi-VN"/>
    </w:rPr>
  </w:style>
  <w:style w:type="paragraph" w:customStyle="1" w:styleId="Normal-NoFisrtLine">
    <w:name w:val="Normal-NoFisrtLine"/>
    <w:basedOn w:val="Heading3"/>
    <w:link w:val="Normal-NoFisrtLineChar"/>
    <w:uiPriority w:val="1"/>
    <w:rsid w:val="0052071E"/>
    <w:pPr>
      <w:spacing w:before="0"/>
      <w:ind w:left="0" w:firstLine="0"/>
    </w:pPr>
  </w:style>
  <w:style w:type="character" w:customStyle="1" w:styleId="Normal-NoFisrtLineChar">
    <w:name w:val="Normal-NoFisrtLine Char"/>
    <w:basedOn w:val="Heading3Char"/>
    <w:link w:val="Normal-NoFisrtLine"/>
    <w:uiPriority w:val="1"/>
    <w:rsid w:val="0052071E"/>
    <w:rPr>
      <w:rFonts w:eastAsiaTheme="majorEastAsia" w:cstheme="majorBidi"/>
      <w:b/>
      <w:color w:val="000000" w:themeColor="text1"/>
      <w:sz w:val="28"/>
      <w:szCs w:val="24"/>
    </w:rPr>
  </w:style>
  <w:style w:type="paragraph" w:customStyle="1" w:styleId="normarNoFirst">
    <w:name w:val="normarNoFirst"/>
    <w:basedOn w:val="Normal"/>
    <w:link w:val="normarNoFirstChar"/>
    <w:uiPriority w:val="1"/>
    <w:qFormat/>
    <w:rsid w:val="00B24CE7"/>
    <w:pPr>
      <w:ind w:firstLine="0"/>
    </w:pPr>
    <w:rPr>
      <w:rFonts w:eastAsia="Times New Roman" w:cs="Times New Roman"/>
      <w:bCs/>
      <w:color w:val="000000"/>
      <w:szCs w:val="32"/>
    </w:rPr>
  </w:style>
  <w:style w:type="character" w:customStyle="1" w:styleId="normarNoFirstChar">
    <w:name w:val="normarNoFirst Char"/>
    <w:basedOn w:val="DefaultParagraphFont"/>
    <w:link w:val="normarNoFirst"/>
    <w:uiPriority w:val="1"/>
    <w:rsid w:val="00B24CE7"/>
    <w:rPr>
      <w:rFonts w:eastAsia="Times New Roman" w:cs="Times New Roman"/>
      <w:bCs/>
      <w:color w:val="000000"/>
      <w:szCs w:val="32"/>
    </w:rPr>
  </w:style>
  <w:style w:type="character" w:styleId="UnresolvedMention">
    <w:name w:val="Unresolved Mention"/>
    <w:basedOn w:val="DefaultParagraphFont"/>
    <w:uiPriority w:val="99"/>
    <w:semiHidden/>
    <w:unhideWhenUsed/>
    <w:rsid w:val="00AF71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2832622">
      <w:bodyDiv w:val="1"/>
      <w:marLeft w:val="0"/>
      <w:marRight w:val="0"/>
      <w:marTop w:val="0"/>
      <w:marBottom w:val="0"/>
      <w:divBdr>
        <w:top w:val="none" w:sz="0" w:space="0" w:color="auto"/>
        <w:left w:val="none" w:sz="0" w:space="0" w:color="auto"/>
        <w:bottom w:val="none" w:sz="0" w:space="0" w:color="auto"/>
        <w:right w:val="none" w:sz="0" w:space="0" w:color="auto"/>
      </w:divBdr>
      <w:divsChild>
        <w:div w:id="1672564265">
          <w:marLeft w:val="0"/>
          <w:marRight w:val="0"/>
          <w:marTop w:val="0"/>
          <w:marBottom w:val="0"/>
          <w:divBdr>
            <w:top w:val="none" w:sz="0" w:space="0" w:color="auto"/>
            <w:left w:val="none" w:sz="0" w:space="0" w:color="auto"/>
            <w:bottom w:val="none" w:sz="0" w:space="0" w:color="auto"/>
            <w:right w:val="none" w:sz="0" w:space="0" w:color="auto"/>
          </w:divBdr>
          <w:divsChild>
            <w:div w:id="67430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849800">
      <w:bodyDiv w:val="1"/>
      <w:marLeft w:val="0"/>
      <w:marRight w:val="0"/>
      <w:marTop w:val="0"/>
      <w:marBottom w:val="0"/>
      <w:divBdr>
        <w:top w:val="none" w:sz="0" w:space="0" w:color="auto"/>
        <w:left w:val="none" w:sz="0" w:space="0" w:color="auto"/>
        <w:bottom w:val="none" w:sz="0" w:space="0" w:color="auto"/>
        <w:right w:val="none" w:sz="0" w:space="0" w:color="auto"/>
      </w:divBdr>
      <w:divsChild>
        <w:div w:id="1707414240">
          <w:marLeft w:val="0"/>
          <w:marRight w:val="0"/>
          <w:marTop w:val="0"/>
          <w:marBottom w:val="0"/>
          <w:divBdr>
            <w:top w:val="none" w:sz="0" w:space="0" w:color="auto"/>
            <w:left w:val="none" w:sz="0" w:space="0" w:color="auto"/>
            <w:bottom w:val="none" w:sz="0" w:space="0" w:color="auto"/>
            <w:right w:val="none" w:sz="0" w:space="0" w:color="auto"/>
          </w:divBdr>
          <w:divsChild>
            <w:div w:id="71273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89101">
      <w:bodyDiv w:val="1"/>
      <w:marLeft w:val="0"/>
      <w:marRight w:val="0"/>
      <w:marTop w:val="0"/>
      <w:marBottom w:val="0"/>
      <w:divBdr>
        <w:top w:val="none" w:sz="0" w:space="0" w:color="auto"/>
        <w:left w:val="none" w:sz="0" w:space="0" w:color="auto"/>
        <w:bottom w:val="none" w:sz="0" w:space="0" w:color="auto"/>
        <w:right w:val="none" w:sz="0" w:space="0" w:color="auto"/>
      </w:divBdr>
    </w:div>
    <w:div w:id="637882857">
      <w:bodyDiv w:val="1"/>
      <w:marLeft w:val="0"/>
      <w:marRight w:val="0"/>
      <w:marTop w:val="0"/>
      <w:marBottom w:val="0"/>
      <w:divBdr>
        <w:top w:val="none" w:sz="0" w:space="0" w:color="auto"/>
        <w:left w:val="none" w:sz="0" w:space="0" w:color="auto"/>
        <w:bottom w:val="none" w:sz="0" w:space="0" w:color="auto"/>
        <w:right w:val="none" w:sz="0" w:space="0" w:color="auto"/>
      </w:divBdr>
    </w:div>
    <w:div w:id="693728756">
      <w:bodyDiv w:val="1"/>
      <w:marLeft w:val="0"/>
      <w:marRight w:val="0"/>
      <w:marTop w:val="0"/>
      <w:marBottom w:val="0"/>
      <w:divBdr>
        <w:top w:val="none" w:sz="0" w:space="0" w:color="auto"/>
        <w:left w:val="none" w:sz="0" w:space="0" w:color="auto"/>
        <w:bottom w:val="none" w:sz="0" w:space="0" w:color="auto"/>
        <w:right w:val="none" w:sz="0" w:space="0" w:color="auto"/>
      </w:divBdr>
    </w:div>
    <w:div w:id="707145718">
      <w:bodyDiv w:val="1"/>
      <w:marLeft w:val="0"/>
      <w:marRight w:val="0"/>
      <w:marTop w:val="0"/>
      <w:marBottom w:val="0"/>
      <w:divBdr>
        <w:top w:val="none" w:sz="0" w:space="0" w:color="auto"/>
        <w:left w:val="none" w:sz="0" w:space="0" w:color="auto"/>
        <w:bottom w:val="none" w:sz="0" w:space="0" w:color="auto"/>
        <w:right w:val="none" w:sz="0" w:space="0" w:color="auto"/>
      </w:divBdr>
      <w:divsChild>
        <w:div w:id="721903383">
          <w:marLeft w:val="0"/>
          <w:marRight w:val="0"/>
          <w:marTop w:val="0"/>
          <w:marBottom w:val="0"/>
          <w:divBdr>
            <w:top w:val="none" w:sz="0" w:space="0" w:color="auto"/>
            <w:left w:val="none" w:sz="0" w:space="0" w:color="auto"/>
            <w:bottom w:val="none" w:sz="0" w:space="0" w:color="auto"/>
            <w:right w:val="none" w:sz="0" w:space="0" w:color="auto"/>
          </w:divBdr>
          <w:divsChild>
            <w:div w:id="192101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533379">
      <w:bodyDiv w:val="1"/>
      <w:marLeft w:val="0"/>
      <w:marRight w:val="0"/>
      <w:marTop w:val="0"/>
      <w:marBottom w:val="0"/>
      <w:divBdr>
        <w:top w:val="none" w:sz="0" w:space="0" w:color="auto"/>
        <w:left w:val="none" w:sz="0" w:space="0" w:color="auto"/>
        <w:bottom w:val="none" w:sz="0" w:space="0" w:color="auto"/>
        <w:right w:val="none" w:sz="0" w:space="0" w:color="auto"/>
      </w:divBdr>
    </w:div>
    <w:div w:id="824930015">
      <w:bodyDiv w:val="1"/>
      <w:marLeft w:val="0"/>
      <w:marRight w:val="0"/>
      <w:marTop w:val="0"/>
      <w:marBottom w:val="0"/>
      <w:divBdr>
        <w:top w:val="none" w:sz="0" w:space="0" w:color="auto"/>
        <w:left w:val="none" w:sz="0" w:space="0" w:color="auto"/>
        <w:bottom w:val="none" w:sz="0" w:space="0" w:color="auto"/>
        <w:right w:val="none" w:sz="0" w:space="0" w:color="auto"/>
      </w:divBdr>
    </w:div>
    <w:div w:id="905260067">
      <w:bodyDiv w:val="1"/>
      <w:marLeft w:val="0"/>
      <w:marRight w:val="0"/>
      <w:marTop w:val="0"/>
      <w:marBottom w:val="0"/>
      <w:divBdr>
        <w:top w:val="none" w:sz="0" w:space="0" w:color="auto"/>
        <w:left w:val="none" w:sz="0" w:space="0" w:color="auto"/>
        <w:bottom w:val="none" w:sz="0" w:space="0" w:color="auto"/>
        <w:right w:val="none" w:sz="0" w:space="0" w:color="auto"/>
      </w:divBdr>
      <w:divsChild>
        <w:div w:id="1640725851">
          <w:marLeft w:val="0"/>
          <w:marRight w:val="0"/>
          <w:marTop w:val="0"/>
          <w:marBottom w:val="0"/>
          <w:divBdr>
            <w:top w:val="none" w:sz="0" w:space="0" w:color="auto"/>
            <w:left w:val="none" w:sz="0" w:space="0" w:color="auto"/>
            <w:bottom w:val="none" w:sz="0" w:space="0" w:color="auto"/>
            <w:right w:val="none" w:sz="0" w:space="0" w:color="auto"/>
          </w:divBdr>
          <w:divsChild>
            <w:div w:id="100797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25760">
      <w:bodyDiv w:val="1"/>
      <w:marLeft w:val="0"/>
      <w:marRight w:val="0"/>
      <w:marTop w:val="0"/>
      <w:marBottom w:val="0"/>
      <w:divBdr>
        <w:top w:val="none" w:sz="0" w:space="0" w:color="auto"/>
        <w:left w:val="none" w:sz="0" w:space="0" w:color="auto"/>
        <w:bottom w:val="none" w:sz="0" w:space="0" w:color="auto"/>
        <w:right w:val="none" w:sz="0" w:space="0" w:color="auto"/>
      </w:divBdr>
    </w:div>
    <w:div w:id="1330865613">
      <w:bodyDiv w:val="1"/>
      <w:marLeft w:val="0"/>
      <w:marRight w:val="0"/>
      <w:marTop w:val="0"/>
      <w:marBottom w:val="0"/>
      <w:divBdr>
        <w:top w:val="none" w:sz="0" w:space="0" w:color="auto"/>
        <w:left w:val="none" w:sz="0" w:space="0" w:color="auto"/>
        <w:bottom w:val="none" w:sz="0" w:space="0" w:color="auto"/>
        <w:right w:val="none" w:sz="0" w:space="0" w:color="auto"/>
      </w:divBdr>
      <w:divsChild>
        <w:div w:id="1410423309">
          <w:marLeft w:val="0"/>
          <w:marRight w:val="0"/>
          <w:marTop w:val="0"/>
          <w:marBottom w:val="0"/>
          <w:divBdr>
            <w:top w:val="none" w:sz="0" w:space="0" w:color="auto"/>
            <w:left w:val="none" w:sz="0" w:space="0" w:color="auto"/>
            <w:bottom w:val="none" w:sz="0" w:space="0" w:color="auto"/>
            <w:right w:val="none" w:sz="0" w:space="0" w:color="auto"/>
          </w:divBdr>
          <w:divsChild>
            <w:div w:id="3688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37991">
      <w:bodyDiv w:val="1"/>
      <w:marLeft w:val="0"/>
      <w:marRight w:val="0"/>
      <w:marTop w:val="0"/>
      <w:marBottom w:val="0"/>
      <w:divBdr>
        <w:top w:val="none" w:sz="0" w:space="0" w:color="auto"/>
        <w:left w:val="none" w:sz="0" w:space="0" w:color="auto"/>
        <w:bottom w:val="none" w:sz="0" w:space="0" w:color="auto"/>
        <w:right w:val="none" w:sz="0" w:space="0" w:color="auto"/>
      </w:divBdr>
    </w:div>
    <w:div w:id="1511481393">
      <w:bodyDiv w:val="1"/>
      <w:marLeft w:val="0"/>
      <w:marRight w:val="0"/>
      <w:marTop w:val="0"/>
      <w:marBottom w:val="0"/>
      <w:divBdr>
        <w:top w:val="none" w:sz="0" w:space="0" w:color="auto"/>
        <w:left w:val="none" w:sz="0" w:space="0" w:color="auto"/>
        <w:bottom w:val="none" w:sz="0" w:space="0" w:color="auto"/>
        <w:right w:val="none" w:sz="0" w:space="0" w:color="auto"/>
      </w:divBdr>
    </w:div>
    <w:div w:id="1624844984">
      <w:bodyDiv w:val="1"/>
      <w:marLeft w:val="0"/>
      <w:marRight w:val="0"/>
      <w:marTop w:val="0"/>
      <w:marBottom w:val="0"/>
      <w:divBdr>
        <w:top w:val="none" w:sz="0" w:space="0" w:color="auto"/>
        <w:left w:val="none" w:sz="0" w:space="0" w:color="auto"/>
        <w:bottom w:val="none" w:sz="0" w:space="0" w:color="auto"/>
        <w:right w:val="none" w:sz="0" w:space="0" w:color="auto"/>
      </w:divBdr>
    </w:div>
    <w:div w:id="1636333406">
      <w:bodyDiv w:val="1"/>
      <w:marLeft w:val="0"/>
      <w:marRight w:val="0"/>
      <w:marTop w:val="0"/>
      <w:marBottom w:val="0"/>
      <w:divBdr>
        <w:top w:val="none" w:sz="0" w:space="0" w:color="auto"/>
        <w:left w:val="none" w:sz="0" w:space="0" w:color="auto"/>
        <w:bottom w:val="none" w:sz="0" w:space="0" w:color="auto"/>
        <w:right w:val="none" w:sz="0" w:space="0" w:color="auto"/>
      </w:divBdr>
      <w:divsChild>
        <w:div w:id="923608636">
          <w:marLeft w:val="0"/>
          <w:marRight w:val="0"/>
          <w:marTop w:val="0"/>
          <w:marBottom w:val="0"/>
          <w:divBdr>
            <w:top w:val="none" w:sz="0" w:space="0" w:color="auto"/>
            <w:left w:val="none" w:sz="0" w:space="0" w:color="auto"/>
            <w:bottom w:val="none" w:sz="0" w:space="0" w:color="auto"/>
            <w:right w:val="none" w:sz="0" w:space="0" w:color="auto"/>
          </w:divBdr>
          <w:divsChild>
            <w:div w:id="458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273709">
      <w:bodyDiv w:val="1"/>
      <w:marLeft w:val="0"/>
      <w:marRight w:val="0"/>
      <w:marTop w:val="0"/>
      <w:marBottom w:val="0"/>
      <w:divBdr>
        <w:top w:val="none" w:sz="0" w:space="0" w:color="auto"/>
        <w:left w:val="none" w:sz="0" w:space="0" w:color="auto"/>
        <w:bottom w:val="none" w:sz="0" w:space="0" w:color="auto"/>
        <w:right w:val="none" w:sz="0" w:space="0" w:color="auto"/>
      </w:divBdr>
    </w:div>
    <w:div w:id="1992172865">
      <w:bodyDiv w:val="1"/>
      <w:marLeft w:val="0"/>
      <w:marRight w:val="0"/>
      <w:marTop w:val="0"/>
      <w:marBottom w:val="0"/>
      <w:divBdr>
        <w:top w:val="none" w:sz="0" w:space="0" w:color="auto"/>
        <w:left w:val="none" w:sz="0" w:space="0" w:color="auto"/>
        <w:bottom w:val="none" w:sz="0" w:space="0" w:color="auto"/>
        <w:right w:val="none" w:sz="0" w:space="0" w:color="auto"/>
      </w:divBdr>
    </w:div>
    <w:div w:id="2085177892">
      <w:bodyDiv w:val="1"/>
      <w:marLeft w:val="0"/>
      <w:marRight w:val="0"/>
      <w:marTop w:val="0"/>
      <w:marBottom w:val="0"/>
      <w:divBdr>
        <w:top w:val="none" w:sz="0" w:space="0" w:color="auto"/>
        <w:left w:val="none" w:sz="0" w:space="0" w:color="auto"/>
        <w:bottom w:val="none" w:sz="0" w:space="0" w:color="auto"/>
        <w:right w:val="none" w:sz="0" w:space="0" w:color="auto"/>
      </w:divBdr>
    </w:div>
    <w:div w:id="2103142488">
      <w:bodyDiv w:val="1"/>
      <w:marLeft w:val="0"/>
      <w:marRight w:val="0"/>
      <w:marTop w:val="0"/>
      <w:marBottom w:val="0"/>
      <w:divBdr>
        <w:top w:val="none" w:sz="0" w:space="0" w:color="auto"/>
        <w:left w:val="none" w:sz="0" w:space="0" w:color="auto"/>
        <w:bottom w:val="none" w:sz="0" w:space="0" w:color="auto"/>
        <w:right w:val="none" w:sz="0" w:space="0" w:color="auto"/>
      </w:divBdr>
      <w:divsChild>
        <w:div w:id="605700554">
          <w:marLeft w:val="0"/>
          <w:marRight w:val="0"/>
          <w:marTop w:val="0"/>
          <w:marBottom w:val="0"/>
          <w:divBdr>
            <w:top w:val="none" w:sz="0" w:space="0" w:color="auto"/>
            <w:left w:val="none" w:sz="0" w:space="0" w:color="auto"/>
            <w:bottom w:val="none" w:sz="0" w:space="0" w:color="auto"/>
            <w:right w:val="none" w:sz="0" w:space="0" w:color="auto"/>
          </w:divBdr>
          <w:divsChild>
            <w:div w:id="171241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8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mailto:admin@gmail.com"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hyperlink" Target="mailto:tran@gmail.com"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861E70-C3B9-4AF2-B6DA-6832706F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6</TotalTime>
  <Pages>77</Pages>
  <Words>9648</Words>
  <Characters>5499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ùi Kiệt</dc:creator>
  <cp:keywords/>
  <dc:description/>
  <cp:lastModifiedBy>ACER</cp:lastModifiedBy>
  <cp:revision>199</cp:revision>
  <cp:lastPrinted>2023-05-07T06:12:00Z</cp:lastPrinted>
  <dcterms:created xsi:type="dcterms:W3CDTF">2023-11-27T02:54:00Z</dcterms:created>
  <dcterms:modified xsi:type="dcterms:W3CDTF">2024-05-1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Sx9rLOr"/&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